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5CDD83" w14:textId="77777777" w:rsidR="00680744" w:rsidRPr="00680744" w:rsidRDefault="006305D7" w:rsidP="00680744">
      <w:pPr>
        <w:widowControl/>
        <w:contextualSpacing/>
        <w:rPr>
          <w:color w:val="auto"/>
        </w:rPr>
      </w:pPr>
      <w:r w:rsidRPr="00680744">
        <w:rPr>
          <w:b/>
          <w:bCs/>
          <w:color w:val="auto"/>
        </w:rPr>
        <w:t>TITLE:</w:t>
      </w:r>
      <w:r w:rsidRPr="00680744">
        <w:rPr>
          <w:color w:val="auto"/>
        </w:rPr>
        <w:t xml:space="preserve"> </w:t>
      </w:r>
    </w:p>
    <w:p w14:paraId="07A948D7" w14:textId="2B67D47C" w:rsidR="008E692D" w:rsidRPr="00680744" w:rsidRDefault="00520C5D" w:rsidP="00680744">
      <w:pPr>
        <w:widowControl/>
        <w:contextualSpacing/>
        <w:rPr>
          <w:b/>
          <w:color w:val="auto"/>
        </w:rPr>
      </w:pPr>
      <w:r w:rsidRPr="00680744">
        <w:rPr>
          <w:color w:val="auto"/>
        </w:rPr>
        <w:t xml:space="preserve">Isolation of </w:t>
      </w:r>
      <w:r w:rsidR="006B18DA" w:rsidRPr="00680744">
        <w:rPr>
          <w:bCs/>
          <w:color w:val="auto"/>
        </w:rPr>
        <w:t xml:space="preserve">Embryonic Tissues </w:t>
      </w:r>
      <w:r w:rsidR="006B18DA">
        <w:rPr>
          <w:bCs/>
          <w:color w:val="auto"/>
        </w:rPr>
        <w:t>a</w:t>
      </w:r>
      <w:r w:rsidR="006B18DA" w:rsidRPr="00680744">
        <w:rPr>
          <w:bCs/>
          <w:color w:val="auto"/>
        </w:rPr>
        <w:t xml:space="preserve">nd Formation </w:t>
      </w:r>
      <w:r w:rsidR="006B18DA">
        <w:rPr>
          <w:bCs/>
          <w:color w:val="auto"/>
        </w:rPr>
        <w:t>o</w:t>
      </w:r>
      <w:r w:rsidR="006B18DA" w:rsidRPr="00680744">
        <w:rPr>
          <w:bCs/>
          <w:color w:val="auto"/>
        </w:rPr>
        <w:t>f</w:t>
      </w:r>
      <w:r w:rsidR="006B18DA" w:rsidRPr="00680744">
        <w:rPr>
          <w:color w:val="auto"/>
        </w:rPr>
        <w:t xml:space="preserve"> Quail-Chicken Chimeric Organs Using </w:t>
      </w:r>
      <w:proofErr w:type="gramStart"/>
      <w:r w:rsidR="006B18DA" w:rsidRPr="00680744">
        <w:rPr>
          <w:color w:val="auto"/>
        </w:rPr>
        <w:t>The</w:t>
      </w:r>
      <w:proofErr w:type="gramEnd"/>
      <w:r w:rsidR="006B18DA" w:rsidRPr="00680744">
        <w:rPr>
          <w:color w:val="auto"/>
        </w:rPr>
        <w:t xml:space="preserve"> Thymus</w:t>
      </w:r>
      <w:r w:rsidR="006B18DA" w:rsidRPr="00680744">
        <w:rPr>
          <w:bCs/>
          <w:color w:val="auto"/>
          <w:lang w:val="en-GB"/>
        </w:rPr>
        <w:t xml:space="preserve"> Example</w:t>
      </w:r>
      <w:r w:rsidR="006B18DA" w:rsidRPr="00680744">
        <w:rPr>
          <w:bCs/>
          <w:color w:val="auto"/>
        </w:rPr>
        <w:t>.</w:t>
      </w:r>
      <w:r w:rsidR="006B18DA" w:rsidRPr="00680744">
        <w:rPr>
          <w:b/>
          <w:bCs/>
          <w:color w:val="auto"/>
        </w:rPr>
        <w:t xml:space="preserve"> </w:t>
      </w:r>
    </w:p>
    <w:p w14:paraId="21A2C202" w14:textId="77777777" w:rsidR="00264F1D" w:rsidRPr="00680744" w:rsidRDefault="00264F1D" w:rsidP="00680744">
      <w:pPr>
        <w:widowControl/>
        <w:contextualSpacing/>
        <w:rPr>
          <w:b/>
          <w:bCs/>
          <w:color w:val="auto"/>
          <w:lang w:val="en-GB"/>
        </w:rPr>
      </w:pPr>
    </w:p>
    <w:p w14:paraId="3D080DA3" w14:textId="739CF5AB" w:rsidR="006305D7" w:rsidRPr="00680744" w:rsidRDefault="006305D7" w:rsidP="00680744">
      <w:pPr>
        <w:widowControl/>
        <w:contextualSpacing/>
        <w:rPr>
          <w:color w:val="auto"/>
        </w:rPr>
      </w:pPr>
      <w:r w:rsidRPr="00680744">
        <w:rPr>
          <w:b/>
          <w:bCs/>
          <w:color w:val="auto"/>
        </w:rPr>
        <w:t>AUTHORS</w:t>
      </w:r>
      <w:r w:rsidR="000B662E" w:rsidRPr="00680744">
        <w:rPr>
          <w:b/>
          <w:bCs/>
          <w:color w:val="auto"/>
        </w:rPr>
        <w:t xml:space="preserve"> &amp; AFFILIATIONS</w:t>
      </w:r>
      <w:r w:rsidRPr="00680744">
        <w:rPr>
          <w:b/>
          <w:bCs/>
          <w:color w:val="auto"/>
        </w:rPr>
        <w:t xml:space="preserve">: </w:t>
      </w:r>
    </w:p>
    <w:p w14:paraId="402621BF" w14:textId="1D232169" w:rsidR="00835A57" w:rsidRDefault="006B18DA" w:rsidP="00680744">
      <w:pPr>
        <w:widowControl/>
        <w:contextualSpacing/>
        <w:rPr>
          <w:color w:val="auto"/>
        </w:rPr>
      </w:pPr>
      <w:r>
        <w:rPr>
          <w:color w:val="auto"/>
        </w:rPr>
        <w:t xml:space="preserve">Marta </w:t>
      </w:r>
      <w:proofErr w:type="spellStart"/>
      <w:r w:rsidR="00264F1D" w:rsidRPr="00680744">
        <w:rPr>
          <w:color w:val="auto"/>
        </w:rPr>
        <w:t>Figueiredo</w:t>
      </w:r>
      <w:proofErr w:type="spellEnd"/>
      <w:r>
        <w:rPr>
          <w:color w:val="auto"/>
        </w:rPr>
        <w:t xml:space="preserve">, </w:t>
      </w:r>
      <w:proofErr w:type="spellStart"/>
      <w:r>
        <w:rPr>
          <w:color w:val="auto"/>
        </w:rPr>
        <w:t>Helia</w:t>
      </w:r>
      <w:proofErr w:type="spellEnd"/>
      <w:r>
        <w:rPr>
          <w:color w:val="auto"/>
        </w:rPr>
        <w:t xml:space="preserve"> </w:t>
      </w:r>
      <w:r w:rsidR="00B37671" w:rsidRPr="00680744">
        <w:rPr>
          <w:color w:val="auto"/>
        </w:rPr>
        <w:t>Neves</w:t>
      </w:r>
    </w:p>
    <w:p w14:paraId="1C9C0280" w14:textId="77777777" w:rsidR="006B18DA" w:rsidRPr="00680744" w:rsidRDefault="006B18DA" w:rsidP="00680744">
      <w:pPr>
        <w:widowControl/>
        <w:contextualSpacing/>
        <w:rPr>
          <w:color w:val="auto"/>
        </w:rPr>
      </w:pPr>
    </w:p>
    <w:p w14:paraId="1082999A" w14:textId="321AF1C4" w:rsidR="008C35FE" w:rsidRDefault="008C35FE" w:rsidP="00680744">
      <w:pPr>
        <w:widowControl/>
        <w:contextualSpacing/>
        <w:rPr>
          <w:color w:val="auto"/>
        </w:rPr>
      </w:pPr>
      <w:r w:rsidRPr="00680744">
        <w:rPr>
          <w:color w:val="auto"/>
          <w:lang w:val="pt-PT"/>
        </w:rPr>
        <w:t>Instituto de Histologia e Biologia do Desenvolv</w:t>
      </w:r>
      <w:r w:rsidR="00260FBD" w:rsidRPr="00680744">
        <w:rPr>
          <w:color w:val="auto"/>
          <w:lang w:val="pt-PT"/>
        </w:rPr>
        <w:t>imento, Faculdade de Medicina,</w:t>
      </w:r>
      <w:r w:rsidRPr="00680744">
        <w:rPr>
          <w:color w:val="auto"/>
          <w:lang w:val="pt-PT"/>
        </w:rPr>
        <w:t xml:space="preserve"> Universidade de Lisboa, </w:t>
      </w:r>
      <w:proofErr w:type="spellStart"/>
      <w:r w:rsidR="00D21782" w:rsidRPr="00680744">
        <w:rPr>
          <w:color w:val="auto"/>
        </w:rPr>
        <w:t>Lisboa</w:t>
      </w:r>
      <w:proofErr w:type="spellEnd"/>
      <w:r w:rsidR="00D21782" w:rsidRPr="00680744">
        <w:rPr>
          <w:color w:val="auto"/>
        </w:rPr>
        <w:t>, Portugal</w:t>
      </w:r>
    </w:p>
    <w:p w14:paraId="772FEC47" w14:textId="2D67030B" w:rsidR="006B18DA" w:rsidRDefault="006B18DA" w:rsidP="00680744">
      <w:pPr>
        <w:widowControl/>
        <w:contextualSpacing/>
        <w:rPr>
          <w:color w:val="auto"/>
        </w:rPr>
      </w:pPr>
    </w:p>
    <w:p w14:paraId="534D19E2" w14:textId="573E3D1A" w:rsidR="001C757B" w:rsidRDefault="001C757B" w:rsidP="00680744">
      <w:pPr>
        <w:widowControl/>
        <w:contextualSpacing/>
        <w:rPr>
          <w:color w:val="auto"/>
        </w:rPr>
      </w:pPr>
      <w:r>
        <w:rPr>
          <w:color w:val="auto"/>
        </w:rPr>
        <w:t>Email Addresses of Co-authors:</w:t>
      </w:r>
    </w:p>
    <w:p w14:paraId="63EC921D" w14:textId="1A6C9998" w:rsidR="006B18DA" w:rsidRDefault="006B18DA" w:rsidP="00680744">
      <w:pPr>
        <w:widowControl/>
        <w:contextualSpacing/>
        <w:rPr>
          <w:color w:val="auto"/>
        </w:rPr>
      </w:pPr>
      <w:hyperlink r:id="rId8" w:history="1">
        <w:r w:rsidRPr="008C18C5">
          <w:rPr>
            <w:rStyle w:val="Hyperlink"/>
          </w:rPr>
          <w:t>mteles1@campus.ul.pt</w:t>
        </w:r>
      </w:hyperlink>
    </w:p>
    <w:p w14:paraId="542C43E4" w14:textId="77777777" w:rsidR="006B18DA" w:rsidRPr="00680744" w:rsidRDefault="006B18DA" w:rsidP="00680744">
      <w:pPr>
        <w:widowControl/>
        <w:contextualSpacing/>
        <w:rPr>
          <w:color w:val="auto"/>
        </w:rPr>
      </w:pPr>
      <w:bookmarkStart w:id="0" w:name="_GoBack"/>
      <w:bookmarkEnd w:id="0"/>
    </w:p>
    <w:p w14:paraId="6F68E60B" w14:textId="77777777" w:rsidR="006B18DA" w:rsidRPr="001C757B" w:rsidRDefault="008C35FE" w:rsidP="00680744">
      <w:pPr>
        <w:widowControl/>
        <w:contextualSpacing/>
        <w:rPr>
          <w:bCs/>
          <w:color w:val="auto"/>
        </w:rPr>
      </w:pPr>
      <w:r w:rsidRPr="001C757B">
        <w:rPr>
          <w:bCs/>
          <w:color w:val="auto"/>
        </w:rPr>
        <w:t>Corresponding Author:</w:t>
      </w:r>
      <w:r w:rsidR="00260FBD" w:rsidRPr="001C757B">
        <w:rPr>
          <w:bCs/>
          <w:color w:val="auto"/>
        </w:rPr>
        <w:t xml:space="preserve"> </w:t>
      </w:r>
    </w:p>
    <w:p w14:paraId="7E2F3D91" w14:textId="422DBAED" w:rsidR="006B18DA" w:rsidRPr="001C757B" w:rsidRDefault="008C35FE" w:rsidP="00680744">
      <w:pPr>
        <w:widowControl/>
        <w:contextualSpacing/>
        <w:rPr>
          <w:bCs/>
          <w:color w:val="auto"/>
        </w:rPr>
      </w:pPr>
      <w:proofErr w:type="spellStart"/>
      <w:r w:rsidRPr="001C757B">
        <w:rPr>
          <w:bCs/>
          <w:color w:val="auto"/>
        </w:rPr>
        <w:t>Hélia</w:t>
      </w:r>
      <w:proofErr w:type="spellEnd"/>
      <w:r w:rsidRPr="001C757B">
        <w:rPr>
          <w:bCs/>
          <w:color w:val="auto"/>
        </w:rPr>
        <w:t xml:space="preserve"> Neves </w:t>
      </w:r>
    </w:p>
    <w:p w14:paraId="63DE2C86" w14:textId="4EB9B688" w:rsidR="008C35FE" w:rsidRPr="001C757B" w:rsidRDefault="008C35FE" w:rsidP="00680744">
      <w:pPr>
        <w:widowControl/>
        <w:contextualSpacing/>
        <w:rPr>
          <w:bCs/>
          <w:color w:val="auto"/>
          <w:lang w:val="en-GB"/>
        </w:rPr>
      </w:pPr>
      <w:r w:rsidRPr="001C757B">
        <w:rPr>
          <w:bCs/>
          <w:color w:val="auto"/>
          <w:lang w:val="en-GB"/>
        </w:rPr>
        <w:t>helia.neves@campus.ul.pt</w:t>
      </w:r>
    </w:p>
    <w:p w14:paraId="40E3BC6E" w14:textId="77777777" w:rsidR="00D11BCE" w:rsidRPr="00680744" w:rsidRDefault="00D11BCE" w:rsidP="00680744">
      <w:pPr>
        <w:widowControl/>
        <w:contextualSpacing/>
        <w:rPr>
          <w:bCs/>
          <w:color w:val="auto"/>
        </w:rPr>
      </w:pPr>
    </w:p>
    <w:p w14:paraId="27A16171" w14:textId="000D5BF7" w:rsidR="00675D62" w:rsidRPr="00680744" w:rsidRDefault="006305D7" w:rsidP="00680744">
      <w:pPr>
        <w:pStyle w:val="NormalWeb"/>
        <w:widowControl/>
        <w:spacing w:before="0" w:beforeAutospacing="0" w:after="0" w:afterAutospacing="0"/>
        <w:contextualSpacing/>
        <w:rPr>
          <w:color w:val="auto"/>
        </w:rPr>
      </w:pPr>
      <w:r w:rsidRPr="00680744">
        <w:rPr>
          <w:b/>
          <w:bCs/>
          <w:color w:val="auto"/>
        </w:rPr>
        <w:t>KEYWORDS:</w:t>
      </w:r>
      <w:r w:rsidRPr="00680744">
        <w:rPr>
          <w:color w:val="auto"/>
        </w:rPr>
        <w:t xml:space="preserve"> </w:t>
      </w:r>
    </w:p>
    <w:p w14:paraId="6C0B0781" w14:textId="6ECFEF58" w:rsidR="007A4DD6" w:rsidRPr="00680744" w:rsidRDefault="006B18DA" w:rsidP="00680744">
      <w:pPr>
        <w:widowControl/>
        <w:contextualSpacing/>
        <w:rPr>
          <w:color w:val="auto"/>
        </w:rPr>
      </w:pPr>
      <w:r>
        <w:rPr>
          <w:color w:val="auto"/>
        </w:rPr>
        <w:t>E</w:t>
      </w:r>
      <w:r w:rsidRPr="00680744">
        <w:rPr>
          <w:color w:val="auto"/>
        </w:rPr>
        <w:t>mbryonic tissue isolation; 3</w:t>
      </w:r>
      <w:r>
        <w:rPr>
          <w:color w:val="auto"/>
        </w:rPr>
        <w:t>D</w:t>
      </w:r>
      <w:r w:rsidRPr="00680744">
        <w:rPr>
          <w:color w:val="auto"/>
        </w:rPr>
        <w:t xml:space="preserve">-preserved tissues; </w:t>
      </w:r>
      <w:r w:rsidRPr="00680744">
        <w:rPr>
          <w:i/>
          <w:color w:val="auto"/>
        </w:rPr>
        <w:t>in vitro</w:t>
      </w:r>
      <w:r w:rsidRPr="00680744">
        <w:rPr>
          <w:color w:val="auto"/>
        </w:rPr>
        <w:t xml:space="preserve"> organotypic assay; quail-chicken chimeric organ; thymus</w:t>
      </w:r>
    </w:p>
    <w:p w14:paraId="1CB4E390" w14:textId="77777777" w:rsidR="006305D7" w:rsidRPr="00680744" w:rsidRDefault="006305D7" w:rsidP="00680744">
      <w:pPr>
        <w:pStyle w:val="NormalWeb"/>
        <w:widowControl/>
        <w:spacing w:before="0" w:beforeAutospacing="0" w:after="0" w:afterAutospacing="0"/>
        <w:contextualSpacing/>
        <w:rPr>
          <w:color w:val="auto"/>
        </w:rPr>
      </w:pPr>
    </w:p>
    <w:p w14:paraId="628AC4B5" w14:textId="3A1DFE3A" w:rsidR="006305D7" w:rsidRPr="00680744" w:rsidRDefault="006B18DA" w:rsidP="00680744">
      <w:pPr>
        <w:widowControl/>
        <w:contextualSpacing/>
        <w:rPr>
          <w:color w:val="auto"/>
        </w:rPr>
      </w:pPr>
      <w:r>
        <w:rPr>
          <w:b/>
          <w:bCs/>
          <w:color w:val="auto"/>
        </w:rPr>
        <w:t>SUMMARY</w:t>
      </w:r>
      <w:r w:rsidR="006305D7" w:rsidRPr="00680744">
        <w:rPr>
          <w:b/>
          <w:bCs/>
          <w:color w:val="auto"/>
        </w:rPr>
        <w:t>:</w:t>
      </w:r>
      <w:r w:rsidR="006305D7" w:rsidRPr="00680744">
        <w:rPr>
          <w:color w:val="auto"/>
        </w:rPr>
        <w:t xml:space="preserve"> </w:t>
      </w:r>
    </w:p>
    <w:p w14:paraId="2EF622C9" w14:textId="5CBBF6BB" w:rsidR="008E692D" w:rsidRPr="008F2CAC" w:rsidRDefault="00C56433" w:rsidP="00680744">
      <w:pPr>
        <w:widowControl/>
        <w:contextualSpacing/>
        <w:rPr>
          <w:color w:val="auto"/>
        </w:rPr>
      </w:pPr>
      <w:r w:rsidRPr="00603789">
        <w:rPr>
          <w:color w:val="auto"/>
        </w:rPr>
        <w:t>This article provide</w:t>
      </w:r>
      <w:r w:rsidR="00C925CD" w:rsidRPr="00603789">
        <w:rPr>
          <w:color w:val="auto"/>
        </w:rPr>
        <w:t>s</w:t>
      </w:r>
      <w:r w:rsidRPr="008F2CAC">
        <w:rPr>
          <w:color w:val="auto"/>
        </w:rPr>
        <w:t xml:space="preserve"> </w:t>
      </w:r>
      <w:r w:rsidR="00F5640C" w:rsidRPr="008F2CAC">
        <w:rPr>
          <w:color w:val="auto"/>
        </w:rPr>
        <w:t>a</w:t>
      </w:r>
      <w:r w:rsidR="0049664A" w:rsidRPr="008F2CAC">
        <w:rPr>
          <w:color w:val="auto"/>
        </w:rPr>
        <w:t xml:space="preserve"> </w:t>
      </w:r>
      <w:r w:rsidR="00E55130" w:rsidRPr="008F2CAC">
        <w:rPr>
          <w:color w:val="auto"/>
        </w:rPr>
        <w:t>method</w:t>
      </w:r>
      <w:r w:rsidR="00BB2647" w:rsidRPr="008F2CAC">
        <w:rPr>
          <w:color w:val="auto"/>
        </w:rPr>
        <w:t xml:space="preserve"> to isolate</w:t>
      </w:r>
      <w:r w:rsidR="00C0296D" w:rsidRPr="008F2CAC">
        <w:rPr>
          <w:color w:val="auto"/>
        </w:rPr>
        <w:t xml:space="preserve"> </w:t>
      </w:r>
      <w:r w:rsidR="00E55130" w:rsidRPr="008F2CAC">
        <w:rPr>
          <w:color w:val="auto"/>
        </w:rPr>
        <w:t xml:space="preserve">pure </w:t>
      </w:r>
      <w:r w:rsidR="00F71109" w:rsidRPr="008F2CAC">
        <w:rPr>
          <w:color w:val="auto"/>
        </w:rPr>
        <w:t xml:space="preserve">embryonic </w:t>
      </w:r>
      <w:r w:rsidR="00791892" w:rsidRPr="008F2CAC">
        <w:rPr>
          <w:color w:val="auto"/>
        </w:rPr>
        <w:t xml:space="preserve">tissues </w:t>
      </w:r>
      <w:r w:rsidR="00EB4160" w:rsidRPr="008F2CAC">
        <w:rPr>
          <w:color w:val="auto"/>
        </w:rPr>
        <w:t>from</w:t>
      </w:r>
      <w:r w:rsidR="00D754C4" w:rsidRPr="008F2CAC">
        <w:rPr>
          <w:color w:val="auto"/>
        </w:rPr>
        <w:t xml:space="preserve"> </w:t>
      </w:r>
      <w:r w:rsidR="00EB4160" w:rsidRPr="008F2CAC">
        <w:rPr>
          <w:color w:val="auto"/>
        </w:rPr>
        <w:t>quail and chicken embryos</w:t>
      </w:r>
      <w:r w:rsidR="00C06483" w:rsidRPr="008F2CAC">
        <w:rPr>
          <w:color w:val="auto"/>
        </w:rPr>
        <w:t xml:space="preserve"> </w:t>
      </w:r>
      <w:r w:rsidR="00712020" w:rsidRPr="008F2CAC">
        <w:rPr>
          <w:color w:val="auto"/>
        </w:rPr>
        <w:t xml:space="preserve">that can be combined </w:t>
      </w:r>
      <w:r w:rsidR="00BB2647" w:rsidRPr="008F2CAC">
        <w:rPr>
          <w:color w:val="auto"/>
        </w:rPr>
        <w:t xml:space="preserve">to form </w:t>
      </w:r>
      <w:r w:rsidR="00BB2647" w:rsidRPr="001C757B">
        <w:rPr>
          <w:color w:val="auto"/>
        </w:rPr>
        <w:t>ex vivo</w:t>
      </w:r>
      <w:r w:rsidR="002B5C9B" w:rsidRPr="00603789">
        <w:rPr>
          <w:color w:val="auto"/>
        </w:rPr>
        <w:t xml:space="preserve"> chimeric organs</w:t>
      </w:r>
      <w:r w:rsidR="00C06483" w:rsidRPr="00603789">
        <w:rPr>
          <w:color w:val="auto"/>
        </w:rPr>
        <w:t xml:space="preserve">. </w:t>
      </w:r>
    </w:p>
    <w:p w14:paraId="51187602" w14:textId="77777777" w:rsidR="00131187" w:rsidRPr="008F2CAC" w:rsidRDefault="00131187" w:rsidP="00680744">
      <w:pPr>
        <w:widowControl/>
        <w:contextualSpacing/>
        <w:rPr>
          <w:color w:val="auto"/>
        </w:rPr>
      </w:pPr>
    </w:p>
    <w:p w14:paraId="175BE018" w14:textId="2BAEC945" w:rsidR="00A36431" w:rsidRPr="001C757B" w:rsidRDefault="006305D7" w:rsidP="00680744">
      <w:pPr>
        <w:widowControl/>
        <w:contextualSpacing/>
        <w:rPr>
          <w:color w:val="auto"/>
        </w:rPr>
      </w:pPr>
      <w:r w:rsidRPr="008F2CAC">
        <w:rPr>
          <w:b/>
          <w:bCs/>
          <w:color w:val="auto"/>
        </w:rPr>
        <w:t>ABSTRACT:</w:t>
      </w:r>
      <w:r w:rsidRPr="008F2CAC">
        <w:rPr>
          <w:color w:val="auto"/>
        </w:rPr>
        <w:t xml:space="preserve"> </w:t>
      </w:r>
    </w:p>
    <w:p w14:paraId="02C5BA31" w14:textId="6B6C1981" w:rsidR="006F41DB" w:rsidRDefault="00131187" w:rsidP="00680744">
      <w:pPr>
        <w:widowControl/>
        <w:contextualSpacing/>
        <w:rPr>
          <w:color w:val="auto"/>
          <w:shd w:val="clear" w:color="auto" w:fill="FFFFFF"/>
        </w:rPr>
      </w:pPr>
      <w:r w:rsidRPr="00603789">
        <w:rPr>
          <w:color w:val="auto"/>
          <w:shd w:val="clear" w:color="auto" w:fill="FFFFFF"/>
        </w:rPr>
        <w:t xml:space="preserve">The capacity to isolate embryonic tissues was </w:t>
      </w:r>
      <w:r w:rsidR="00342A2A" w:rsidRPr="00603789">
        <w:rPr>
          <w:color w:val="auto"/>
          <w:shd w:val="clear" w:color="auto" w:fill="FFFFFF"/>
        </w:rPr>
        <w:t>a</w:t>
      </w:r>
      <w:r w:rsidR="006F41DB" w:rsidRPr="008F2CAC">
        <w:rPr>
          <w:color w:val="auto"/>
          <w:shd w:val="clear" w:color="auto" w:fill="FFFFFF"/>
        </w:rPr>
        <w:t>n</w:t>
      </w:r>
      <w:r w:rsidR="00342A2A" w:rsidRPr="008F2CAC">
        <w:rPr>
          <w:color w:val="auto"/>
          <w:shd w:val="clear" w:color="auto" w:fill="FFFFFF"/>
        </w:rPr>
        <w:t xml:space="preserve"> </w:t>
      </w:r>
      <w:r w:rsidR="007575C2" w:rsidRPr="008F2CAC">
        <w:rPr>
          <w:color w:val="auto"/>
          <w:shd w:val="clear" w:color="auto" w:fill="FFFFFF"/>
        </w:rPr>
        <w:t>essential</w:t>
      </w:r>
      <w:r w:rsidRPr="008F2CAC">
        <w:rPr>
          <w:color w:val="auto"/>
          <w:shd w:val="clear" w:color="auto" w:fill="FFFFFF"/>
        </w:rPr>
        <w:t xml:space="preserve"> </w:t>
      </w:r>
      <w:r w:rsidR="007575C2" w:rsidRPr="008F2CAC">
        <w:rPr>
          <w:color w:val="auto"/>
          <w:shd w:val="clear" w:color="auto" w:fill="FFFFFF"/>
        </w:rPr>
        <w:t>step</w:t>
      </w:r>
      <w:r w:rsidRPr="008F2CAC">
        <w:rPr>
          <w:color w:val="auto"/>
          <w:shd w:val="clear" w:color="auto" w:fill="FFFFFF"/>
        </w:rPr>
        <w:t xml:space="preserve"> </w:t>
      </w:r>
      <w:r w:rsidR="00FE2FEB" w:rsidRPr="008F2CAC">
        <w:rPr>
          <w:color w:val="auto"/>
          <w:shd w:val="clear" w:color="auto" w:fill="FFFFFF"/>
        </w:rPr>
        <w:t>for</w:t>
      </w:r>
      <w:r w:rsidR="00342A2A" w:rsidRPr="008F2CAC">
        <w:rPr>
          <w:color w:val="auto"/>
          <w:shd w:val="clear" w:color="auto" w:fill="FFFFFF"/>
        </w:rPr>
        <w:t xml:space="preserve"> establish</w:t>
      </w:r>
      <w:r w:rsidR="00764AC5" w:rsidRPr="008F2CAC">
        <w:rPr>
          <w:color w:val="auto"/>
          <w:shd w:val="clear" w:color="auto" w:fill="FFFFFF"/>
        </w:rPr>
        <w:t>ing the</w:t>
      </w:r>
      <w:r w:rsidR="00342A2A" w:rsidRPr="008F2CAC">
        <w:rPr>
          <w:color w:val="auto"/>
          <w:shd w:val="clear" w:color="auto" w:fill="FFFFFF"/>
        </w:rPr>
        <w:t xml:space="preserve"> </w:t>
      </w:r>
      <w:r w:rsidR="003D33BA" w:rsidRPr="008F2CAC">
        <w:rPr>
          <w:color w:val="auto"/>
          <w:shd w:val="clear" w:color="auto" w:fill="FFFFFF"/>
        </w:rPr>
        <w:t xml:space="preserve">quail-chicken </w:t>
      </w:r>
      <w:r w:rsidR="00742869" w:rsidRPr="008F2CAC">
        <w:rPr>
          <w:color w:val="auto"/>
          <w:shd w:val="clear" w:color="auto" w:fill="FFFFFF"/>
        </w:rPr>
        <w:t>chimer</w:t>
      </w:r>
      <w:r w:rsidR="007C4D2C" w:rsidRPr="008F2CAC">
        <w:rPr>
          <w:color w:val="auto"/>
          <w:shd w:val="clear" w:color="auto" w:fill="FFFFFF"/>
        </w:rPr>
        <w:t xml:space="preserve">a </w:t>
      </w:r>
      <w:r w:rsidR="007C037B" w:rsidRPr="008F2CAC">
        <w:rPr>
          <w:color w:val="auto"/>
          <w:shd w:val="clear" w:color="auto" w:fill="FFFFFF"/>
        </w:rPr>
        <w:t>system</w:t>
      </w:r>
      <w:r w:rsidR="00DB2F0A" w:rsidRPr="008F2CAC">
        <w:rPr>
          <w:color w:val="auto"/>
          <w:shd w:val="clear" w:color="auto" w:fill="FFFFFF"/>
        </w:rPr>
        <w:t>,</w:t>
      </w:r>
      <w:r w:rsidRPr="008F2CAC">
        <w:rPr>
          <w:color w:val="auto"/>
          <w:shd w:val="clear" w:color="auto" w:fill="FFFFFF"/>
        </w:rPr>
        <w:t xml:space="preserve"> </w:t>
      </w:r>
      <w:r w:rsidR="000845F3" w:rsidRPr="008F2CAC">
        <w:rPr>
          <w:color w:val="auto"/>
          <w:shd w:val="clear" w:color="auto" w:fill="FFFFFF"/>
        </w:rPr>
        <w:t xml:space="preserve">which in turn has </w:t>
      </w:r>
      <w:r w:rsidR="006B18DA">
        <w:rPr>
          <w:color w:val="auto"/>
          <w:shd w:val="clear" w:color="auto" w:fill="FFFFFF"/>
        </w:rPr>
        <w:t>provided</w:t>
      </w:r>
      <w:r w:rsidR="006B18DA" w:rsidRPr="00603789">
        <w:rPr>
          <w:color w:val="auto"/>
          <w:shd w:val="clear" w:color="auto" w:fill="FFFFFF"/>
        </w:rPr>
        <w:t xml:space="preserve"> </w:t>
      </w:r>
      <w:r w:rsidR="000845F3" w:rsidRPr="00603789">
        <w:rPr>
          <w:color w:val="auto"/>
          <w:shd w:val="clear" w:color="auto" w:fill="FFFFFF"/>
        </w:rPr>
        <w:t xml:space="preserve">undisputed contributions to unveiling key </w:t>
      </w:r>
      <w:r w:rsidR="000845F3" w:rsidRPr="008F2CAC">
        <w:rPr>
          <w:color w:val="auto"/>
          <w:shd w:val="clear" w:color="auto" w:fill="FFFFFF"/>
        </w:rPr>
        <w:t>processes in developmental biology</w:t>
      </w:r>
      <w:r w:rsidR="001E56A9" w:rsidRPr="008F2CAC">
        <w:rPr>
          <w:color w:val="auto"/>
          <w:shd w:val="clear" w:color="auto" w:fill="FFFFFF"/>
        </w:rPr>
        <w:t xml:space="preserve">. </w:t>
      </w:r>
    </w:p>
    <w:p w14:paraId="28EA19AC" w14:textId="77777777" w:rsidR="006B18DA" w:rsidRPr="00603789" w:rsidRDefault="006B18DA" w:rsidP="00680744">
      <w:pPr>
        <w:widowControl/>
        <w:contextualSpacing/>
        <w:rPr>
          <w:color w:val="auto"/>
          <w:shd w:val="clear" w:color="auto" w:fill="FFFFFF"/>
        </w:rPr>
      </w:pPr>
    </w:p>
    <w:p w14:paraId="12D2DC7E" w14:textId="3AF8ABF9" w:rsidR="00794CB4" w:rsidRPr="00680744" w:rsidRDefault="00716E58" w:rsidP="00680744">
      <w:pPr>
        <w:widowControl/>
        <w:contextualSpacing/>
        <w:rPr>
          <w:color w:val="auto"/>
        </w:rPr>
      </w:pPr>
      <w:r w:rsidRPr="00603789">
        <w:rPr>
          <w:color w:val="auto"/>
          <w:shd w:val="clear" w:color="auto" w:fill="FFFFFF"/>
        </w:rPr>
        <w:t>Herein is described an optimized method to isolate embryonic tissues from quail and chicken</w:t>
      </w:r>
      <w:r w:rsidR="006B18DA">
        <w:rPr>
          <w:color w:val="auto"/>
          <w:shd w:val="clear" w:color="auto" w:fill="FFFFFF"/>
        </w:rPr>
        <w:t>s</w:t>
      </w:r>
      <w:r w:rsidRPr="00603789">
        <w:rPr>
          <w:color w:val="auto"/>
          <w:shd w:val="clear" w:color="auto" w:fill="FFFFFF"/>
        </w:rPr>
        <w:t xml:space="preserve"> by </w:t>
      </w:r>
      <w:r w:rsidR="00703282" w:rsidRPr="008F2CAC">
        <w:rPr>
          <w:color w:val="auto"/>
        </w:rPr>
        <w:t>microsurgery</w:t>
      </w:r>
      <w:r w:rsidRPr="008F2CAC">
        <w:rPr>
          <w:color w:val="auto"/>
          <w:shd w:val="clear" w:color="auto" w:fill="FFFFFF"/>
        </w:rPr>
        <w:t xml:space="preserve"> and enzymatic digestion while preserving its biological properties. </w:t>
      </w:r>
      <w:r w:rsidR="00D35217" w:rsidRPr="008F2CAC">
        <w:rPr>
          <w:color w:val="auto"/>
          <w:shd w:val="clear" w:color="auto" w:fill="FFFFFF"/>
        </w:rPr>
        <w:t xml:space="preserve">After isolation, tissues from both species are associated </w:t>
      </w:r>
      <w:r w:rsidR="00F16EB8" w:rsidRPr="008F2CAC">
        <w:rPr>
          <w:color w:val="auto"/>
          <w:shd w:val="clear" w:color="auto" w:fill="FFFFFF"/>
        </w:rPr>
        <w:t xml:space="preserve">in an </w:t>
      </w:r>
      <w:r w:rsidR="00B7400E" w:rsidRPr="001C757B">
        <w:rPr>
          <w:color w:val="auto"/>
          <w:shd w:val="clear" w:color="auto" w:fill="FFFFFF"/>
        </w:rPr>
        <w:t>in vitro</w:t>
      </w:r>
      <w:r w:rsidR="00B7400E" w:rsidRPr="00603789">
        <w:rPr>
          <w:color w:val="auto"/>
          <w:shd w:val="clear" w:color="auto" w:fill="FFFFFF"/>
        </w:rPr>
        <w:t xml:space="preserve"> </w:t>
      </w:r>
      <w:r w:rsidR="00F16EB8" w:rsidRPr="00603789">
        <w:rPr>
          <w:color w:val="auto"/>
          <w:shd w:val="clear" w:color="auto" w:fill="FFFFFF"/>
        </w:rPr>
        <w:t>o</w:t>
      </w:r>
      <w:r w:rsidR="00F16EB8" w:rsidRPr="008F2CAC">
        <w:rPr>
          <w:color w:val="auto"/>
        </w:rPr>
        <w:t>rganotypic</w:t>
      </w:r>
      <w:r w:rsidR="00F16EB8" w:rsidRPr="00680744">
        <w:rPr>
          <w:color w:val="auto"/>
        </w:rPr>
        <w:t xml:space="preserve"> assay</w:t>
      </w:r>
      <w:r w:rsidR="00F16EB8" w:rsidRPr="00680744">
        <w:rPr>
          <w:color w:val="auto"/>
          <w:shd w:val="clear" w:color="auto" w:fill="FFFFFF"/>
        </w:rPr>
        <w:t xml:space="preserve"> </w:t>
      </w:r>
      <w:r w:rsidR="00B87F53" w:rsidRPr="00680744">
        <w:rPr>
          <w:color w:val="auto"/>
          <w:shd w:val="clear" w:color="auto" w:fill="FFFFFF"/>
        </w:rPr>
        <w:t>for</w:t>
      </w:r>
      <w:r w:rsidR="00A351D2" w:rsidRPr="00680744">
        <w:rPr>
          <w:color w:val="auto"/>
          <w:shd w:val="clear" w:color="auto" w:fill="FFFFFF"/>
        </w:rPr>
        <w:t xml:space="preserve"> 48</w:t>
      </w:r>
      <w:r w:rsidR="006B18DA">
        <w:rPr>
          <w:color w:val="auto"/>
          <w:shd w:val="clear" w:color="auto" w:fill="FFFFFF"/>
        </w:rPr>
        <w:t xml:space="preserve"> </w:t>
      </w:r>
      <w:r w:rsidR="00A351D2" w:rsidRPr="00680744">
        <w:rPr>
          <w:color w:val="auto"/>
          <w:shd w:val="clear" w:color="auto" w:fill="FFFFFF"/>
        </w:rPr>
        <w:t>h</w:t>
      </w:r>
      <w:r w:rsidR="006F41DB" w:rsidRPr="00680744">
        <w:rPr>
          <w:color w:val="auto"/>
          <w:shd w:val="clear" w:color="auto" w:fill="FFFFFF"/>
        </w:rPr>
        <w:t xml:space="preserve">. </w:t>
      </w:r>
      <w:r w:rsidR="003D181F" w:rsidRPr="00680744">
        <w:rPr>
          <w:color w:val="auto"/>
        </w:rPr>
        <w:t xml:space="preserve">Quail and chicken tissues can be discriminated by distinct nuclear features and molecular markers allowing </w:t>
      </w:r>
      <w:r w:rsidR="006E4368" w:rsidRPr="00680744">
        <w:rPr>
          <w:color w:val="auto"/>
        </w:rPr>
        <w:t>the</w:t>
      </w:r>
      <w:r w:rsidR="006533AD" w:rsidRPr="00680744">
        <w:rPr>
          <w:color w:val="auto"/>
        </w:rPr>
        <w:t xml:space="preserve"> study </w:t>
      </w:r>
      <w:r w:rsidR="006E4368" w:rsidRPr="00680744">
        <w:rPr>
          <w:color w:val="auto"/>
        </w:rPr>
        <w:t xml:space="preserve">of </w:t>
      </w:r>
      <w:r w:rsidR="006533AD" w:rsidRPr="00680744">
        <w:rPr>
          <w:color w:val="auto"/>
        </w:rPr>
        <w:t>the</w:t>
      </w:r>
      <w:r w:rsidR="009559F1" w:rsidRPr="00680744">
        <w:rPr>
          <w:color w:val="auto"/>
        </w:rPr>
        <w:t xml:space="preserve"> </w:t>
      </w:r>
      <w:r w:rsidR="00427114" w:rsidRPr="00680744">
        <w:rPr>
          <w:color w:val="auto"/>
        </w:rPr>
        <w:t>cellular</w:t>
      </w:r>
      <w:r w:rsidR="008721C8" w:rsidRPr="00680744">
        <w:rPr>
          <w:color w:val="auto"/>
        </w:rPr>
        <w:t xml:space="preserve"> </w:t>
      </w:r>
      <w:r w:rsidR="000C10EF" w:rsidRPr="00680744">
        <w:rPr>
          <w:color w:val="auto"/>
        </w:rPr>
        <w:t>cross-talk</w:t>
      </w:r>
      <w:r w:rsidR="009559F1" w:rsidRPr="00680744">
        <w:rPr>
          <w:color w:val="auto"/>
        </w:rPr>
        <w:t xml:space="preserve"> between </w:t>
      </w:r>
      <w:proofErr w:type="spellStart"/>
      <w:r w:rsidR="003D181F" w:rsidRPr="00680744">
        <w:rPr>
          <w:color w:val="auto"/>
        </w:rPr>
        <w:t>heterospecific</w:t>
      </w:r>
      <w:proofErr w:type="spellEnd"/>
      <w:r w:rsidR="003D181F" w:rsidRPr="00680744">
        <w:rPr>
          <w:color w:val="auto"/>
        </w:rPr>
        <w:t xml:space="preserve"> association of </w:t>
      </w:r>
      <w:r w:rsidR="006533AD" w:rsidRPr="00680744">
        <w:rPr>
          <w:color w:val="auto"/>
        </w:rPr>
        <w:t>tissues</w:t>
      </w:r>
      <w:r w:rsidR="00B87F53" w:rsidRPr="00680744">
        <w:rPr>
          <w:color w:val="auto"/>
        </w:rPr>
        <w:t>.</w:t>
      </w:r>
      <w:r w:rsidR="00C93482" w:rsidRPr="00680744">
        <w:rPr>
          <w:color w:val="auto"/>
        </w:rPr>
        <w:t xml:space="preserve"> </w:t>
      </w:r>
      <w:r w:rsidR="00033280" w:rsidRPr="00680744">
        <w:rPr>
          <w:color w:val="auto"/>
        </w:rPr>
        <w:t>T</w:t>
      </w:r>
      <w:r w:rsidR="009559F1" w:rsidRPr="00680744">
        <w:rPr>
          <w:color w:val="auto"/>
        </w:rPr>
        <w:t xml:space="preserve">his </w:t>
      </w:r>
      <w:r w:rsidR="00033280" w:rsidRPr="00680744">
        <w:rPr>
          <w:color w:val="auto"/>
        </w:rPr>
        <w:t>approach is, therefore, a</w:t>
      </w:r>
      <w:r w:rsidR="009559F1" w:rsidRPr="00680744">
        <w:rPr>
          <w:color w:val="auto"/>
        </w:rPr>
        <w:t xml:space="preserve"> </w:t>
      </w:r>
      <w:r w:rsidR="00033280" w:rsidRPr="00680744">
        <w:rPr>
          <w:color w:val="auto"/>
        </w:rPr>
        <w:t xml:space="preserve">useful tool </w:t>
      </w:r>
      <w:r w:rsidR="00435836" w:rsidRPr="00680744">
        <w:rPr>
          <w:color w:val="auto"/>
        </w:rPr>
        <w:t>for studying</w:t>
      </w:r>
      <w:r w:rsidR="009559F1" w:rsidRPr="00680744">
        <w:rPr>
          <w:color w:val="auto"/>
        </w:rPr>
        <w:t xml:space="preserve"> </w:t>
      </w:r>
      <w:r w:rsidR="00825772" w:rsidRPr="00680744">
        <w:rPr>
          <w:color w:val="auto"/>
        </w:rPr>
        <w:t xml:space="preserve">complex </w:t>
      </w:r>
      <w:r w:rsidR="00427114" w:rsidRPr="00680744">
        <w:rPr>
          <w:color w:val="auto"/>
        </w:rPr>
        <w:t>tissue</w:t>
      </w:r>
      <w:r w:rsidR="000C2A89" w:rsidRPr="00680744">
        <w:rPr>
          <w:color w:val="auto"/>
        </w:rPr>
        <w:t xml:space="preserve"> interactions</w:t>
      </w:r>
      <w:r w:rsidR="007E3B28" w:rsidRPr="00680744">
        <w:rPr>
          <w:color w:val="auto"/>
        </w:rPr>
        <w:t xml:space="preserve"> in </w:t>
      </w:r>
      <w:r w:rsidR="009559F1" w:rsidRPr="00680744">
        <w:rPr>
          <w:color w:val="auto"/>
        </w:rPr>
        <w:t>developmental processes</w:t>
      </w:r>
      <w:r w:rsidR="00825772" w:rsidRPr="00680744">
        <w:rPr>
          <w:color w:val="auto"/>
        </w:rPr>
        <w:t xml:space="preserve"> with highly dynamic spatial </w:t>
      </w:r>
      <w:r w:rsidR="00537AC3" w:rsidRPr="00680744">
        <w:rPr>
          <w:color w:val="auto"/>
        </w:rPr>
        <w:t>modifications</w:t>
      </w:r>
      <w:r w:rsidR="00514FE3" w:rsidRPr="00680744">
        <w:rPr>
          <w:color w:val="auto"/>
        </w:rPr>
        <w:t xml:space="preserve">, such as </w:t>
      </w:r>
      <w:r w:rsidR="00CC358E" w:rsidRPr="00680744">
        <w:rPr>
          <w:color w:val="auto"/>
        </w:rPr>
        <w:t xml:space="preserve">those occurring during </w:t>
      </w:r>
      <w:r w:rsidR="00514FE3" w:rsidRPr="00680744">
        <w:rPr>
          <w:color w:val="auto"/>
        </w:rPr>
        <w:t>pharyngeal morphogenesis and</w:t>
      </w:r>
      <w:r w:rsidR="00CC358E" w:rsidRPr="00680744">
        <w:rPr>
          <w:color w:val="auto"/>
        </w:rPr>
        <w:t xml:space="preserve"> </w:t>
      </w:r>
      <w:r w:rsidR="006B18DA">
        <w:rPr>
          <w:color w:val="auto"/>
        </w:rPr>
        <w:t xml:space="preserve">the </w:t>
      </w:r>
      <w:r w:rsidR="00825772" w:rsidRPr="00680744">
        <w:rPr>
          <w:color w:val="auto"/>
        </w:rPr>
        <w:t xml:space="preserve">formation of the </w:t>
      </w:r>
      <w:r w:rsidR="00514FE3" w:rsidRPr="00680744">
        <w:rPr>
          <w:color w:val="auto"/>
        </w:rPr>
        <w:t>foregut endoderm-derived organ</w:t>
      </w:r>
      <w:r w:rsidR="00825772" w:rsidRPr="00680744">
        <w:rPr>
          <w:color w:val="auto"/>
        </w:rPr>
        <w:t>s</w:t>
      </w:r>
      <w:r w:rsidR="00514FE3" w:rsidRPr="00680744">
        <w:rPr>
          <w:color w:val="auto"/>
        </w:rPr>
        <w:t xml:space="preserve">. </w:t>
      </w:r>
      <w:r w:rsidR="00794CB4" w:rsidRPr="00680744">
        <w:rPr>
          <w:color w:val="auto"/>
        </w:rPr>
        <w:t>This experimental approach</w:t>
      </w:r>
      <w:r w:rsidR="00C91506" w:rsidRPr="00680744">
        <w:rPr>
          <w:color w:val="auto"/>
        </w:rPr>
        <w:t xml:space="preserve"> </w:t>
      </w:r>
      <w:r w:rsidR="00794CB4" w:rsidRPr="00680744">
        <w:rPr>
          <w:color w:val="auto"/>
        </w:rPr>
        <w:t xml:space="preserve">was first </w:t>
      </w:r>
      <w:r w:rsidR="00794CB4" w:rsidRPr="00680744">
        <w:rPr>
          <w:color w:val="auto"/>
          <w:shd w:val="clear" w:color="auto" w:fill="FFFFFF"/>
        </w:rPr>
        <w:t xml:space="preserve">developed to study the epithelial-mesenchymal interactions during early-stages of thymus formation. </w:t>
      </w:r>
      <w:r w:rsidR="00CF2A09" w:rsidRPr="00680744">
        <w:rPr>
          <w:color w:val="auto"/>
          <w:shd w:val="clear" w:color="auto" w:fill="FFFFFF"/>
        </w:rPr>
        <w:t>In</w:t>
      </w:r>
      <w:r w:rsidR="00B71234" w:rsidRPr="00680744">
        <w:rPr>
          <w:color w:val="auto"/>
          <w:shd w:val="clear" w:color="auto" w:fill="FFFFFF"/>
        </w:rPr>
        <w:t xml:space="preserve"> this, </w:t>
      </w:r>
      <w:r w:rsidR="006760AF" w:rsidRPr="00680744">
        <w:rPr>
          <w:color w:val="auto"/>
          <w:shd w:val="clear" w:color="auto" w:fill="FFFFFF"/>
        </w:rPr>
        <w:t xml:space="preserve">the </w:t>
      </w:r>
      <w:r w:rsidR="006760AF" w:rsidRPr="00680744">
        <w:rPr>
          <w:color w:val="auto"/>
        </w:rPr>
        <w:t xml:space="preserve">endoderm-derived </w:t>
      </w:r>
      <w:r w:rsidR="00B71234" w:rsidRPr="00680744">
        <w:rPr>
          <w:color w:val="auto"/>
        </w:rPr>
        <w:t xml:space="preserve">prospective thymic rudiment and </w:t>
      </w:r>
      <w:r w:rsidR="006760AF" w:rsidRPr="00680744">
        <w:rPr>
          <w:color w:val="auto"/>
        </w:rPr>
        <w:t xml:space="preserve">mesoderm-derived </w:t>
      </w:r>
      <w:r w:rsidR="00B71234" w:rsidRPr="00680744">
        <w:rPr>
          <w:color w:val="auto"/>
        </w:rPr>
        <w:t>mesenchyme</w:t>
      </w:r>
      <w:r w:rsidR="006760AF" w:rsidRPr="00680744">
        <w:rPr>
          <w:color w:val="auto"/>
        </w:rPr>
        <w:t xml:space="preserve">, </w:t>
      </w:r>
      <w:r w:rsidR="006760AF" w:rsidRPr="00680744">
        <w:rPr>
          <w:color w:val="auto"/>
          <w:shd w:val="clear" w:color="auto" w:fill="FFFFFF"/>
        </w:rPr>
        <w:t xml:space="preserve">were isolated </w:t>
      </w:r>
      <w:r w:rsidR="006760AF" w:rsidRPr="00680744">
        <w:rPr>
          <w:color w:val="auto"/>
        </w:rPr>
        <w:t xml:space="preserve">from quail and chicken embryos, respectively. </w:t>
      </w:r>
    </w:p>
    <w:p w14:paraId="4CF79013" w14:textId="77777777" w:rsidR="006B18DA" w:rsidRDefault="006B18DA" w:rsidP="00680744">
      <w:pPr>
        <w:widowControl/>
        <w:contextualSpacing/>
        <w:rPr>
          <w:color w:val="auto"/>
        </w:rPr>
      </w:pPr>
    </w:p>
    <w:p w14:paraId="34941582" w14:textId="7A296254" w:rsidR="00EB057D" w:rsidRDefault="00794CB4" w:rsidP="00680744">
      <w:pPr>
        <w:widowControl/>
        <w:contextualSpacing/>
        <w:rPr>
          <w:color w:val="auto"/>
          <w:shd w:val="clear" w:color="auto" w:fill="FFFFFF"/>
        </w:rPr>
      </w:pPr>
      <w:r w:rsidRPr="00680744">
        <w:rPr>
          <w:color w:val="auto"/>
        </w:rPr>
        <w:t xml:space="preserve">The capacity </w:t>
      </w:r>
      <w:r w:rsidR="009252D9" w:rsidRPr="00680744">
        <w:rPr>
          <w:color w:val="auto"/>
        </w:rPr>
        <w:t>of</w:t>
      </w:r>
      <w:r w:rsidR="007A5B7B" w:rsidRPr="00680744">
        <w:rPr>
          <w:color w:val="auto"/>
        </w:rPr>
        <w:t xml:space="preserve"> </w:t>
      </w:r>
      <w:r w:rsidR="00B87F53" w:rsidRPr="00680744">
        <w:rPr>
          <w:color w:val="auto"/>
        </w:rPr>
        <w:t xml:space="preserve">the </w:t>
      </w:r>
      <w:r w:rsidR="009252D9" w:rsidRPr="00680744">
        <w:rPr>
          <w:color w:val="auto"/>
        </w:rPr>
        <w:t>associat</w:t>
      </w:r>
      <w:r w:rsidR="00DD4DB7" w:rsidRPr="00680744">
        <w:rPr>
          <w:color w:val="auto"/>
        </w:rPr>
        <w:t>ed</w:t>
      </w:r>
      <w:r w:rsidR="009252D9" w:rsidRPr="00680744">
        <w:rPr>
          <w:color w:val="auto"/>
        </w:rPr>
        <w:t xml:space="preserve"> </w:t>
      </w:r>
      <w:r w:rsidR="00B87F53" w:rsidRPr="00680744">
        <w:rPr>
          <w:color w:val="auto"/>
        </w:rPr>
        <w:t>tissues</w:t>
      </w:r>
      <w:r w:rsidR="008548F7" w:rsidRPr="00680744">
        <w:rPr>
          <w:color w:val="auto"/>
        </w:rPr>
        <w:t xml:space="preserve"> to</w:t>
      </w:r>
      <w:r w:rsidR="00B87F53" w:rsidRPr="00680744">
        <w:rPr>
          <w:color w:val="auto"/>
        </w:rPr>
        <w:t xml:space="preserve"> generate</w:t>
      </w:r>
      <w:r w:rsidR="007A5B7B" w:rsidRPr="00680744">
        <w:rPr>
          <w:color w:val="auto"/>
        </w:rPr>
        <w:t xml:space="preserve"> organ</w:t>
      </w:r>
      <w:r w:rsidR="009252D9" w:rsidRPr="00680744">
        <w:rPr>
          <w:color w:val="auto"/>
        </w:rPr>
        <w:t>s</w:t>
      </w:r>
      <w:r w:rsidR="007A5B7B" w:rsidRPr="00680744">
        <w:rPr>
          <w:color w:val="auto"/>
          <w:shd w:val="clear" w:color="auto" w:fill="FFFFFF"/>
        </w:rPr>
        <w:t xml:space="preserve"> </w:t>
      </w:r>
      <w:r w:rsidR="009252D9" w:rsidRPr="00680744">
        <w:rPr>
          <w:color w:val="auto"/>
        </w:rPr>
        <w:t xml:space="preserve">can be further tested by grafting them </w:t>
      </w:r>
      <w:r w:rsidR="009252D9" w:rsidRPr="00680744">
        <w:rPr>
          <w:color w:val="auto"/>
          <w:shd w:val="clear" w:color="auto" w:fill="FFFFFF"/>
        </w:rPr>
        <w:t xml:space="preserve">onto the </w:t>
      </w:r>
      <w:proofErr w:type="spellStart"/>
      <w:r w:rsidR="009252D9" w:rsidRPr="00680744">
        <w:rPr>
          <w:color w:val="auto"/>
          <w:shd w:val="clear" w:color="auto" w:fill="FFFFFF"/>
        </w:rPr>
        <w:t>chorioallantoic</w:t>
      </w:r>
      <w:proofErr w:type="spellEnd"/>
      <w:r w:rsidR="009252D9" w:rsidRPr="00680744">
        <w:rPr>
          <w:color w:val="auto"/>
          <w:shd w:val="clear" w:color="auto" w:fill="FFFFFF"/>
        </w:rPr>
        <w:t xml:space="preserve"> membrane (CAM) of a chicken embryo.</w:t>
      </w:r>
      <w:r w:rsidR="001F5A25" w:rsidRPr="00680744">
        <w:rPr>
          <w:color w:val="auto"/>
          <w:shd w:val="clear" w:color="auto" w:fill="FFFFFF"/>
        </w:rPr>
        <w:t xml:space="preserve"> </w:t>
      </w:r>
      <w:r w:rsidR="009252D9" w:rsidRPr="00680744">
        <w:rPr>
          <w:color w:val="auto"/>
          <w:shd w:val="clear" w:color="auto" w:fill="FFFFFF"/>
        </w:rPr>
        <w:t xml:space="preserve">The CAM </w:t>
      </w:r>
      <w:r w:rsidR="009252D9" w:rsidRPr="00680744">
        <w:rPr>
          <w:color w:val="auto"/>
        </w:rPr>
        <w:t xml:space="preserve">provides </w:t>
      </w:r>
      <w:r w:rsidR="009252D9" w:rsidRPr="00680744">
        <w:rPr>
          <w:color w:val="auto"/>
          <w:shd w:val="clear" w:color="auto" w:fill="FFFFFF"/>
        </w:rPr>
        <w:t xml:space="preserve">nutrients and </w:t>
      </w:r>
      <w:r w:rsidR="009252D9" w:rsidRPr="00680744">
        <w:rPr>
          <w:color w:val="auto"/>
          <w:shd w:val="clear" w:color="auto" w:fill="FFFFFF"/>
        </w:rPr>
        <w:lastRenderedPageBreak/>
        <w:t>allows gas exchanges</w:t>
      </w:r>
      <w:r w:rsidR="009252D9" w:rsidRPr="00680744">
        <w:rPr>
          <w:color w:val="auto"/>
        </w:rPr>
        <w:t xml:space="preserve"> to </w:t>
      </w:r>
      <w:r w:rsidR="00B87F53" w:rsidRPr="00680744">
        <w:rPr>
          <w:color w:val="auto"/>
        </w:rPr>
        <w:t xml:space="preserve">the </w:t>
      </w:r>
      <w:r w:rsidR="009252D9" w:rsidRPr="00680744">
        <w:rPr>
          <w:color w:val="auto"/>
        </w:rPr>
        <w:t xml:space="preserve">explanted tissues. After 10 days of </w:t>
      </w:r>
      <w:r w:rsidR="009252D9" w:rsidRPr="001C757B">
        <w:rPr>
          <w:color w:val="auto"/>
        </w:rPr>
        <w:t xml:space="preserve">in </w:t>
      </w:r>
      <w:proofErr w:type="spellStart"/>
      <w:r w:rsidR="009252D9" w:rsidRPr="001C757B">
        <w:rPr>
          <w:color w:val="auto"/>
        </w:rPr>
        <w:t>ovo</w:t>
      </w:r>
      <w:proofErr w:type="spellEnd"/>
      <w:r w:rsidR="009252D9" w:rsidRPr="00680744">
        <w:rPr>
          <w:color w:val="auto"/>
        </w:rPr>
        <w:t xml:space="preserve"> development, </w:t>
      </w:r>
      <w:r w:rsidR="00B87F53" w:rsidRPr="00680744">
        <w:rPr>
          <w:color w:val="auto"/>
        </w:rPr>
        <w:t xml:space="preserve">the </w:t>
      </w:r>
      <w:r w:rsidR="007A5B7B" w:rsidRPr="00680744">
        <w:rPr>
          <w:color w:val="auto"/>
          <w:shd w:val="clear" w:color="auto" w:fill="FFFFFF"/>
        </w:rPr>
        <w:t>c</w:t>
      </w:r>
      <w:r w:rsidR="007A5B7B" w:rsidRPr="00680744">
        <w:rPr>
          <w:color w:val="auto"/>
        </w:rPr>
        <w:t xml:space="preserve">himeric organs can be </w:t>
      </w:r>
      <w:r w:rsidR="003C1F59" w:rsidRPr="00680744">
        <w:rPr>
          <w:color w:val="auto"/>
        </w:rPr>
        <w:t>analyzed</w:t>
      </w:r>
      <w:r w:rsidR="009252D9" w:rsidRPr="00680744">
        <w:rPr>
          <w:color w:val="auto"/>
        </w:rPr>
        <w:t xml:space="preserve"> </w:t>
      </w:r>
      <w:r w:rsidR="007A5B7B" w:rsidRPr="00680744">
        <w:rPr>
          <w:color w:val="auto"/>
        </w:rPr>
        <w:t xml:space="preserve">in the harvested explants </w:t>
      </w:r>
      <w:r w:rsidR="007A5B7B" w:rsidRPr="00680744">
        <w:rPr>
          <w:color w:val="auto"/>
          <w:shd w:val="clear" w:color="auto" w:fill="FFFFFF"/>
        </w:rPr>
        <w:t xml:space="preserve">by conventional morphological </w:t>
      </w:r>
      <w:r w:rsidR="009252D9" w:rsidRPr="00680744">
        <w:rPr>
          <w:color w:val="auto"/>
          <w:shd w:val="clear" w:color="auto" w:fill="FFFFFF"/>
        </w:rPr>
        <w:t>methods</w:t>
      </w:r>
      <w:r w:rsidR="007A5B7B" w:rsidRPr="00680744">
        <w:rPr>
          <w:color w:val="auto"/>
          <w:shd w:val="clear" w:color="auto" w:fill="FFFFFF"/>
        </w:rPr>
        <w:t xml:space="preserve">. </w:t>
      </w:r>
      <w:r w:rsidR="001F5A25" w:rsidRPr="00680744">
        <w:rPr>
          <w:color w:val="auto"/>
          <w:shd w:val="clear" w:color="auto" w:fill="FFFFFF"/>
        </w:rPr>
        <w:t xml:space="preserve">This </w:t>
      </w:r>
      <w:r w:rsidR="00DD4DB7" w:rsidRPr="00680744">
        <w:rPr>
          <w:color w:val="auto"/>
          <w:shd w:val="clear" w:color="auto" w:fill="FFFFFF"/>
        </w:rPr>
        <w:t>procedure</w:t>
      </w:r>
      <w:r w:rsidR="001F5A25" w:rsidRPr="00680744">
        <w:rPr>
          <w:color w:val="auto"/>
          <w:shd w:val="clear" w:color="auto" w:fill="FFFFFF"/>
        </w:rPr>
        <w:t xml:space="preserve"> </w:t>
      </w:r>
      <w:r w:rsidR="0078560B" w:rsidRPr="00680744">
        <w:rPr>
          <w:color w:val="auto"/>
          <w:shd w:val="clear" w:color="auto" w:fill="FFFFFF"/>
        </w:rPr>
        <w:t xml:space="preserve">also </w:t>
      </w:r>
      <w:r w:rsidR="0078560B" w:rsidRPr="00603789">
        <w:rPr>
          <w:color w:val="auto"/>
          <w:shd w:val="clear" w:color="auto" w:fill="FFFFFF"/>
        </w:rPr>
        <w:t xml:space="preserve">allows </w:t>
      </w:r>
      <w:r w:rsidR="00EB057D" w:rsidRPr="00603789">
        <w:rPr>
          <w:color w:val="auto"/>
          <w:shd w:val="clear" w:color="auto" w:fill="FFFFFF"/>
        </w:rPr>
        <w:t>studying</w:t>
      </w:r>
      <w:r w:rsidR="0078560B" w:rsidRPr="008F2CAC">
        <w:rPr>
          <w:color w:val="auto"/>
          <w:shd w:val="clear" w:color="auto" w:fill="FFFFFF"/>
        </w:rPr>
        <w:t xml:space="preserve"> </w:t>
      </w:r>
      <w:r w:rsidR="001F5A25" w:rsidRPr="008F2CAC">
        <w:rPr>
          <w:color w:val="auto"/>
        </w:rPr>
        <w:t xml:space="preserve">tissue-specific contributions </w:t>
      </w:r>
      <w:r w:rsidR="00EB057D" w:rsidRPr="008F2CAC">
        <w:rPr>
          <w:color w:val="auto"/>
        </w:rPr>
        <w:t>during</w:t>
      </w:r>
      <w:r w:rsidR="001F5A25" w:rsidRPr="008F2CAC">
        <w:rPr>
          <w:color w:val="auto"/>
        </w:rPr>
        <w:t xml:space="preserve"> organ f</w:t>
      </w:r>
      <w:r w:rsidR="001F5A25" w:rsidRPr="008F2CAC">
        <w:rPr>
          <w:color w:val="auto"/>
          <w:shd w:val="clear" w:color="auto" w:fill="FFFFFF"/>
        </w:rPr>
        <w:t>ormation</w:t>
      </w:r>
      <w:r w:rsidR="0078560B" w:rsidRPr="008F2CAC">
        <w:rPr>
          <w:color w:val="auto"/>
          <w:shd w:val="clear" w:color="auto" w:fill="FFFFFF"/>
        </w:rPr>
        <w:t xml:space="preserve">, from </w:t>
      </w:r>
      <w:r w:rsidR="00EB057D" w:rsidRPr="008F2CAC">
        <w:rPr>
          <w:color w:val="auto"/>
          <w:shd w:val="clear" w:color="auto" w:fill="FFFFFF"/>
        </w:rPr>
        <w:t>its initial</w:t>
      </w:r>
      <w:r w:rsidR="0078560B" w:rsidRPr="008F2CAC">
        <w:rPr>
          <w:color w:val="auto"/>
          <w:shd w:val="clear" w:color="auto" w:fill="FFFFFF"/>
        </w:rPr>
        <w:t xml:space="preserve"> </w:t>
      </w:r>
      <w:r w:rsidR="00D20052" w:rsidRPr="008F2CAC">
        <w:rPr>
          <w:color w:val="auto"/>
          <w:shd w:val="clear" w:color="auto" w:fill="FFFFFF"/>
        </w:rPr>
        <w:t>development</w:t>
      </w:r>
      <w:r w:rsidR="0078560B" w:rsidRPr="008F2CAC">
        <w:rPr>
          <w:color w:val="auto"/>
          <w:shd w:val="clear" w:color="auto" w:fill="FFFFFF"/>
        </w:rPr>
        <w:t xml:space="preserve"> (</w:t>
      </w:r>
      <w:r w:rsidR="00D20052" w:rsidRPr="001C757B">
        <w:rPr>
          <w:color w:val="auto"/>
          <w:shd w:val="clear" w:color="auto" w:fill="FFFFFF"/>
        </w:rPr>
        <w:t>in vitro</w:t>
      </w:r>
      <w:r w:rsidR="00D20052" w:rsidRPr="00603789">
        <w:rPr>
          <w:color w:val="auto"/>
          <w:shd w:val="clear" w:color="auto" w:fill="FFFFFF"/>
        </w:rPr>
        <w:t xml:space="preserve"> development</w:t>
      </w:r>
      <w:r w:rsidR="0078560B" w:rsidRPr="00603789">
        <w:rPr>
          <w:color w:val="auto"/>
          <w:shd w:val="clear" w:color="auto" w:fill="FFFFFF"/>
        </w:rPr>
        <w:t xml:space="preserve">) to </w:t>
      </w:r>
      <w:r w:rsidR="00EB057D" w:rsidRPr="008F2CAC">
        <w:rPr>
          <w:color w:val="auto"/>
          <w:shd w:val="clear" w:color="auto" w:fill="FFFFFF"/>
        </w:rPr>
        <w:t>the final</w:t>
      </w:r>
      <w:r w:rsidR="0078560B" w:rsidRPr="008F2CAC">
        <w:rPr>
          <w:color w:val="auto"/>
          <w:shd w:val="clear" w:color="auto" w:fill="FFFFFF"/>
        </w:rPr>
        <w:t xml:space="preserve"> stages of organogenesis (</w:t>
      </w:r>
      <w:r w:rsidR="0078560B" w:rsidRPr="001C757B">
        <w:rPr>
          <w:color w:val="auto"/>
          <w:shd w:val="clear" w:color="auto" w:fill="FFFFFF"/>
        </w:rPr>
        <w:t xml:space="preserve">in </w:t>
      </w:r>
      <w:proofErr w:type="spellStart"/>
      <w:r w:rsidR="0078560B" w:rsidRPr="001C757B">
        <w:rPr>
          <w:color w:val="auto"/>
          <w:shd w:val="clear" w:color="auto" w:fill="FFFFFF"/>
        </w:rPr>
        <w:t>ovo</w:t>
      </w:r>
      <w:proofErr w:type="spellEnd"/>
      <w:r w:rsidR="0078560B" w:rsidRPr="00603789">
        <w:rPr>
          <w:color w:val="auto"/>
          <w:shd w:val="clear" w:color="auto" w:fill="FFFFFF"/>
        </w:rPr>
        <w:t xml:space="preserve"> development)</w:t>
      </w:r>
      <w:r w:rsidR="001F5A25" w:rsidRPr="00603789">
        <w:rPr>
          <w:color w:val="auto"/>
          <w:shd w:val="clear" w:color="auto" w:fill="FFFFFF"/>
        </w:rPr>
        <w:t xml:space="preserve">. </w:t>
      </w:r>
    </w:p>
    <w:p w14:paraId="20AE196B" w14:textId="77777777" w:rsidR="006B18DA" w:rsidRPr="00603789" w:rsidRDefault="006B18DA" w:rsidP="00680744">
      <w:pPr>
        <w:widowControl/>
        <w:contextualSpacing/>
        <w:rPr>
          <w:color w:val="auto"/>
          <w:shd w:val="clear" w:color="auto" w:fill="FFFFFF"/>
        </w:rPr>
      </w:pPr>
    </w:p>
    <w:p w14:paraId="543E606A" w14:textId="194754D2" w:rsidR="00514FE3" w:rsidRPr="00680744" w:rsidRDefault="00EB057D" w:rsidP="00680744">
      <w:pPr>
        <w:widowControl/>
        <w:contextualSpacing/>
        <w:rPr>
          <w:color w:val="auto"/>
          <w:shd w:val="clear" w:color="auto" w:fill="FFFFFF"/>
        </w:rPr>
      </w:pPr>
      <w:r w:rsidRPr="008F2CAC">
        <w:rPr>
          <w:color w:val="auto"/>
          <w:shd w:val="clear" w:color="auto" w:fill="FFFFFF"/>
        </w:rPr>
        <w:t>F</w:t>
      </w:r>
      <w:r w:rsidR="00784A8D" w:rsidRPr="008F2CAC">
        <w:rPr>
          <w:color w:val="auto"/>
          <w:shd w:val="clear" w:color="auto" w:fill="FFFFFF"/>
        </w:rPr>
        <w:t xml:space="preserve">inally, the improved </w:t>
      </w:r>
      <w:r w:rsidR="00FB50A8" w:rsidRPr="008F2CAC">
        <w:rPr>
          <w:color w:val="auto"/>
          <w:shd w:val="clear" w:color="auto" w:fill="FFFFFF"/>
        </w:rPr>
        <w:t xml:space="preserve">isolation </w:t>
      </w:r>
      <w:r w:rsidR="00784A8D" w:rsidRPr="008F2CAC">
        <w:rPr>
          <w:color w:val="auto"/>
          <w:shd w:val="clear" w:color="auto" w:fill="FFFFFF"/>
        </w:rPr>
        <w:t xml:space="preserve">method </w:t>
      </w:r>
      <w:r w:rsidR="00D17012" w:rsidRPr="008F2CAC">
        <w:rPr>
          <w:color w:val="auto"/>
          <w:shd w:val="clear" w:color="auto" w:fill="FFFFFF"/>
        </w:rPr>
        <w:t xml:space="preserve">also </w:t>
      </w:r>
      <w:r w:rsidR="00FB50A8" w:rsidRPr="008F2CAC">
        <w:rPr>
          <w:color w:val="auto"/>
          <w:shd w:val="clear" w:color="auto" w:fill="FFFFFF"/>
        </w:rPr>
        <w:t>provides three-dimensionally</w:t>
      </w:r>
      <w:r w:rsidR="007F320F" w:rsidRPr="008F2CAC">
        <w:rPr>
          <w:color w:val="auto"/>
          <w:shd w:val="clear" w:color="auto" w:fill="FFFFFF"/>
        </w:rPr>
        <w:t xml:space="preserve"> (3D)</w:t>
      </w:r>
      <w:r w:rsidR="00FB50A8" w:rsidRPr="008F2CAC">
        <w:rPr>
          <w:color w:val="auto"/>
          <w:shd w:val="clear" w:color="auto" w:fill="FFFFFF"/>
        </w:rPr>
        <w:t xml:space="preserve"> preserve</w:t>
      </w:r>
      <w:r w:rsidR="00A565C4" w:rsidRPr="008F2CAC">
        <w:rPr>
          <w:color w:val="auto"/>
          <w:shd w:val="clear" w:color="auto" w:fill="FFFFFF"/>
        </w:rPr>
        <w:t>d</w:t>
      </w:r>
      <w:r w:rsidR="00FB50A8" w:rsidRPr="008F2CAC">
        <w:rPr>
          <w:color w:val="auto"/>
          <w:shd w:val="clear" w:color="auto" w:fill="FFFFFF"/>
        </w:rPr>
        <w:t xml:space="preserve"> embryonic tissues</w:t>
      </w:r>
      <w:r w:rsidR="00B87F53" w:rsidRPr="008F2CAC">
        <w:rPr>
          <w:color w:val="auto"/>
          <w:shd w:val="clear" w:color="auto" w:fill="FFFFFF"/>
        </w:rPr>
        <w:t>,</w:t>
      </w:r>
      <w:r w:rsidR="00FB50A8" w:rsidRPr="008F2CAC">
        <w:rPr>
          <w:color w:val="auto"/>
          <w:shd w:val="clear" w:color="auto" w:fill="FFFFFF"/>
        </w:rPr>
        <w:t xml:space="preserve"> </w:t>
      </w:r>
      <w:r w:rsidR="001F17FA" w:rsidRPr="008F2CAC">
        <w:rPr>
          <w:color w:val="auto"/>
          <w:shd w:val="clear" w:color="auto" w:fill="FFFFFF"/>
        </w:rPr>
        <w:t>that</w:t>
      </w:r>
      <w:r w:rsidR="00B87F53" w:rsidRPr="008F2CAC">
        <w:rPr>
          <w:color w:val="auto"/>
          <w:shd w:val="clear" w:color="auto" w:fill="FFFFFF"/>
        </w:rPr>
        <w:t xml:space="preserve"> </w:t>
      </w:r>
      <w:r w:rsidR="001C6944" w:rsidRPr="008F2CAC">
        <w:rPr>
          <w:color w:val="auto"/>
          <w:shd w:val="clear" w:color="auto" w:fill="FFFFFF"/>
        </w:rPr>
        <w:t xml:space="preserve">can </w:t>
      </w:r>
      <w:r w:rsidR="003C1F59" w:rsidRPr="008F2CAC">
        <w:rPr>
          <w:color w:val="auto"/>
          <w:shd w:val="clear" w:color="auto" w:fill="FFFFFF"/>
        </w:rPr>
        <w:t xml:space="preserve">also </w:t>
      </w:r>
      <w:r w:rsidR="001C6944" w:rsidRPr="008F2CAC">
        <w:rPr>
          <w:color w:val="auto"/>
          <w:shd w:val="clear" w:color="auto" w:fill="FFFFFF"/>
        </w:rPr>
        <w:t>be</w:t>
      </w:r>
      <w:r w:rsidR="001C6944" w:rsidRPr="00680744">
        <w:rPr>
          <w:color w:val="auto"/>
          <w:shd w:val="clear" w:color="auto" w:fill="FFFFFF"/>
        </w:rPr>
        <w:t xml:space="preserve"> used </w:t>
      </w:r>
      <w:r w:rsidR="00A565C4" w:rsidRPr="00680744">
        <w:rPr>
          <w:color w:val="auto"/>
          <w:shd w:val="clear" w:color="auto" w:fill="FFFFFF"/>
        </w:rPr>
        <w:t xml:space="preserve">for </w:t>
      </w:r>
      <w:r w:rsidR="009F4227" w:rsidRPr="00680744">
        <w:rPr>
          <w:color w:val="auto"/>
          <w:shd w:val="clear" w:color="auto" w:fill="FFFFFF"/>
        </w:rPr>
        <w:t>high-resolution topographical analysis of tissue-specific gene-expression patterns</w:t>
      </w:r>
      <w:r w:rsidR="00AF616D" w:rsidRPr="00680744">
        <w:rPr>
          <w:color w:val="auto"/>
          <w:shd w:val="clear" w:color="auto" w:fill="FFFFFF"/>
        </w:rPr>
        <w:t>.</w:t>
      </w:r>
      <w:r w:rsidR="00E631D5" w:rsidRPr="00680744">
        <w:rPr>
          <w:color w:val="auto"/>
          <w:shd w:val="clear" w:color="auto" w:fill="FFFFFF"/>
        </w:rPr>
        <w:t xml:space="preserve"> </w:t>
      </w:r>
    </w:p>
    <w:p w14:paraId="5AB0A7CB" w14:textId="77777777" w:rsidR="0018708D" w:rsidRPr="00680744" w:rsidRDefault="0018708D" w:rsidP="00680744">
      <w:pPr>
        <w:widowControl/>
        <w:contextualSpacing/>
        <w:rPr>
          <w:color w:val="auto"/>
          <w:shd w:val="clear" w:color="auto" w:fill="FFFFFF"/>
        </w:rPr>
      </w:pPr>
    </w:p>
    <w:p w14:paraId="7F8366BF" w14:textId="14367BBF" w:rsidR="009A1152" w:rsidRPr="00680744" w:rsidRDefault="006305D7" w:rsidP="00680744">
      <w:pPr>
        <w:widowControl/>
        <w:contextualSpacing/>
        <w:rPr>
          <w:i/>
          <w:color w:val="auto"/>
        </w:rPr>
      </w:pPr>
      <w:r w:rsidRPr="00680744">
        <w:rPr>
          <w:b/>
          <w:color w:val="auto"/>
        </w:rPr>
        <w:t>INTRODUCTION</w:t>
      </w:r>
      <w:r w:rsidRPr="00680744">
        <w:rPr>
          <w:b/>
          <w:bCs/>
          <w:color w:val="auto"/>
        </w:rPr>
        <w:t>:</w:t>
      </w:r>
      <w:r w:rsidRPr="00680744">
        <w:rPr>
          <w:color w:val="auto"/>
        </w:rPr>
        <w:t xml:space="preserve"> </w:t>
      </w:r>
    </w:p>
    <w:p w14:paraId="3A842E58" w14:textId="45A128BB" w:rsidR="00677D02" w:rsidRDefault="00660B6E" w:rsidP="00680744">
      <w:pPr>
        <w:pStyle w:val="jovecontent"/>
        <w:spacing w:before="0" w:beforeAutospacing="0" w:after="0" w:afterAutospacing="0"/>
        <w:contextualSpacing/>
        <w:jc w:val="both"/>
        <w:rPr>
          <w:rFonts w:ascii="Calibri" w:hAnsi="Calibri" w:cs="Calibri"/>
          <w:shd w:val="clear" w:color="auto" w:fill="FFFFFF"/>
          <w:lang w:val="en-US" w:eastAsia="en-US"/>
        </w:rPr>
      </w:pPr>
      <w:r w:rsidRPr="00680744">
        <w:rPr>
          <w:rFonts w:ascii="Calibri" w:hAnsi="Calibri" w:cs="Calibri"/>
          <w:shd w:val="clear" w:color="auto" w:fill="FFFFFF"/>
          <w:lang w:val="en-US" w:eastAsia="en-US"/>
        </w:rPr>
        <w:t xml:space="preserve">In </w:t>
      </w:r>
      <w:r w:rsidR="007A5915" w:rsidRPr="00680744">
        <w:rPr>
          <w:rFonts w:ascii="Calibri" w:hAnsi="Calibri" w:cs="Calibri"/>
        </w:rPr>
        <w:t xml:space="preserve">the early </w:t>
      </w:r>
      <w:r w:rsidR="0050697E">
        <w:rPr>
          <w:rFonts w:ascii="Calibri" w:hAnsi="Calibri" w:cs="Calibri"/>
        </w:rPr>
        <w:t>1970s</w:t>
      </w:r>
      <w:r w:rsidR="000D5D0B" w:rsidRPr="00680744">
        <w:rPr>
          <w:rFonts w:ascii="Calibri" w:hAnsi="Calibri" w:cs="Calibri"/>
        </w:rPr>
        <w:t xml:space="preserve">, </w:t>
      </w:r>
      <w:r w:rsidR="00464683" w:rsidRPr="00680744">
        <w:rPr>
          <w:rFonts w:ascii="Calibri" w:hAnsi="Calibri" w:cs="Calibri"/>
        </w:rPr>
        <w:t>an</w:t>
      </w:r>
      <w:r w:rsidR="00DB5E9C" w:rsidRPr="00680744">
        <w:rPr>
          <w:rFonts w:ascii="Calibri" w:hAnsi="Calibri" w:cs="Calibri"/>
        </w:rPr>
        <w:t xml:space="preserve"> elegant quail-chicken chimera system </w:t>
      </w:r>
      <w:r w:rsidR="00464683" w:rsidRPr="00680744">
        <w:rPr>
          <w:rFonts w:ascii="Calibri" w:hAnsi="Calibri" w:cs="Calibri"/>
        </w:rPr>
        <w:t xml:space="preserve">was </w:t>
      </w:r>
      <w:r w:rsidR="00DB21D8" w:rsidRPr="00680744">
        <w:rPr>
          <w:rFonts w:ascii="Calibri" w:hAnsi="Calibri" w:cs="Calibri"/>
        </w:rPr>
        <w:t xml:space="preserve">developed by Le </w:t>
      </w:r>
      <w:proofErr w:type="spellStart"/>
      <w:r w:rsidR="00DB21D8" w:rsidRPr="00680744">
        <w:rPr>
          <w:rFonts w:ascii="Calibri" w:hAnsi="Calibri" w:cs="Calibri"/>
        </w:rPr>
        <w:t>Douarin</w:t>
      </w:r>
      <w:proofErr w:type="spellEnd"/>
      <w:r w:rsidR="0069625D" w:rsidRPr="00680744">
        <w:rPr>
          <w:rFonts w:ascii="Calibri" w:hAnsi="Calibri" w:cs="Calibri"/>
        </w:rPr>
        <w:t>,</w:t>
      </w:r>
      <w:r w:rsidR="00DB21D8" w:rsidRPr="00680744">
        <w:rPr>
          <w:rFonts w:ascii="Calibri" w:hAnsi="Calibri" w:cs="Calibri"/>
        </w:rPr>
        <w:t xml:space="preserve"> </w:t>
      </w:r>
      <w:r w:rsidR="00464683" w:rsidRPr="00680744">
        <w:rPr>
          <w:rFonts w:ascii="Calibri" w:hAnsi="Calibri" w:cs="Calibri"/>
        </w:rPr>
        <w:t>opening</w:t>
      </w:r>
      <w:r w:rsidR="00A756D7" w:rsidRPr="00680744">
        <w:rPr>
          <w:rFonts w:ascii="Calibri" w:hAnsi="Calibri" w:cs="Calibri"/>
        </w:rPr>
        <w:t xml:space="preserve"> new avenues </w:t>
      </w:r>
      <w:r w:rsidR="00464683" w:rsidRPr="00680744">
        <w:rPr>
          <w:rFonts w:ascii="Calibri" w:hAnsi="Calibri" w:cs="Calibri"/>
        </w:rPr>
        <w:t>to understand</w:t>
      </w:r>
      <w:r w:rsidR="00DB21D8" w:rsidRPr="00680744">
        <w:rPr>
          <w:rFonts w:ascii="Calibri" w:hAnsi="Calibri" w:cs="Calibri"/>
        </w:rPr>
        <w:t xml:space="preserve"> the role of cell</w:t>
      </w:r>
      <w:r w:rsidR="00A756D7" w:rsidRPr="00680744">
        <w:rPr>
          <w:rFonts w:ascii="Calibri" w:hAnsi="Calibri" w:cs="Calibri"/>
        </w:rPr>
        <w:t xml:space="preserve"> migration and </w:t>
      </w:r>
      <w:r w:rsidR="00DB21D8" w:rsidRPr="00680744">
        <w:rPr>
          <w:rFonts w:ascii="Calibri" w:hAnsi="Calibri" w:cs="Calibri"/>
        </w:rPr>
        <w:t xml:space="preserve">cellular </w:t>
      </w:r>
      <w:r w:rsidR="00A756D7" w:rsidRPr="00680744">
        <w:rPr>
          <w:rFonts w:ascii="Calibri" w:hAnsi="Calibri" w:cs="Calibri"/>
        </w:rPr>
        <w:t>interactions during development</w:t>
      </w:r>
      <w:r w:rsidR="00DC1591" w:rsidRPr="00680744">
        <w:rPr>
          <w:rFonts w:ascii="Calibri" w:hAnsi="Calibri" w:cs="Calibri"/>
        </w:rPr>
        <w:fldChar w:fldCharType="begin" w:fldLock="1"/>
      </w:r>
      <w:r w:rsidR="00825998" w:rsidRPr="00680744">
        <w:rPr>
          <w:rFonts w:ascii="Calibri" w:hAnsi="Calibri" w:cs="Calibri"/>
        </w:rPr>
        <w:instrText>ADDIN CSL_CITATION {"citationItems":[{"id":"ITEM-1","itemData":{"DOI":"10.1387/ijdb.041952nl","ISBN":"0214-6282 (Print)\\r0214-6282 (Linking)","ISSN":"0214-6282","PMID":"15906221","abstract":"The Nogent Institute, founded by Etienne Wolff in 1955, was dedicated to the study of the avian model. The quail-chick chimera marking system, devised in 1969, gave a new impetus to the analysis of cell migrations and interactions in the developing nervous, immune and hematopoietic systems. These studies, still very active, have been extended by various groups the world over.","author":[{"dropping-particle":"","family":"Douarin","given":"Nicole","non-dropping-particle":"Le","parse-names":false,"suffix":""}],"container-title":"The International journal of developmental biology","id":"ITEM-1","issue":"2-3","issued":{"date-parts":[["2005"]]},"page":"85-103","title":"The Nogent Institute--50 years of embryology.","type":"article-journal","volume":"49"},"uris":["http://www.mendeley.com/documents/?uuid=d295aed7-2aac-4b99-880e-4fddaf8aeeb1"]}],"mendeley":{"formattedCitation":"&lt;sup&gt;1&lt;/sup&gt;","plainTextFormattedCitation":"1","previouslyFormattedCitation":"&lt;sup&gt;1&lt;/sup&gt;"},"properties":{"noteIndex":0},"schema":"https://github.com/citation-style-language/schema/raw/master/csl-citation.json"}</w:instrText>
      </w:r>
      <w:r w:rsidR="00DC1591" w:rsidRPr="00680744">
        <w:rPr>
          <w:rFonts w:ascii="Calibri" w:hAnsi="Calibri" w:cs="Calibri"/>
        </w:rPr>
        <w:fldChar w:fldCharType="separate"/>
      </w:r>
      <w:r w:rsidR="00A072D2" w:rsidRPr="00680744">
        <w:rPr>
          <w:rFonts w:ascii="Calibri" w:hAnsi="Calibri" w:cs="Calibri"/>
          <w:noProof/>
          <w:vertAlign w:val="superscript"/>
        </w:rPr>
        <w:t>1</w:t>
      </w:r>
      <w:r w:rsidR="00DC1591" w:rsidRPr="00680744">
        <w:rPr>
          <w:rFonts w:ascii="Calibri" w:hAnsi="Calibri" w:cs="Calibri"/>
        </w:rPr>
        <w:fldChar w:fldCharType="end"/>
      </w:r>
      <w:r w:rsidR="00F00E19" w:rsidRPr="00680744">
        <w:rPr>
          <w:rFonts w:ascii="Calibri" w:hAnsi="Calibri" w:cs="Calibri"/>
          <w:vertAlign w:val="superscript"/>
        </w:rPr>
        <w:t>,</w:t>
      </w:r>
      <w:r w:rsidR="00DC1591" w:rsidRPr="00680744">
        <w:rPr>
          <w:rFonts w:ascii="Calibri" w:hAnsi="Calibri" w:cs="Calibri"/>
          <w:vertAlign w:val="superscript"/>
        </w:rPr>
        <w:fldChar w:fldCharType="begin" w:fldLock="1"/>
      </w:r>
      <w:r w:rsidR="001B310A" w:rsidRPr="00680744">
        <w:rPr>
          <w:rFonts w:ascii="Calibri" w:hAnsi="Calibri" w:cs="Calibri"/>
          <w:vertAlign w:val="superscript"/>
        </w:rPr>
        <w:instrText>ADDIN CSL_CITATION {"citationItems":[{"id":"ITEM-1","itemData":{"ISBN":"0022-0752 (Print)","ISSN":"0022-0752","PMID":"4729950","abstract":"Isotopic and isochronic grafts of quail neural primordium in chick embryos have been made. Due to the particular structure of their nuclei, quail cells can be distinguished from chick cells and so be used as natural markers to study the migration of neural crest cells. By this technique it was demonstrated that the parasympathetic enteric ganglion cells arise from 2 different levels of the embryonic neural axis which correspond to the vagal and lumbo sacral parasympathetic centres. The main source of the enteric neuroblasts is located at the level of the somites 1-7. It gives rise to ganglion cells which migrate in the whole gut including the large intestine and rectum. The other region from which enteric neuroblasts originate is situated behind the level of the 28th somite and gives rise only to some post umbilical gut ganglion cells. In this region of the intestine the ganglia are made up of a mixture of cells arising from the vagal and the lumbo sacral levels of the neural axis. The part of the neural primordium between the 8th and the 28th somite does not participate in the formation of the enteric ganglia. The chronology of the enteric neuroblast migration has been studied. Most cells of vagal origin leave the neural crest before the 13 somite stage but the migration lasts sometimes until after the 16 somite stage. Those cells which have to reach the hind gut level accomplish a long term migration which can be evaluated at 6 days or more. The presumptive neuroblasts of lumbo sacral origin are not found in the hind gut before the 7th day of incubation. Migration of quail cells into the endoderm of the chick host embryo was never observed.","author":[{"dropping-particle":"","family":"Douarin","given":"Nicole M","non-dropping-particle":"Le","parse-names":false,"suffix":""},{"dropping-particle":"","family":"Teillet","given":"M a","non-dropping-particle":"","parse-names":false,"suffix":""}],"container-title":"Journal of embryology and experimental morphology","id":"ITEM-1","issue":"1","issued":{"date-parts":[["1973"]]},"page":"31-48","title":"The migration of neural crest cells to the wall of the digestive tract in avian embryo.","type":"article-journal","volume":"30"},"uris":["http://www.mendeley.com/documents/?uuid=1152000b-151c-3acd-8cc8-58cc3fffac5d"]}],"mendeley":{"formattedCitation":"&lt;sup&gt;2&lt;/sup&gt;","plainTextFormattedCitation":"2","previouslyFormattedCitation":"&lt;sup&gt;2&lt;/sup&gt;"},"properties":{"noteIndex":0},"schema":"https://github.com/citation-style-language/schema/raw/master/csl-citation.json"}</w:instrText>
      </w:r>
      <w:r w:rsidR="00DC1591" w:rsidRPr="00680744">
        <w:rPr>
          <w:rFonts w:ascii="Calibri" w:hAnsi="Calibri" w:cs="Calibri"/>
          <w:vertAlign w:val="superscript"/>
        </w:rPr>
        <w:fldChar w:fldCharType="separate"/>
      </w:r>
      <w:r w:rsidR="00A072D2" w:rsidRPr="00680744">
        <w:rPr>
          <w:rFonts w:ascii="Calibri" w:hAnsi="Calibri" w:cs="Calibri"/>
          <w:noProof/>
          <w:vertAlign w:val="superscript"/>
        </w:rPr>
        <w:t>2</w:t>
      </w:r>
      <w:r w:rsidR="00DC1591" w:rsidRPr="00680744">
        <w:rPr>
          <w:rFonts w:ascii="Calibri" w:hAnsi="Calibri" w:cs="Calibri"/>
          <w:vertAlign w:val="superscript"/>
        </w:rPr>
        <w:fldChar w:fldCharType="end"/>
      </w:r>
      <w:r w:rsidR="00F87EF1" w:rsidRPr="00680744">
        <w:rPr>
          <w:rFonts w:ascii="Calibri" w:hAnsi="Calibri" w:cs="Calibri"/>
        </w:rPr>
        <w:t xml:space="preserve">. </w:t>
      </w:r>
      <w:r w:rsidR="00FC0B11" w:rsidRPr="00680744">
        <w:rPr>
          <w:rFonts w:ascii="Calibri" w:hAnsi="Calibri" w:cs="Calibri"/>
        </w:rPr>
        <w:t xml:space="preserve">The model was devised on the premise that cell exchange between the two species </w:t>
      </w:r>
      <w:r w:rsidR="004413B8">
        <w:rPr>
          <w:rFonts w:ascii="Calibri" w:hAnsi="Calibri" w:cs="Calibri"/>
        </w:rPr>
        <w:t>w</w:t>
      </w:r>
      <w:r w:rsidR="004413B8" w:rsidRPr="00680744">
        <w:rPr>
          <w:rFonts w:ascii="Calibri" w:hAnsi="Calibri" w:cs="Calibri"/>
        </w:rPr>
        <w:t xml:space="preserve">ould </w:t>
      </w:r>
      <w:r w:rsidR="00FC0B11" w:rsidRPr="00680744">
        <w:rPr>
          <w:rFonts w:ascii="Calibri" w:hAnsi="Calibri" w:cs="Calibri"/>
        </w:rPr>
        <w:t xml:space="preserve">not significantly disturb embryogenesis, later confirmed </w:t>
      </w:r>
      <w:r w:rsidR="00246943" w:rsidRPr="00680744">
        <w:rPr>
          <w:rFonts w:ascii="Calibri" w:hAnsi="Calibri" w:cs="Calibri"/>
        </w:rPr>
        <w:t xml:space="preserve">when </w:t>
      </w:r>
      <w:r w:rsidR="00562C10" w:rsidRPr="00680744">
        <w:rPr>
          <w:rFonts w:ascii="Calibri" w:hAnsi="Calibri" w:cs="Calibri"/>
        </w:rPr>
        <w:t>used to</w:t>
      </w:r>
      <w:r w:rsidR="00A90A55" w:rsidRPr="00680744">
        <w:rPr>
          <w:rFonts w:ascii="Calibri" w:hAnsi="Calibri" w:cs="Calibri"/>
        </w:rPr>
        <w:t xml:space="preserve"> study </w:t>
      </w:r>
      <w:r w:rsidR="00562C10" w:rsidRPr="00680744">
        <w:rPr>
          <w:rFonts w:ascii="Calibri" w:hAnsi="Calibri" w:cs="Calibri"/>
        </w:rPr>
        <w:t>numerous</w:t>
      </w:r>
      <w:r w:rsidR="00A5299F" w:rsidRPr="00680744">
        <w:rPr>
          <w:rFonts w:ascii="Calibri" w:hAnsi="Calibri" w:cs="Calibri"/>
        </w:rPr>
        <w:t xml:space="preserve"> developmental processes</w:t>
      </w:r>
      <w:r w:rsidR="00562C10" w:rsidRPr="00680744">
        <w:rPr>
          <w:rFonts w:ascii="Calibri" w:hAnsi="Calibri" w:cs="Calibri"/>
        </w:rPr>
        <w:t>,</w:t>
      </w:r>
      <w:r w:rsidR="00A5299F" w:rsidRPr="00680744">
        <w:rPr>
          <w:rFonts w:ascii="Calibri" w:hAnsi="Calibri" w:cs="Calibri"/>
        </w:rPr>
        <w:t xml:space="preserve"> </w:t>
      </w:r>
      <w:r w:rsidR="003402F0" w:rsidRPr="00680744">
        <w:rPr>
          <w:rFonts w:ascii="Calibri" w:hAnsi="Calibri" w:cs="Calibri"/>
        </w:rPr>
        <w:t xml:space="preserve">including </w:t>
      </w:r>
      <w:r w:rsidR="00A5299F" w:rsidRPr="00680744">
        <w:rPr>
          <w:rFonts w:ascii="Calibri" w:hAnsi="Calibri" w:cs="Calibri"/>
        </w:rPr>
        <w:t>the</w:t>
      </w:r>
      <w:r w:rsidR="00FC0B11" w:rsidRPr="00680744">
        <w:rPr>
          <w:rFonts w:ascii="Calibri" w:hAnsi="Calibri" w:cs="Calibri"/>
        </w:rPr>
        <w:t xml:space="preserve"> </w:t>
      </w:r>
      <w:r w:rsidR="00A5299F" w:rsidRPr="00680744">
        <w:rPr>
          <w:rFonts w:ascii="Calibri" w:hAnsi="Calibri" w:cs="Calibri"/>
        </w:rPr>
        <w:t xml:space="preserve">formation of the </w:t>
      </w:r>
      <w:r w:rsidR="00FC0B11" w:rsidRPr="00680744">
        <w:rPr>
          <w:rFonts w:ascii="Calibri" w:hAnsi="Calibri" w:cs="Calibri"/>
        </w:rPr>
        <w:t>nervous and the hematopoietic systems</w:t>
      </w:r>
      <w:r w:rsidR="00A072D2" w:rsidRPr="00680744">
        <w:rPr>
          <w:rFonts w:ascii="Calibri" w:hAnsi="Calibri" w:cs="Calibri"/>
        </w:rPr>
        <w:fldChar w:fldCharType="begin" w:fldLock="1"/>
      </w:r>
      <w:r w:rsidR="00825998" w:rsidRPr="00680744">
        <w:rPr>
          <w:rFonts w:ascii="Calibri" w:hAnsi="Calibri" w:cs="Calibri"/>
        </w:rPr>
        <w:instrText>ADDIN CSL_CITATION {"citationItems":[{"id":"ITEM-1","itemData":{"DOI":"10.1387/ijdb.041952nl","ISBN":"0214-6282 (Print)\\r0214-6282 (Linking)","ISSN":"0214-6282","PMID":"15906221","abstract":"The Nogent Institute, founded by Etienne Wolff in 1955, was dedicated to the study of the avian model. The quail-chick chimera marking system, devised in 1969, gave a new impetus to the analysis of cell migrations and interactions in the developing nervous, immune and hematopoietic systems. These studies, still very active, have been extended by various groups the world over.","author":[{"dropping-particle":"","family":"Douarin","given":"Nicole","non-dropping-particle":"Le","parse-names":false,"suffix":""}],"container-title":"The International journal of developmental biology","id":"ITEM-1","issue":"2-3","issued":{"date-parts":[["2005"]]},"page":"85-103","title":"The Nogent Institute--50 years of embryology.","type":"article-journal","volume":"49"},"uris":["http://www.mendeley.com/documents/?uuid=d295aed7-2aac-4b99-880e-4fddaf8aeeb1"]}],"mendeley":{"formattedCitation":"&lt;sup&gt;1&lt;/sup&gt;","plainTextFormattedCitation":"1","previouslyFormattedCitation":"&lt;sup&gt;1&lt;/sup&gt;"},"properties":{"noteIndex":0},"schema":"https://github.com/citation-style-language/schema/raw/master/csl-citation.json"}</w:instrText>
      </w:r>
      <w:r w:rsidR="00A072D2" w:rsidRPr="00680744">
        <w:rPr>
          <w:rFonts w:ascii="Calibri" w:hAnsi="Calibri" w:cs="Calibri"/>
        </w:rPr>
        <w:fldChar w:fldCharType="separate"/>
      </w:r>
      <w:r w:rsidR="00A072D2" w:rsidRPr="00680744">
        <w:rPr>
          <w:rFonts w:ascii="Calibri" w:hAnsi="Calibri" w:cs="Calibri"/>
          <w:noProof/>
          <w:vertAlign w:val="superscript"/>
        </w:rPr>
        <w:t>1</w:t>
      </w:r>
      <w:r w:rsidR="00A072D2" w:rsidRPr="00680744">
        <w:rPr>
          <w:rFonts w:ascii="Calibri" w:hAnsi="Calibri" w:cs="Calibri"/>
        </w:rPr>
        <w:fldChar w:fldCharType="end"/>
      </w:r>
      <w:r w:rsidR="00A072D2" w:rsidRPr="00680744">
        <w:rPr>
          <w:rFonts w:ascii="Calibri" w:hAnsi="Calibri" w:cs="Calibri"/>
        </w:rPr>
        <w:t xml:space="preserve">. </w:t>
      </w:r>
      <w:r w:rsidR="00C24DBE" w:rsidRPr="00680744">
        <w:rPr>
          <w:rFonts w:ascii="Calibri" w:hAnsi="Calibri" w:cs="Calibri"/>
        </w:rPr>
        <w:t xml:space="preserve">Taking </w:t>
      </w:r>
      <w:r w:rsidR="00B34870" w:rsidRPr="00680744">
        <w:rPr>
          <w:rFonts w:ascii="Calibri" w:hAnsi="Calibri" w:cs="Calibri"/>
        </w:rPr>
        <w:t>the la</w:t>
      </w:r>
      <w:r w:rsidR="00562C10" w:rsidRPr="00680744">
        <w:rPr>
          <w:rFonts w:ascii="Calibri" w:hAnsi="Calibri" w:cs="Calibri"/>
        </w:rPr>
        <w:t>tter</w:t>
      </w:r>
      <w:r w:rsidR="00B34870" w:rsidRPr="00680744">
        <w:rPr>
          <w:rFonts w:ascii="Calibri" w:hAnsi="Calibri" w:cs="Calibri"/>
        </w:rPr>
        <w:t xml:space="preserve"> </w:t>
      </w:r>
      <w:r w:rsidR="00C24DBE" w:rsidRPr="00680744">
        <w:rPr>
          <w:rFonts w:ascii="Calibri" w:hAnsi="Calibri" w:cs="Calibri"/>
        </w:rPr>
        <w:t>as</w:t>
      </w:r>
      <w:r w:rsidR="00B34870" w:rsidRPr="00680744">
        <w:rPr>
          <w:rFonts w:ascii="Calibri" w:hAnsi="Calibri" w:cs="Calibri"/>
        </w:rPr>
        <w:t xml:space="preserve"> an</w:t>
      </w:r>
      <w:r w:rsidR="00C24DBE" w:rsidRPr="00680744">
        <w:rPr>
          <w:rFonts w:ascii="Calibri" w:hAnsi="Calibri" w:cs="Calibri"/>
        </w:rPr>
        <w:t xml:space="preserve"> example</w:t>
      </w:r>
      <w:r w:rsidR="005E06F9" w:rsidRPr="00680744">
        <w:rPr>
          <w:rFonts w:ascii="Calibri" w:hAnsi="Calibri" w:cs="Calibri"/>
        </w:rPr>
        <w:t xml:space="preserve">, </w:t>
      </w:r>
      <w:r w:rsidR="00677D02" w:rsidRPr="00680744">
        <w:rPr>
          <w:rFonts w:ascii="Calibri" w:hAnsi="Calibri" w:cs="Calibri"/>
        </w:rPr>
        <w:t>the</w:t>
      </w:r>
      <w:r w:rsidR="00B34870" w:rsidRPr="00680744">
        <w:rPr>
          <w:rFonts w:ascii="Calibri" w:hAnsi="Calibri" w:cs="Calibri"/>
        </w:rPr>
        <w:t xml:space="preserve"> </w:t>
      </w:r>
      <w:r w:rsidR="00603B7E" w:rsidRPr="00680744">
        <w:rPr>
          <w:rFonts w:ascii="Calibri" w:hAnsi="Calibri" w:cs="Calibri"/>
        </w:rPr>
        <w:t xml:space="preserve">cyclic waves of hematopoietic progenitors colonizing the </w:t>
      </w:r>
      <w:r w:rsidR="00B34870" w:rsidRPr="00680744">
        <w:rPr>
          <w:rFonts w:ascii="Calibri" w:hAnsi="Calibri" w:cs="Calibri"/>
        </w:rPr>
        <w:t>thymic epithelial rudiment was</w:t>
      </w:r>
      <w:r w:rsidR="00677D02" w:rsidRPr="00680744">
        <w:rPr>
          <w:rFonts w:ascii="Calibri" w:hAnsi="Calibri" w:cs="Calibri"/>
        </w:rPr>
        <w:t xml:space="preserve"> first </w:t>
      </w:r>
      <w:r w:rsidR="005E06F9" w:rsidRPr="00680744">
        <w:rPr>
          <w:rFonts w:ascii="Calibri" w:hAnsi="Calibri" w:cs="Calibri"/>
        </w:rPr>
        <w:t>observed</w:t>
      </w:r>
      <w:r w:rsidR="00677D02" w:rsidRPr="00680744">
        <w:rPr>
          <w:rFonts w:ascii="Calibri" w:hAnsi="Calibri" w:cs="Calibri"/>
        </w:rPr>
        <w:t xml:space="preserve"> </w:t>
      </w:r>
      <w:r w:rsidR="005E06F9" w:rsidRPr="00680744">
        <w:rPr>
          <w:rFonts w:ascii="Calibri" w:hAnsi="Calibri" w:cs="Calibri"/>
        </w:rPr>
        <w:t>using the quail-chicken chimera system</w:t>
      </w:r>
      <w:r w:rsidR="003B0E80" w:rsidRPr="00680744">
        <w:rPr>
          <w:rFonts w:ascii="Calibri" w:hAnsi="Calibri" w:cs="Calibri"/>
        </w:rPr>
        <w:fldChar w:fldCharType="begin" w:fldLock="1"/>
      </w:r>
      <w:r w:rsidR="001B310A" w:rsidRPr="00680744">
        <w:rPr>
          <w:rFonts w:ascii="Calibri" w:hAnsi="Calibri" w:cs="Calibri"/>
        </w:rPr>
        <w:instrText>ADDIN CSL_CITATION {"citationItems":[{"id":"ITEM-1","itemData":{"DOI":"10.1084/jem.142.1.17","abstract":"Various types of immunological deficiency diseases are related to develop-mental anomalies of primary lymphoid organs (1, 2) . Since the thymus is directly concerned with the acquisition of cellular immunity (3), the normal processes of thymic differentiation have been investigated on many occasions. The results, however, have been very controversial concerning the embryological origin of thymic lymphocytes (4) . This paper deals with an experimental analysis of the evolution of the cell components found in the thymic primordium of birds during embryonic life . The thymus derives from an epitheliomesenchymal rudiment originating from the 3rd and 4th pharyngeal pouches (5-10) . In the chick embryo, the thymic endoderm separates from the pharynx during the 5th day of incubation as a cord of epithelial cells which elongates along the jugular vein (9, 10) . A thin mesenchymal capsule surrounds the endodermal primordium and the mesenchymal cells penetrate it, lobulation and vascularization of the organ occurring together . Around the 11th day of development lymphoid differentiation of the thymus becomes evident . According to one view the lymphocytes originate by transformation of the epithelial cells of the early anlage . This idea initially formulated by Kolliker (11) was supported by several authors who claimed to demonstrate transitional forms between thymic epithelial and thymic lymphoid cells (10, 12-17) . From an experimental study of the histogenetic capacities of the early mouse endodermal thymic rudiment, Auerbach (18, 19) also con-cluded that the epithelial component was the source of thymus lymphocytes . According to the \"substitution\" theory proposed by Hammar (20) and supported by many subsequent studies (9, 21, 22) thymic lymphocytes were derived exclusively from connective tissue lymphocytes which invaded the early epithelial anlage . By experiments carried out in the chick embryo, Moore and Owen (23, 24) demonstrated the existence of vascular migration pathways of chromosomally labeled cells invading the thymus in 7-to 8-day-old embryos . According to these authors the thymus receives an inflow of blood-borne stem cells, pre-sumably originating from the blood islets of the yolk sac, which proliferate and differentiate into lymphocytes after reaching the thymus (25) .","author":[{"dropping-particle":"","family":"Douarin","given":"Nicole M","non-dropping-particle":"Le","parse-names":false,"suffix":""},{"dropping-particle":"V","family":"Jotereau","given":"Francine","non-dropping-particle":"","parse-names":false,"suffix":""}],"id":"ITEM-1","issued":{"date-parts":[["0"]]},"title":"TRACING OF CELLS OF THE AVIAN THYMUS THROUGH EMBRYONIC LIFE IN INTERSPECIFIC CHIMERAS","type":"article-journal"},"uris":["http://www.mendeley.com/documents/?uuid=319df063-d989-386e-93f6-631f34772024"]}],"mendeley":{"formattedCitation":"&lt;sup&gt;3&lt;/sup&gt;","plainTextFormattedCitation":"3","previouslyFormattedCitation":"&lt;sup&gt;3&lt;/sup&gt;"},"properties":{"noteIndex":0},"schema":"https://github.com/citation-style-language/schema/raw/master/csl-citation.json"}</w:instrText>
      </w:r>
      <w:r w:rsidR="003B0E80" w:rsidRPr="00680744">
        <w:rPr>
          <w:rFonts w:ascii="Calibri" w:hAnsi="Calibri" w:cs="Calibri"/>
        </w:rPr>
        <w:fldChar w:fldCharType="separate"/>
      </w:r>
      <w:r w:rsidR="00A072D2" w:rsidRPr="00680744">
        <w:rPr>
          <w:rFonts w:ascii="Calibri" w:hAnsi="Calibri" w:cs="Calibri"/>
          <w:noProof/>
          <w:vertAlign w:val="superscript"/>
        </w:rPr>
        <w:t>3</w:t>
      </w:r>
      <w:r w:rsidR="003B0E80" w:rsidRPr="00680744">
        <w:rPr>
          <w:rFonts w:ascii="Calibri" w:hAnsi="Calibri" w:cs="Calibri"/>
        </w:rPr>
        <w:fldChar w:fldCharType="end"/>
      </w:r>
      <w:r w:rsidR="00677D02" w:rsidRPr="00680744">
        <w:rPr>
          <w:rFonts w:ascii="Calibri" w:hAnsi="Calibri" w:cs="Calibri"/>
        </w:rPr>
        <w:t xml:space="preserve">. For that, the prospective territory of the thymus, the endoderm of the </w:t>
      </w:r>
      <w:r w:rsidR="00DF3061" w:rsidRPr="00680744">
        <w:rPr>
          <w:rFonts w:ascii="Calibri" w:hAnsi="Calibri" w:cs="Calibri"/>
        </w:rPr>
        <w:t xml:space="preserve">third and fourth </w:t>
      </w:r>
      <w:r w:rsidR="00855133" w:rsidRPr="00680744">
        <w:rPr>
          <w:rFonts w:ascii="Calibri" w:hAnsi="Calibri" w:cs="Calibri"/>
        </w:rPr>
        <w:t>pharyngeal pouches (</w:t>
      </w:r>
      <w:r w:rsidR="0012311D" w:rsidRPr="00680744">
        <w:rPr>
          <w:rFonts w:ascii="Calibri" w:hAnsi="Calibri" w:cs="Calibri"/>
        </w:rPr>
        <w:t>3/4</w:t>
      </w:r>
      <w:r w:rsidR="00677D02" w:rsidRPr="00680744">
        <w:rPr>
          <w:rFonts w:ascii="Calibri" w:hAnsi="Calibri" w:cs="Calibri"/>
        </w:rPr>
        <w:t>PP</w:t>
      </w:r>
      <w:r w:rsidR="00855133" w:rsidRPr="00680744">
        <w:rPr>
          <w:rFonts w:ascii="Calibri" w:hAnsi="Calibri" w:cs="Calibri"/>
        </w:rPr>
        <w:t>)</w:t>
      </w:r>
      <w:r w:rsidR="00677D02" w:rsidRPr="00680744">
        <w:rPr>
          <w:rFonts w:ascii="Calibri" w:hAnsi="Calibri" w:cs="Calibri"/>
        </w:rPr>
        <w:t>, was</w:t>
      </w:r>
      <w:r w:rsidR="004C26A4" w:rsidRPr="00680744">
        <w:rPr>
          <w:rFonts w:ascii="Calibri" w:hAnsi="Calibri" w:cs="Calibri"/>
        </w:rPr>
        <w:t xml:space="preserve"> mechanically and enzymatically </w:t>
      </w:r>
      <w:r w:rsidR="00677D02" w:rsidRPr="00680744">
        <w:rPr>
          <w:rFonts w:ascii="Calibri" w:hAnsi="Calibri" w:cs="Calibri"/>
        </w:rPr>
        <w:t xml:space="preserve">isolated from quail </w:t>
      </w:r>
      <w:r w:rsidR="00855133" w:rsidRPr="00680744">
        <w:rPr>
          <w:rFonts w:ascii="Calibri" w:hAnsi="Calibri" w:cs="Calibri"/>
        </w:rPr>
        <w:t xml:space="preserve">(q) </w:t>
      </w:r>
      <w:r w:rsidR="00677D02" w:rsidRPr="00680744">
        <w:rPr>
          <w:rFonts w:ascii="Calibri" w:hAnsi="Calibri" w:cs="Calibri"/>
        </w:rPr>
        <w:t xml:space="preserve">embryos </w:t>
      </w:r>
      <w:r w:rsidR="00855133" w:rsidRPr="00680744">
        <w:rPr>
          <w:rFonts w:ascii="Calibri" w:hAnsi="Calibri" w:cs="Calibri"/>
        </w:rPr>
        <w:t>at</w:t>
      </w:r>
      <w:r w:rsidR="009D389D" w:rsidRPr="00680744">
        <w:rPr>
          <w:rFonts w:ascii="Calibri" w:hAnsi="Calibri" w:cs="Calibri"/>
        </w:rPr>
        <w:t xml:space="preserve"> 15 to 30-somite stage [embryonic day (E) </w:t>
      </w:r>
      <w:r w:rsidR="007137FC" w:rsidRPr="00680744">
        <w:rPr>
          <w:rFonts w:ascii="Calibri" w:hAnsi="Calibri" w:cs="Calibri"/>
        </w:rPr>
        <w:t>1</w:t>
      </w:r>
      <w:r w:rsidR="009D389D" w:rsidRPr="00680744">
        <w:rPr>
          <w:rFonts w:ascii="Calibri" w:hAnsi="Calibri" w:cs="Calibri"/>
        </w:rPr>
        <w:t xml:space="preserve">.5- </w:t>
      </w:r>
      <w:r w:rsidR="00855133" w:rsidRPr="00680744">
        <w:rPr>
          <w:rFonts w:ascii="Calibri" w:hAnsi="Calibri" w:cs="Calibri"/>
          <w:lang w:eastAsia="fr-FR"/>
        </w:rPr>
        <w:t>E</w:t>
      </w:r>
      <w:r w:rsidR="007137FC" w:rsidRPr="00680744">
        <w:rPr>
          <w:rFonts w:ascii="Calibri" w:hAnsi="Calibri" w:cs="Calibri"/>
          <w:lang w:eastAsia="fr-FR"/>
        </w:rPr>
        <w:t>2.5</w:t>
      </w:r>
      <w:r w:rsidR="009D389D" w:rsidRPr="00680744">
        <w:rPr>
          <w:rFonts w:ascii="Calibri" w:hAnsi="Calibri" w:cs="Calibri"/>
          <w:lang w:eastAsia="fr-FR"/>
        </w:rPr>
        <w:t>]</w:t>
      </w:r>
      <w:r w:rsidR="00690372" w:rsidRPr="00680744">
        <w:rPr>
          <w:rFonts w:ascii="Calibri" w:hAnsi="Calibri" w:cs="Calibri"/>
          <w:lang w:eastAsia="fr-FR"/>
        </w:rPr>
        <w:t>. These stages</w:t>
      </w:r>
      <w:r w:rsidR="00855133" w:rsidRPr="00680744">
        <w:rPr>
          <w:rFonts w:ascii="Calibri" w:hAnsi="Calibri" w:cs="Calibri"/>
          <w:lang w:eastAsia="fr-FR"/>
        </w:rPr>
        <w:t xml:space="preserve"> correspond to </w:t>
      </w:r>
      <w:r w:rsidR="00690372" w:rsidRPr="00680744">
        <w:rPr>
          <w:rFonts w:ascii="Calibri" w:hAnsi="Calibri" w:cs="Calibri"/>
          <w:lang w:eastAsia="fr-FR"/>
        </w:rPr>
        <w:t>chicken</w:t>
      </w:r>
      <w:r w:rsidR="00690372" w:rsidRPr="00680744">
        <w:rPr>
          <w:rFonts w:ascii="Calibri" w:hAnsi="Calibri" w:cs="Calibri"/>
          <w:shd w:val="clear" w:color="auto" w:fill="FFFFFF"/>
          <w:lang w:val="en-US" w:eastAsia="en-US"/>
        </w:rPr>
        <w:t xml:space="preserve"> </w:t>
      </w:r>
      <w:r w:rsidR="004C26A4" w:rsidRPr="00680744">
        <w:rPr>
          <w:rFonts w:ascii="Calibri" w:hAnsi="Calibri" w:cs="Calibri"/>
          <w:shd w:val="clear" w:color="auto" w:fill="FFFFFF"/>
          <w:lang w:val="en-US" w:eastAsia="en-US"/>
        </w:rPr>
        <w:t>Hamburger and Hamilton</w:t>
      </w:r>
      <w:r w:rsidR="00690372" w:rsidRPr="00680744">
        <w:rPr>
          <w:rFonts w:ascii="Calibri" w:hAnsi="Calibri" w:cs="Calibri"/>
          <w:shd w:val="clear" w:color="auto" w:fill="FFFFFF"/>
          <w:lang w:val="en-US" w:eastAsia="en-US"/>
        </w:rPr>
        <w:fldChar w:fldCharType="begin" w:fldLock="1"/>
      </w:r>
      <w:r w:rsidR="00430FF3" w:rsidRPr="00680744">
        <w:rPr>
          <w:rFonts w:ascii="Calibri" w:hAnsi="Calibri" w:cs="Calibri"/>
          <w:shd w:val="clear" w:color="auto" w:fill="FFFFFF"/>
          <w:lang w:val="en-US" w:eastAsia="en-US"/>
        </w:rPr>
        <w:instrText>ADDIN CSL_CITATION {"citationItems":[{"id":"ITEM-1","itemData":{"DOI":"10.1002/aja.1001950404","ISBN":"1058-8388","ISSN":"1058-8388","PMID":"1304821","abstract":"The preparation of a series of normal stages of the chick embryo does not need justification at a time when chick ern- bryos are not only widely used in descriptive and experi- mental embryology but are proving to be increasingly valuable in medical research, as in work on viruses and cancer. The present series was planned in connection with the preparation of a new edition of Lillies DeueZopmerzt of the Chick by the junior author. It is being published separately to make it accessible immediately to a large group of workers. Ever since Aristotle discovered the chick embryo as the ideal, object for embryological studies, the embryos have been described in terms of the length of time of incubation, and this arbitrary method is still in general use, except for the first three days of incubation during which more detailed characteristics such as the numbers of somites are applied. The shortcomings of a classification based on chronological age are obvious to every worker in this field, for enormous variations may occur in embryos even though all eggs in a setting are plmaced in the incubator at the same time. Many factors are responsible for the lack of correlation between chronological and structural age. Among these are : genetic differences in the rate of development of different breccls (eg., the embryo of the White Leghorn breed develops more","author":[{"dropping-particle":"","family":"Hamburger","given":"V","non-dropping-particle":"","parse-names":false,"suffix":""},{"dropping-particle":"","family":"Hamilton","given":"H L","non-dropping-particle":"","parse-names":false,"suffix":""}],"container-title":"Developmental dynamics : an official publication of the American Association of Anatomists","id":"ITEM-1","issue":"4","issued":{"date-parts":[["1992"]]},"page":"231-272","title":"A series of normal stages in the development of the chick embryo. 1951.","type":"article-journal","volume":"195"},"uris":["http://www.mendeley.com/documents/?uuid=d0530ad5-0e0b-4942-98fb-9711142cbe33"]}],"mendeley":{"formattedCitation":"&lt;sup&gt;4&lt;/sup&gt;","plainTextFormattedCitation":"4","previouslyFormattedCitation":"&lt;sup&gt;4&lt;/sup&gt;"},"properties":{"noteIndex":0},"schema":"https://github.com/citation-style-language/schema/raw/master/csl-citation.json"}</w:instrText>
      </w:r>
      <w:r w:rsidR="00690372" w:rsidRPr="00680744">
        <w:rPr>
          <w:rFonts w:ascii="Calibri" w:hAnsi="Calibri" w:cs="Calibri"/>
          <w:shd w:val="clear" w:color="auto" w:fill="FFFFFF"/>
          <w:lang w:val="en-US" w:eastAsia="en-US"/>
        </w:rPr>
        <w:fldChar w:fldCharType="separate"/>
      </w:r>
      <w:r w:rsidR="00690372" w:rsidRPr="00680744">
        <w:rPr>
          <w:rFonts w:ascii="Calibri" w:hAnsi="Calibri" w:cs="Calibri"/>
          <w:noProof/>
          <w:shd w:val="clear" w:color="auto" w:fill="FFFFFF"/>
          <w:vertAlign w:val="superscript"/>
          <w:lang w:val="en-US" w:eastAsia="en-US"/>
        </w:rPr>
        <w:t>4</w:t>
      </w:r>
      <w:r w:rsidR="00690372" w:rsidRPr="00680744">
        <w:rPr>
          <w:rFonts w:ascii="Calibri" w:hAnsi="Calibri" w:cs="Calibri"/>
          <w:shd w:val="clear" w:color="auto" w:fill="FFFFFF"/>
          <w:lang w:val="en-US" w:eastAsia="en-US"/>
        </w:rPr>
        <w:fldChar w:fldCharType="end"/>
      </w:r>
      <w:r w:rsidR="004C26A4" w:rsidRPr="00680744">
        <w:rPr>
          <w:rFonts w:ascii="Calibri" w:hAnsi="Calibri" w:cs="Calibri"/>
          <w:shd w:val="clear" w:color="auto" w:fill="FFFFFF"/>
          <w:lang w:val="en-US" w:eastAsia="en-US"/>
        </w:rPr>
        <w:t xml:space="preserve"> (HH)</w:t>
      </w:r>
      <w:r w:rsidR="00DE7812" w:rsidRPr="00680744">
        <w:rPr>
          <w:rFonts w:ascii="Calibri" w:hAnsi="Calibri" w:cs="Calibri"/>
          <w:shd w:val="clear" w:color="auto" w:fill="FFFFFF"/>
          <w:lang w:val="en-US" w:eastAsia="en-US"/>
        </w:rPr>
        <w:t xml:space="preserve"> </w:t>
      </w:r>
      <w:r w:rsidR="00855133" w:rsidRPr="00680744">
        <w:rPr>
          <w:rFonts w:ascii="Calibri" w:hAnsi="Calibri" w:cs="Calibri"/>
          <w:lang w:eastAsia="fr-FR"/>
        </w:rPr>
        <w:t>-</w:t>
      </w:r>
      <w:r w:rsidR="00DE7812" w:rsidRPr="00680744">
        <w:rPr>
          <w:rFonts w:ascii="Calibri" w:hAnsi="Calibri" w:cs="Calibri"/>
          <w:lang w:eastAsia="fr-FR"/>
        </w:rPr>
        <w:t xml:space="preserve"> </w:t>
      </w:r>
      <w:r w:rsidR="00855133" w:rsidRPr="00680744">
        <w:rPr>
          <w:rFonts w:ascii="Calibri" w:hAnsi="Calibri" w:cs="Calibri"/>
          <w:lang w:eastAsia="fr-FR"/>
        </w:rPr>
        <w:t>stage</w:t>
      </w:r>
      <w:r w:rsidR="00690372" w:rsidRPr="00680744">
        <w:rPr>
          <w:rFonts w:ascii="Calibri" w:hAnsi="Calibri" w:cs="Calibri"/>
          <w:lang w:eastAsia="fr-FR"/>
        </w:rPr>
        <w:t>s 12-17</w:t>
      </w:r>
      <w:r w:rsidR="003B0E80" w:rsidRPr="00680744">
        <w:rPr>
          <w:rFonts w:ascii="Calibri" w:hAnsi="Calibri" w:cs="Calibri"/>
          <w:lang w:eastAsia="fr-FR"/>
        </w:rPr>
        <w:t>.</w:t>
      </w:r>
      <w:r w:rsidR="004C26A4" w:rsidRPr="00680744">
        <w:rPr>
          <w:rFonts w:ascii="Calibri" w:hAnsi="Calibri" w:cs="Calibri"/>
          <w:lang w:eastAsia="fr-FR"/>
        </w:rPr>
        <w:t xml:space="preserve"> </w:t>
      </w:r>
      <w:r w:rsidR="00E414A2" w:rsidRPr="00680744">
        <w:rPr>
          <w:rFonts w:ascii="Calibri" w:hAnsi="Calibri" w:cs="Calibri"/>
          <w:lang w:eastAsia="fr-FR"/>
        </w:rPr>
        <w:t xml:space="preserve">The isolation procedures started with the use of trypsin to enzymatically dissociate the endoderm from the attached mesenchyme. </w:t>
      </w:r>
      <w:r w:rsidR="00917088" w:rsidRPr="00680744">
        <w:rPr>
          <w:rFonts w:ascii="Calibri" w:hAnsi="Calibri" w:cs="Calibri"/>
          <w:lang w:eastAsia="fr-FR"/>
        </w:rPr>
        <w:t>T</w:t>
      </w:r>
      <w:r w:rsidR="004C26A4" w:rsidRPr="00680744">
        <w:rPr>
          <w:rFonts w:ascii="Calibri" w:hAnsi="Calibri" w:cs="Calibri"/>
          <w:lang w:eastAsia="fr-FR"/>
        </w:rPr>
        <w:t>he isolated endoderm was</w:t>
      </w:r>
      <w:r w:rsidR="00677D02" w:rsidRPr="00680744">
        <w:rPr>
          <w:rFonts w:ascii="Calibri" w:hAnsi="Calibri" w:cs="Calibri"/>
        </w:rPr>
        <w:t xml:space="preserve"> grafted into the </w:t>
      </w:r>
      <w:proofErr w:type="spellStart"/>
      <w:r w:rsidR="00677D02" w:rsidRPr="00680744">
        <w:rPr>
          <w:rFonts w:ascii="Calibri" w:hAnsi="Calibri" w:cs="Calibri"/>
        </w:rPr>
        <w:t>somatopleura</w:t>
      </w:r>
      <w:proofErr w:type="spellEnd"/>
      <w:r w:rsidR="00677D02" w:rsidRPr="00680744">
        <w:rPr>
          <w:rFonts w:ascii="Calibri" w:hAnsi="Calibri" w:cs="Calibri"/>
        </w:rPr>
        <w:t xml:space="preserve"> region of </w:t>
      </w:r>
      <w:r w:rsidR="006570A0" w:rsidRPr="00680744">
        <w:rPr>
          <w:rFonts w:ascii="Calibri" w:hAnsi="Calibri" w:cs="Calibri"/>
        </w:rPr>
        <w:t xml:space="preserve">a </w:t>
      </w:r>
      <w:r w:rsidR="00677D02" w:rsidRPr="00680744">
        <w:rPr>
          <w:rFonts w:ascii="Calibri" w:hAnsi="Calibri" w:cs="Calibri"/>
        </w:rPr>
        <w:t xml:space="preserve">chicken </w:t>
      </w:r>
      <w:r w:rsidR="00BF6C4F" w:rsidRPr="00680744">
        <w:rPr>
          <w:rFonts w:ascii="Calibri" w:hAnsi="Calibri" w:cs="Calibri"/>
        </w:rPr>
        <w:t xml:space="preserve">(c) </w:t>
      </w:r>
      <w:r w:rsidR="006570A0" w:rsidRPr="00680744">
        <w:rPr>
          <w:rFonts w:ascii="Calibri" w:hAnsi="Calibri" w:cs="Calibri"/>
        </w:rPr>
        <w:t xml:space="preserve">host </w:t>
      </w:r>
      <w:r w:rsidR="00677D02" w:rsidRPr="00680744">
        <w:rPr>
          <w:rFonts w:ascii="Calibri" w:hAnsi="Calibri" w:cs="Calibri"/>
        </w:rPr>
        <w:t xml:space="preserve">embryos </w:t>
      </w:r>
      <w:r w:rsidR="00BF6C4F" w:rsidRPr="00680744">
        <w:rPr>
          <w:rFonts w:ascii="Calibri" w:hAnsi="Calibri" w:cs="Calibri"/>
        </w:rPr>
        <w:t>E</w:t>
      </w:r>
      <w:r w:rsidR="00DE7812" w:rsidRPr="00680744">
        <w:rPr>
          <w:rFonts w:ascii="Calibri" w:hAnsi="Calibri" w:cs="Calibri"/>
        </w:rPr>
        <w:t>3-</w:t>
      </w:r>
      <w:r w:rsidR="00BF6C4F" w:rsidRPr="00680744">
        <w:rPr>
          <w:rFonts w:ascii="Calibri" w:hAnsi="Calibri" w:cs="Calibri"/>
        </w:rPr>
        <w:t>E3</w:t>
      </w:r>
      <w:r w:rsidR="00DE7812" w:rsidRPr="00680744">
        <w:rPr>
          <w:rFonts w:ascii="Calibri" w:hAnsi="Calibri" w:cs="Calibri"/>
        </w:rPr>
        <w:t>.5</w:t>
      </w:r>
      <w:r w:rsidR="00BF6C4F" w:rsidRPr="00680744">
        <w:rPr>
          <w:rFonts w:ascii="Calibri" w:hAnsi="Calibri" w:cs="Calibri"/>
        </w:rPr>
        <w:t xml:space="preserve"> </w:t>
      </w:r>
      <w:r w:rsidR="00677D02" w:rsidRPr="00680744">
        <w:rPr>
          <w:rFonts w:ascii="Calibri" w:hAnsi="Calibri" w:cs="Calibri"/>
        </w:rPr>
        <w:t>(</w:t>
      </w:r>
      <w:r w:rsidR="00BF6C4F" w:rsidRPr="00680744">
        <w:rPr>
          <w:rFonts w:ascii="Calibri" w:hAnsi="Calibri" w:cs="Calibri"/>
        </w:rPr>
        <w:t xml:space="preserve">HH-stages </w:t>
      </w:r>
      <w:r w:rsidR="00DE7812" w:rsidRPr="00680744">
        <w:rPr>
          <w:rFonts w:ascii="Calibri" w:hAnsi="Calibri" w:cs="Calibri"/>
        </w:rPr>
        <w:t>20</w:t>
      </w:r>
      <w:r w:rsidR="004214DC" w:rsidRPr="00680744">
        <w:rPr>
          <w:rFonts w:ascii="Calibri" w:hAnsi="Calibri" w:cs="Calibri"/>
        </w:rPr>
        <w:t>-</w:t>
      </w:r>
      <w:r w:rsidR="00DE7812" w:rsidRPr="00680744">
        <w:rPr>
          <w:rFonts w:ascii="Calibri" w:hAnsi="Calibri" w:cs="Calibri"/>
        </w:rPr>
        <w:t>21</w:t>
      </w:r>
      <w:r w:rsidR="00677D02" w:rsidRPr="00680744">
        <w:rPr>
          <w:rFonts w:ascii="Calibri" w:hAnsi="Calibri" w:cs="Calibri"/>
        </w:rPr>
        <w:t>)</w:t>
      </w:r>
      <w:r w:rsidR="006570A0" w:rsidRPr="00680744">
        <w:rPr>
          <w:rFonts w:ascii="Calibri" w:hAnsi="Calibri" w:cs="Calibri"/>
        </w:rPr>
        <w:t xml:space="preserve">. This </w:t>
      </w:r>
      <w:r w:rsidR="00B34870" w:rsidRPr="00680744">
        <w:rPr>
          <w:rFonts w:ascii="Calibri" w:hAnsi="Calibri" w:cs="Calibri"/>
        </w:rPr>
        <w:t xml:space="preserve">heterologous mesenchyme </w:t>
      </w:r>
      <w:r w:rsidR="0069625D" w:rsidRPr="00680744">
        <w:rPr>
          <w:rFonts w:ascii="Calibri" w:hAnsi="Calibri" w:cs="Calibri"/>
        </w:rPr>
        <w:t>was</w:t>
      </w:r>
      <w:r w:rsidR="006570A0" w:rsidRPr="00680744">
        <w:rPr>
          <w:rFonts w:ascii="Calibri" w:hAnsi="Calibri" w:cs="Calibri"/>
        </w:rPr>
        <w:t xml:space="preserve"> </w:t>
      </w:r>
      <w:r w:rsidR="00B34870" w:rsidRPr="00680744">
        <w:rPr>
          <w:rFonts w:ascii="Calibri" w:hAnsi="Calibri" w:cs="Calibri"/>
        </w:rPr>
        <w:t xml:space="preserve">considered “permissive” to thymic epithelium development </w:t>
      </w:r>
      <w:r w:rsidR="00193D26" w:rsidRPr="00680744">
        <w:rPr>
          <w:rFonts w:ascii="Calibri" w:hAnsi="Calibri" w:cs="Calibri"/>
        </w:rPr>
        <w:t>contributing also</w:t>
      </w:r>
      <w:r w:rsidR="00B34870" w:rsidRPr="00680744">
        <w:rPr>
          <w:rFonts w:ascii="Calibri" w:hAnsi="Calibri" w:cs="Calibri"/>
        </w:rPr>
        <w:t xml:space="preserve"> to</w:t>
      </w:r>
      <w:r w:rsidR="00737475" w:rsidRPr="00680744">
        <w:rPr>
          <w:rFonts w:ascii="Calibri" w:hAnsi="Calibri" w:cs="Calibri"/>
        </w:rPr>
        <w:t xml:space="preserve"> </w:t>
      </w:r>
      <w:r w:rsidR="00DA1AA3" w:rsidRPr="00680744">
        <w:rPr>
          <w:rFonts w:ascii="Calibri" w:hAnsi="Calibri" w:cs="Calibri"/>
        </w:rPr>
        <w:t xml:space="preserve">the </w:t>
      </w:r>
      <w:r w:rsidR="00B34870" w:rsidRPr="00680744">
        <w:rPr>
          <w:rFonts w:ascii="Calibri" w:hAnsi="Calibri" w:cs="Calibri"/>
        </w:rPr>
        <w:t>organ formation</w:t>
      </w:r>
      <w:r w:rsidR="00395B60" w:rsidRPr="00680744">
        <w:rPr>
          <w:rFonts w:ascii="Calibri" w:hAnsi="Calibri" w:cs="Calibri"/>
        </w:rPr>
        <w:fldChar w:fldCharType="begin" w:fldLock="1"/>
      </w:r>
      <w:r w:rsidR="001B310A" w:rsidRPr="00680744">
        <w:rPr>
          <w:rFonts w:ascii="Calibri" w:hAnsi="Calibri" w:cs="Calibri"/>
        </w:rPr>
        <w:instrText>ADDIN CSL_CITATION {"citationItems":[{"id":"ITEM-1","itemData":{"DOI":"10.1084/jem.142.1.17","abstract":"Various types of immunological deficiency diseases are related to develop-mental anomalies of primary lymphoid organs (1, 2) . Since the thymus is directly concerned with the acquisition of cellular immunity (3), the normal processes of thymic differentiation have been investigated on many occasions. The results, however, have been very controversial concerning the embryological origin of thymic lymphocytes (4) . This paper deals with an experimental analysis of the evolution of the cell components found in the thymic primordium of birds during embryonic life . The thymus derives from an epitheliomesenchymal rudiment originating from the 3rd and 4th pharyngeal pouches (5-10) . In the chick embryo, the thymic endoderm separates from the pharynx during the 5th day of incubation as a cord of epithelial cells which elongates along the jugular vein (9, 10) . A thin mesenchymal capsule surrounds the endodermal primordium and the mesenchymal cells penetrate it, lobulation and vascularization of the organ occurring together . Around the 11th day of development lymphoid differentiation of the thymus becomes evident . According to one view the lymphocytes originate by transformation of the epithelial cells of the early anlage . This idea initially formulated by Kolliker (11) was supported by several authors who claimed to demonstrate transitional forms between thymic epithelial and thymic lymphoid cells (10, 12-17) . From an experimental study of the histogenetic capacities of the early mouse endodermal thymic rudiment, Auerbach (18, 19) also con-cluded that the epithelial component was the source of thymus lymphocytes . According to the \"substitution\" theory proposed by Hammar (20) and supported by many subsequent studies (9, 21, 22) thymic lymphocytes were derived exclusively from connective tissue lymphocytes which invaded the early epithelial anlage . By experiments carried out in the chick embryo, Moore and Owen (23, 24) demonstrated the existence of vascular migration pathways of chromosomally labeled cells invading the thymus in 7-to 8-day-old embryos . According to these authors the thymus receives an inflow of blood-borne stem cells, pre-sumably originating from the blood islets of the yolk sac, which proliferate and differentiate into lymphocytes after reaching the thymus (25) .","author":[{"dropping-particle":"","family":"Douarin","given":"Nicole M","non-dropping-particle":"Le","parse-names":false,"suffix":""},{"dropping-particle":"V","family":"Jotereau","given":"Francine","non-dropping-particle":"","parse-names":false,"suffix":""}],"id":"ITEM-1","issued":{"date-parts":[["0"]]},"title":"TRACING OF CELLS OF THE AVIAN THYMUS THROUGH EMBRYONIC LIFE IN INTERSPECIFIC CHIMERAS","type":"article-journal"},"uris":["http://www.mendeley.com/documents/?uuid=319df063-d989-386e-93f6-631f34772024"]}],"mendeley":{"formattedCitation":"&lt;sup&gt;3&lt;/sup&gt;","plainTextFormattedCitation":"3","previouslyFormattedCitation":"&lt;sup&gt;3&lt;/sup&gt;"},"properties":{"noteIndex":0},"schema":"https://github.com/citation-style-language/schema/raw/master/csl-citation.json"}</w:instrText>
      </w:r>
      <w:r w:rsidR="00395B60" w:rsidRPr="00680744">
        <w:rPr>
          <w:rFonts w:ascii="Calibri" w:hAnsi="Calibri" w:cs="Calibri"/>
        </w:rPr>
        <w:fldChar w:fldCharType="separate"/>
      </w:r>
      <w:r w:rsidR="00395B60" w:rsidRPr="00680744">
        <w:rPr>
          <w:rFonts w:ascii="Calibri" w:hAnsi="Calibri" w:cs="Calibri"/>
          <w:noProof/>
          <w:vertAlign w:val="superscript"/>
        </w:rPr>
        <w:t>3</w:t>
      </w:r>
      <w:r w:rsidR="00395B60" w:rsidRPr="00680744">
        <w:rPr>
          <w:rFonts w:ascii="Calibri" w:hAnsi="Calibri" w:cs="Calibri"/>
        </w:rPr>
        <w:fldChar w:fldCharType="end"/>
      </w:r>
      <w:r w:rsidR="00395B60" w:rsidRPr="00680744">
        <w:rPr>
          <w:rFonts w:ascii="Calibri" w:hAnsi="Calibri" w:cs="Calibri"/>
        </w:rPr>
        <w:t xml:space="preserve">. </w:t>
      </w:r>
      <w:r w:rsidR="00710FCB" w:rsidRPr="00680744">
        <w:rPr>
          <w:rFonts w:ascii="Calibri" w:hAnsi="Calibri" w:cs="Calibri"/>
          <w:lang w:eastAsia="fr-FR"/>
        </w:rPr>
        <w:t>Afterward</w:t>
      </w:r>
      <w:r w:rsidR="00917088" w:rsidRPr="00680744">
        <w:rPr>
          <w:rFonts w:ascii="Calibri" w:hAnsi="Calibri" w:cs="Calibri"/>
          <w:lang w:eastAsia="fr-FR"/>
        </w:rPr>
        <w:t>,</w:t>
      </w:r>
      <w:r w:rsidR="00A5472F" w:rsidRPr="00680744">
        <w:rPr>
          <w:rFonts w:ascii="Calibri" w:hAnsi="Calibri" w:cs="Calibri"/>
          <w:lang w:eastAsia="fr-FR"/>
        </w:rPr>
        <w:t xml:space="preserve"> </w:t>
      </w:r>
      <w:r w:rsidR="00514B4C" w:rsidRPr="00680744">
        <w:rPr>
          <w:rFonts w:ascii="Calibri" w:hAnsi="Calibri" w:cs="Calibri"/>
        </w:rPr>
        <w:t>successive</w:t>
      </w:r>
      <w:r w:rsidR="00514B4C" w:rsidRPr="00680744">
        <w:rPr>
          <w:rFonts w:ascii="Calibri" w:hAnsi="Calibri" w:cs="Calibri"/>
          <w:shd w:val="clear" w:color="auto" w:fill="FFFFFF"/>
          <w:lang w:val="en-US" w:eastAsia="en-US"/>
        </w:rPr>
        <w:t xml:space="preserve"> waves of </w:t>
      </w:r>
      <w:r w:rsidR="002540F9" w:rsidRPr="00680744">
        <w:rPr>
          <w:rFonts w:ascii="Calibri" w:hAnsi="Calibri" w:cs="Calibri"/>
          <w:shd w:val="clear" w:color="auto" w:fill="FFFFFF"/>
          <w:lang w:val="en-US" w:eastAsia="en-US"/>
        </w:rPr>
        <w:t xml:space="preserve">chicken </w:t>
      </w:r>
      <w:r w:rsidR="00897FD7" w:rsidRPr="00680744">
        <w:rPr>
          <w:rFonts w:ascii="Calibri" w:hAnsi="Calibri" w:cs="Calibri"/>
          <w:shd w:val="clear" w:color="auto" w:fill="FFFFFF"/>
          <w:lang w:val="en-US" w:eastAsia="en-US"/>
        </w:rPr>
        <w:t xml:space="preserve">host </w:t>
      </w:r>
      <w:r w:rsidR="00514B4C" w:rsidRPr="00680744">
        <w:rPr>
          <w:rFonts w:ascii="Calibri" w:hAnsi="Calibri" w:cs="Calibri"/>
          <w:shd w:val="clear" w:color="auto" w:fill="FFFFFF"/>
          <w:lang w:val="en-US" w:eastAsia="en-US"/>
        </w:rPr>
        <w:t xml:space="preserve">blood-borne progenitor cells infiltrated the </w:t>
      </w:r>
      <w:r w:rsidR="002540F9" w:rsidRPr="00680744">
        <w:rPr>
          <w:rFonts w:ascii="Calibri" w:hAnsi="Calibri" w:cs="Calibri"/>
          <w:shd w:val="clear" w:color="auto" w:fill="FFFFFF"/>
          <w:lang w:val="en-US" w:eastAsia="en-US"/>
        </w:rPr>
        <w:t xml:space="preserve">quail </w:t>
      </w:r>
      <w:r w:rsidR="00514B4C" w:rsidRPr="00680744">
        <w:rPr>
          <w:rFonts w:ascii="Calibri" w:hAnsi="Calibri" w:cs="Calibri"/>
          <w:shd w:val="clear" w:color="auto" w:fill="FFFFFF"/>
          <w:lang w:val="en-US" w:eastAsia="en-US"/>
        </w:rPr>
        <w:t>donor</w:t>
      </w:r>
      <w:r w:rsidR="00897FD7" w:rsidRPr="00680744">
        <w:rPr>
          <w:rFonts w:ascii="Calibri" w:hAnsi="Calibri" w:cs="Calibri"/>
          <w:shd w:val="clear" w:color="auto" w:fill="FFFFFF"/>
          <w:lang w:val="en-US" w:eastAsia="en-US"/>
        </w:rPr>
        <w:t xml:space="preserve"> </w:t>
      </w:r>
      <w:r w:rsidR="00514B4C" w:rsidRPr="00680744">
        <w:rPr>
          <w:rFonts w:ascii="Calibri" w:hAnsi="Calibri" w:cs="Calibri"/>
          <w:shd w:val="clear" w:color="auto" w:fill="FFFFFF"/>
          <w:lang w:val="en-US" w:eastAsia="en-US"/>
        </w:rPr>
        <w:t>thymic epithelial counterpart</w:t>
      </w:r>
      <w:r w:rsidR="00897FD7" w:rsidRPr="00680744">
        <w:rPr>
          <w:rFonts w:ascii="Calibri" w:hAnsi="Calibri" w:cs="Calibri"/>
          <w:shd w:val="clear" w:color="auto" w:fill="FFFFFF"/>
          <w:lang w:val="en-US" w:eastAsia="en-US"/>
        </w:rPr>
        <w:t xml:space="preserve"> </w:t>
      </w:r>
      <w:r w:rsidR="000851FD" w:rsidRPr="00680744">
        <w:rPr>
          <w:rFonts w:ascii="Calibri" w:hAnsi="Calibri" w:cs="Calibri"/>
          <w:shd w:val="clear" w:color="auto" w:fill="FFFFFF"/>
          <w:lang w:val="en-US" w:eastAsia="en-US"/>
        </w:rPr>
        <w:t xml:space="preserve">contributing to </w:t>
      </w:r>
      <w:r w:rsidR="00AE0386" w:rsidRPr="00680744">
        <w:rPr>
          <w:rFonts w:ascii="Calibri" w:hAnsi="Calibri" w:cs="Calibri"/>
          <w:shd w:val="clear" w:color="auto" w:fill="FFFFFF"/>
          <w:lang w:val="en-US" w:eastAsia="en-US"/>
        </w:rPr>
        <w:t>thymus</w:t>
      </w:r>
      <w:r w:rsidR="000851FD" w:rsidRPr="00680744">
        <w:rPr>
          <w:rFonts w:ascii="Calibri" w:hAnsi="Calibri" w:cs="Calibri"/>
          <w:shd w:val="clear" w:color="auto" w:fill="FFFFFF"/>
          <w:lang w:val="en-US" w:eastAsia="en-US"/>
        </w:rPr>
        <w:t xml:space="preserve"> </w:t>
      </w:r>
      <w:r w:rsidR="00A5472F" w:rsidRPr="00680744">
        <w:rPr>
          <w:rFonts w:ascii="Calibri" w:hAnsi="Calibri" w:cs="Calibri"/>
          <w:shd w:val="clear" w:color="auto" w:fill="FFFFFF"/>
          <w:lang w:val="en-US" w:eastAsia="en-US"/>
        </w:rPr>
        <w:t xml:space="preserve">formation </w:t>
      </w:r>
      <w:r w:rsidR="00FD145F" w:rsidRPr="00680744">
        <w:rPr>
          <w:rFonts w:ascii="Calibri" w:hAnsi="Calibri" w:cs="Calibri"/>
          <w:shd w:val="clear" w:color="auto" w:fill="FFFFFF"/>
          <w:lang w:val="en-US" w:eastAsia="en-US"/>
        </w:rPr>
        <w:t>in the</w:t>
      </w:r>
      <w:r w:rsidR="00A5472F" w:rsidRPr="00680744">
        <w:rPr>
          <w:rFonts w:ascii="Calibri" w:hAnsi="Calibri" w:cs="Calibri"/>
        </w:rPr>
        <w:t xml:space="preserve"> host embryo</w:t>
      </w:r>
      <w:r w:rsidR="00395B60" w:rsidRPr="00680744">
        <w:rPr>
          <w:rFonts w:ascii="Calibri" w:hAnsi="Calibri" w:cs="Calibri"/>
          <w:shd w:val="clear" w:color="auto" w:fill="FFFFFF"/>
          <w:lang w:val="en-US" w:eastAsia="en-US"/>
        </w:rPr>
        <w:fldChar w:fldCharType="begin" w:fldLock="1"/>
      </w:r>
      <w:r w:rsidR="001B310A" w:rsidRPr="00680744">
        <w:rPr>
          <w:rFonts w:ascii="Calibri" w:hAnsi="Calibri" w:cs="Calibri"/>
          <w:shd w:val="clear" w:color="auto" w:fill="FFFFFF"/>
          <w:lang w:val="en-US" w:eastAsia="en-US"/>
        </w:rPr>
        <w:instrText>ADDIN CSL_CITATION {"citationItems":[{"id":"ITEM-1","itemData":{"DOI":"10.1084/jem.142.1.17","abstract":"Various types of immunological deficiency diseases are related to develop-mental anomalies of primary lymphoid organs (1, 2) . Since the thymus is directly concerned with the acquisition of cellular immunity (3), the normal processes of thymic differentiation have been investigated on many occasions. The results, however, have been very controversial concerning the embryological origin of thymic lymphocytes (4) . This paper deals with an experimental analysis of the evolution of the cell components found in the thymic primordium of birds during embryonic life . The thymus derives from an epitheliomesenchymal rudiment originating from the 3rd and 4th pharyngeal pouches (5-10) . In the chick embryo, the thymic endoderm separates from the pharynx during the 5th day of incubation as a cord of epithelial cells which elongates along the jugular vein (9, 10) . A thin mesenchymal capsule surrounds the endodermal primordium and the mesenchymal cells penetrate it, lobulation and vascularization of the organ occurring together . Around the 11th day of development lymphoid differentiation of the thymus becomes evident . According to one view the lymphocytes originate by transformation of the epithelial cells of the early anlage . This idea initially formulated by Kolliker (11) was supported by several authors who claimed to demonstrate transitional forms between thymic epithelial and thymic lymphoid cells (10, 12-17) . From an experimental study of the histogenetic capacities of the early mouse endodermal thymic rudiment, Auerbach (18, 19) also con-cluded that the epithelial component was the source of thymus lymphocytes . According to the \"substitution\" theory proposed by Hammar (20) and supported by many subsequent studies (9, 21, 22) thymic lymphocytes were derived exclusively from connective tissue lymphocytes which invaded the early epithelial anlage . By experiments carried out in the chick embryo, Moore and Owen (23, 24) demonstrated the existence of vascular migration pathways of chromosomally labeled cells invading the thymus in 7-to 8-day-old embryos . According to these authors the thymus receives an inflow of blood-borne stem cells, pre-sumably originating from the blood islets of the yolk sac, which proliferate and differentiate into lymphocytes after reaching the thymus (25) .","author":[{"dropping-particle":"","family":"Douarin","given":"Nicole M","non-dropping-particle":"Le","parse-names":false,"suffix":""},{"dropping-particle":"V","family":"Jotereau","given":"Francine","non-dropping-particle":"","parse-names":false,"suffix":""}],"id":"ITEM-1","issued":{"date-parts":[["0"]]},"title":"TRACING OF CELLS OF THE AVIAN THYMUS THROUGH EMBRYONIC LIFE IN INTERSPECIFIC CHIMERAS","type":"article-journal"},"uris":["http://www.mendeley.com/documents/?uuid=319df063-d989-386e-93f6-631f34772024"]}],"mendeley":{"formattedCitation":"&lt;sup&gt;3&lt;/sup&gt;","plainTextFormattedCitation":"3","previouslyFormattedCitation":"&lt;sup&gt;3&lt;/sup&gt;"},"properties":{"noteIndex":0},"schema":"https://github.com/citation-style-language/schema/raw/master/csl-citation.json"}</w:instrText>
      </w:r>
      <w:r w:rsidR="00395B60" w:rsidRPr="00680744">
        <w:rPr>
          <w:rFonts w:ascii="Calibri" w:hAnsi="Calibri" w:cs="Calibri"/>
          <w:shd w:val="clear" w:color="auto" w:fill="FFFFFF"/>
          <w:lang w:val="en-US" w:eastAsia="en-US"/>
        </w:rPr>
        <w:fldChar w:fldCharType="separate"/>
      </w:r>
      <w:r w:rsidR="00395B60" w:rsidRPr="00680744">
        <w:rPr>
          <w:rFonts w:ascii="Calibri" w:hAnsi="Calibri" w:cs="Calibri"/>
          <w:noProof/>
          <w:shd w:val="clear" w:color="auto" w:fill="FFFFFF"/>
          <w:vertAlign w:val="superscript"/>
          <w:lang w:val="en-US" w:eastAsia="en-US"/>
        </w:rPr>
        <w:t>3</w:t>
      </w:r>
      <w:r w:rsidR="00395B60" w:rsidRPr="00680744">
        <w:rPr>
          <w:rFonts w:ascii="Calibri" w:hAnsi="Calibri" w:cs="Calibri"/>
          <w:shd w:val="clear" w:color="auto" w:fill="FFFFFF"/>
          <w:lang w:val="en-US" w:eastAsia="en-US"/>
        </w:rPr>
        <w:fldChar w:fldCharType="end"/>
      </w:r>
      <w:r w:rsidR="00395B60" w:rsidRPr="00680744">
        <w:rPr>
          <w:rFonts w:ascii="Calibri" w:hAnsi="Calibri" w:cs="Calibri"/>
          <w:shd w:val="clear" w:color="auto" w:fill="FFFFFF"/>
          <w:lang w:val="en-US" w:eastAsia="en-US"/>
        </w:rPr>
        <w:t>.</w:t>
      </w:r>
    </w:p>
    <w:p w14:paraId="48F656C8" w14:textId="77777777" w:rsidR="00680744" w:rsidRPr="00680744" w:rsidRDefault="00680744" w:rsidP="00680744">
      <w:pPr>
        <w:pStyle w:val="jovecontent"/>
        <w:spacing w:before="0" w:beforeAutospacing="0" w:after="0" w:afterAutospacing="0"/>
        <w:contextualSpacing/>
        <w:jc w:val="both"/>
        <w:rPr>
          <w:rFonts w:ascii="Calibri" w:hAnsi="Calibri" w:cs="Calibri"/>
        </w:rPr>
      </w:pPr>
    </w:p>
    <w:p w14:paraId="6F8C0DD4" w14:textId="5B7BAECD" w:rsidR="006D08A5" w:rsidRDefault="00E56E7A" w:rsidP="00680744">
      <w:pPr>
        <w:pStyle w:val="jovecontent"/>
        <w:spacing w:before="0" w:beforeAutospacing="0" w:after="0" w:afterAutospacing="0"/>
        <w:contextualSpacing/>
        <w:jc w:val="both"/>
        <w:rPr>
          <w:rFonts w:ascii="Calibri" w:hAnsi="Calibri" w:cs="Calibri"/>
        </w:rPr>
      </w:pPr>
      <w:r w:rsidRPr="00680744">
        <w:rPr>
          <w:rFonts w:ascii="Calibri" w:hAnsi="Calibri" w:cs="Calibri"/>
        </w:rPr>
        <w:t xml:space="preserve">More recently, </w:t>
      </w:r>
      <w:r w:rsidR="00225EA2" w:rsidRPr="00680744">
        <w:rPr>
          <w:rFonts w:ascii="Calibri" w:hAnsi="Calibri" w:cs="Calibri"/>
        </w:rPr>
        <w:t xml:space="preserve">a modified version of </w:t>
      </w:r>
      <w:r w:rsidRPr="00680744">
        <w:rPr>
          <w:rFonts w:ascii="Calibri" w:hAnsi="Calibri" w:cs="Calibri"/>
        </w:rPr>
        <w:t>t</w:t>
      </w:r>
      <w:r w:rsidR="004A7AF0" w:rsidRPr="00680744">
        <w:rPr>
          <w:rFonts w:ascii="Calibri" w:hAnsi="Calibri" w:cs="Calibri"/>
        </w:rPr>
        <w:t>his approach</w:t>
      </w:r>
      <w:r w:rsidR="000B475C" w:rsidRPr="00680744">
        <w:rPr>
          <w:rFonts w:ascii="Calibri" w:hAnsi="Calibri" w:cs="Calibri"/>
        </w:rPr>
        <w:t xml:space="preserve"> </w:t>
      </w:r>
      <w:r w:rsidR="004A7AF0" w:rsidRPr="00680744">
        <w:rPr>
          <w:rFonts w:ascii="Calibri" w:hAnsi="Calibri" w:cs="Calibri"/>
        </w:rPr>
        <w:t>was also prove</w:t>
      </w:r>
      <w:r w:rsidR="001553E5" w:rsidRPr="00680744">
        <w:rPr>
          <w:rFonts w:ascii="Calibri" w:hAnsi="Calibri" w:cs="Calibri"/>
        </w:rPr>
        <w:t>n</w:t>
      </w:r>
      <w:r w:rsidR="004A7AF0" w:rsidRPr="00680744">
        <w:rPr>
          <w:rFonts w:ascii="Calibri" w:hAnsi="Calibri" w:cs="Calibri"/>
        </w:rPr>
        <w:t xml:space="preserve"> </w:t>
      </w:r>
      <w:r w:rsidR="00EB29E4" w:rsidRPr="00680744">
        <w:rPr>
          <w:rFonts w:ascii="Calibri" w:hAnsi="Calibri" w:cs="Calibri"/>
        </w:rPr>
        <w:t xml:space="preserve">to be </w:t>
      </w:r>
      <w:r w:rsidR="004A7AF0" w:rsidRPr="00680744">
        <w:rPr>
          <w:rFonts w:ascii="Calibri" w:hAnsi="Calibri" w:cs="Calibri"/>
        </w:rPr>
        <w:t xml:space="preserve">important </w:t>
      </w:r>
      <w:r w:rsidRPr="00680744">
        <w:rPr>
          <w:rFonts w:ascii="Calibri" w:hAnsi="Calibri" w:cs="Calibri"/>
        </w:rPr>
        <w:t>for studying</w:t>
      </w:r>
      <w:r w:rsidR="000B475C" w:rsidRPr="00680744">
        <w:rPr>
          <w:rFonts w:ascii="Calibri" w:hAnsi="Calibri" w:cs="Calibri"/>
        </w:rPr>
        <w:t xml:space="preserve"> </w:t>
      </w:r>
      <w:r w:rsidR="00E75272" w:rsidRPr="00680744">
        <w:rPr>
          <w:rFonts w:ascii="Calibri" w:hAnsi="Calibri" w:cs="Calibri"/>
        </w:rPr>
        <w:t>epithelial-mesenchymal interaction during early-stages of thymus formation</w:t>
      </w:r>
      <w:r w:rsidR="00AD7216" w:rsidRPr="00680744">
        <w:rPr>
          <w:rFonts w:ascii="Calibri" w:hAnsi="Calibri" w:cs="Calibri"/>
        </w:rPr>
        <w:fldChar w:fldCharType="begin" w:fldLock="1"/>
      </w:r>
      <w:r w:rsidR="00AD7216" w:rsidRPr="00680744">
        <w:rPr>
          <w:rFonts w:ascii="Calibri" w:hAnsi="Calibri" w:cs="Calibri"/>
        </w:rPr>
        <w:instrText>ADDIN CSL_CITATION {"citationItems":[{"id":"ITEM-1","itemData":{"DOI":"10.1016/j.ydbio.2011.10.022","ISBN":"http://dx.doi.org/10.1016/j.ydbio.2011.10.022","ISSN":"1095564X","PMID":"22057081","abstract":"Epithelial-mesenchymal interactions are crucial for the development of the endoderm of the pharyngeal pouches into the epithelia of thymus and parathyroid glands. Here we investigated the dynamics of epithelial-mesenchymal interactions that take place at the earliest stages of thymic and parathyroid organogenesis using the quail-chick model together with a co-culture system capable of reproducing these early events in vitro. The presumptive territories of thymus and parathyroid epithelia were identified in three-dimensionally preserved pharyngeal endoderm of embryonic day 4.5 chick embryos on the basis of the expression of Foxn1 and Gcm2, respectively: the thymic rudiment is located in the dorsal domain of the third and fourth pouches, while the parathyroid rudiment occupies a more medial/anterior pouch domain. Using in vitro quail-chick tissue associations combined with in ovo transplantations, we show that the somatopleural but not the limb bud mesenchyme, can mimic the role of neural crest-derived pharyngeal mesenchyme to sustain development of these glands up to terminal differentiation. Furthermore, mesenchymal-derived Bmp4 appears to be essential to promote early stages of endoderm development during a short window of time, irrespective of the mesenchymal source. In vivo studies using the quail-chick system and implantation of growth factor soaked-beads further showed that expression of Bmp4 by the mesenchyme is necessary during a 24. h-period of time. After this period however, Bmp4 is no longer required and another signalling factor produced by the mesenchyme, Fgf10, influences later differentiation of the pouch endoderm. These results show that morphological development and cell differentiation of thymus and parathyroid epithelia require a succession of signals emanating from the associated mesenchyme, among which Bmp4 plays a pivotal role for triggering thymic epithelium specification. © 2011 Elsevier Inc.","author":[{"dropping-particle":"","family":"Neves","given":"Hélia","non-dropping-particle":"","parse-names":false,"suffix":""},{"dropping-particle":"","family":"Dupin","given":"Elisabeth","non-dropping-particle":"","parse-names":false,"suffix":""},{"dropping-particle":"","family":"Parreira","given":"Leonor","non-dropping-particle":"","parse-names":false,"suffix":""},{"dropping-particle":"","family":"Douarin","given":"Nicole M.","non-dropping-particle":"Le","parse-names":false,"suffix":""}],"container-title":"Developmental Biology","id":"ITEM-1","issue":"2","issued":{"date-parts":[["2012"]]},"page":"208-219","title":"Modulation of Bmp4 signalling in the epithelial-mesenchymal interactions that take place in early thymus and parathyroid development in avian embryos","type":"article-journal","volume":"361"},"uris":["http://www.mendeley.com/documents/?uuid=b8c2ebca-da68-3d97-ae48-c76aa2a74ee5"]}],"mendeley":{"formattedCitation":"&lt;sup&gt;5&lt;/sup&gt;","plainTextFormattedCitation":"5","previouslyFormattedCitation":"&lt;sup&gt;5&lt;/sup&gt;"},"properties":{"noteIndex":0},"schema":"https://github.com/citation-style-language/schema/raw/master/csl-citation.json"}</w:instrText>
      </w:r>
      <w:r w:rsidR="00AD7216" w:rsidRPr="00680744">
        <w:rPr>
          <w:rFonts w:ascii="Calibri" w:hAnsi="Calibri" w:cs="Calibri"/>
        </w:rPr>
        <w:fldChar w:fldCharType="separate"/>
      </w:r>
      <w:r w:rsidR="00AD7216" w:rsidRPr="00680744">
        <w:rPr>
          <w:rFonts w:ascii="Calibri" w:hAnsi="Calibri" w:cs="Calibri"/>
          <w:noProof/>
          <w:vertAlign w:val="superscript"/>
        </w:rPr>
        <w:t>5</w:t>
      </w:r>
      <w:r w:rsidR="00AD7216" w:rsidRPr="00680744">
        <w:rPr>
          <w:rFonts w:ascii="Calibri" w:hAnsi="Calibri" w:cs="Calibri"/>
        </w:rPr>
        <w:fldChar w:fldCharType="end"/>
      </w:r>
      <w:bookmarkStart w:id="1" w:name="_Hlk529280603"/>
      <w:r w:rsidR="00E75272" w:rsidRPr="00680744">
        <w:rPr>
          <w:rFonts w:ascii="Calibri" w:hAnsi="Calibri" w:cs="Calibri"/>
        </w:rPr>
        <w:t xml:space="preserve">. </w:t>
      </w:r>
      <w:r w:rsidR="000851FD" w:rsidRPr="00680744">
        <w:rPr>
          <w:rFonts w:ascii="Calibri" w:hAnsi="Calibri" w:cs="Calibri"/>
        </w:rPr>
        <w:t>In this respect</w:t>
      </w:r>
      <w:r w:rsidR="00A321BB" w:rsidRPr="00680744">
        <w:rPr>
          <w:rFonts w:ascii="Calibri" w:hAnsi="Calibri" w:cs="Calibri"/>
        </w:rPr>
        <w:t xml:space="preserve">, the tissues </w:t>
      </w:r>
      <w:r w:rsidR="00EB29E4" w:rsidRPr="00680744">
        <w:rPr>
          <w:rFonts w:ascii="Calibri" w:hAnsi="Calibri" w:cs="Calibri"/>
        </w:rPr>
        <w:t>involved in the formation of the ectopic thymus in chimeric embryos</w:t>
      </w:r>
      <w:r w:rsidR="00395B60" w:rsidRPr="00680744">
        <w:rPr>
          <w:rFonts w:ascii="Calibri" w:hAnsi="Calibri" w:cs="Calibri"/>
        </w:rPr>
        <w:fldChar w:fldCharType="begin" w:fldLock="1"/>
      </w:r>
      <w:r w:rsidR="001B310A" w:rsidRPr="00680744">
        <w:rPr>
          <w:rFonts w:ascii="Calibri" w:hAnsi="Calibri" w:cs="Calibri"/>
        </w:rPr>
        <w:instrText>ADDIN CSL_CITATION {"citationItems":[{"id":"ITEM-1","itemData":{"DOI":"10.1084/jem.142.1.17","abstract":"Various types of immunological deficiency diseases are related to develop-mental anomalies of primary lymphoid organs (1, 2) . Since the thymus is directly concerned with the acquisition of cellular immunity (3), the normal processes of thymic differentiation have been investigated on many occasions. The results, however, have been very controversial concerning the embryological origin of thymic lymphocytes (4) . This paper deals with an experimental analysis of the evolution of the cell components found in the thymic primordium of birds during embryonic life . The thymus derives from an epitheliomesenchymal rudiment originating from the 3rd and 4th pharyngeal pouches (5-10) . In the chick embryo, the thymic endoderm separates from the pharynx during the 5th day of incubation as a cord of epithelial cells which elongates along the jugular vein (9, 10) . A thin mesenchymal capsule surrounds the endodermal primordium and the mesenchymal cells penetrate it, lobulation and vascularization of the organ occurring together . Around the 11th day of development lymphoid differentiation of the thymus becomes evident . According to one view the lymphocytes originate by transformation of the epithelial cells of the early anlage . This idea initially formulated by Kolliker (11) was supported by several authors who claimed to demonstrate transitional forms between thymic epithelial and thymic lymphoid cells (10, 12-17) . From an experimental study of the histogenetic capacities of the early mouse endodermal thymic rudiment, Auerbach (18, 19) also con-cluded that the epithelial component was the source of thymus lymphocytes . According to the \"substitution\" theory proposed by Hammar (20) and supported by many subsequent studies (9, 21, 22) thymic lymphocytes were derived exclusively from connective tissue lymphocytes which invaded the early epithelial anlage . By experiments carried out in the chick embryo, Moore and Owen (23, 24) demonstrated the existence of vascular migration pathways of chromosomally labeled cells invading the thymus in 7-to 8-day-old embryos . According to these authors the thymus receives an inflow of blood-borne stem cells, pre-sumably originating from the blood islets of the yolk sac, which proliferate and differentiate into lymphocytes after reaching the thymus (25) .","author":[{"dropping-particle":"","family":"Douarin","given":"Nicole M","non-dropping-particle":"Le","parse-names":false,"suffix":""},{"dropping-particle":"V","family":"Jotereau","given":"Francine","non-dropping-particle":"","parse-names":false,"suffix":""}],"id":"ITEM-1","issued":{"date-parts":[["0"]]},"title":"TRACING OF CELLS OF THE AVIAN THYMUS THROUGH EMBRYONIC LIFE IN INTERSPECIFIC CHIMERAS","type":"article-journal"},"uris":["http://www.mendeley.com/documents/?uuid=319df063-d989-386e-93f6-631f34772024"]}],"mendeley":{"formattedCitation":"&lt;sup&gt;3&lt;/sup&gt;","plainTextFormattedCitation":"3","previouslyFormattedCitation":"&lt;sup&gt;3&lt;/sup&gt;"},"properties":{"noteIndex":0},"schema":"https://github.com/citation-style-language/schema/raw/master/csl-citation.json"}</w:instrText>
      </w:r>
      <w:r w:rsidR="00395B60" w:rsidRPr="00680744">
        <w:rPr>
          <w:rFonts w:ascii="Calibri" w:hAnsi="Calibri" w:cs="Calibri"/>
        </w:rPr>
        <w:fldChar w:fldCharType="separate"/>
      </w:r>
      <w:r w:rsidR="00395B60" w:rsidRPr="00680744">
        <w:rPr>
          <w:rFonts w:ascii="Calibri" w:hAnsi="Calibri" w:cs="Calibri"/>
          <w:noProof/>
          <w:vertAlign w:val="superscript"/>
        </w:rPr>
        <w:t>3</w:t>
      </w:r>
      <w:r w:rsidR="00395B60" w:rsidRPr="00680744">
        <w:rPr>
          <w:rFonts w:ascii="Calibri" w:hAnsi="Calibri" w:cs="Calibri"/>
        </w:rPr>
        <w:fldChar w:fldCharType="end"/>
      </w:r>
      <w:r w:rsidR="00EB29E4" w:rsidRPr="00680744">
        <w:rPr>
          <w:rFonts w:ascii="Calibri" w:hAnsi="Calibri" w:cs="Calibri"/>
        </w:rPr>
        <w:t xml:space="preserve"> were isolated</w:t>
      </w:r>
      <w:r w:rsidR="000851FD" w:rsidRPr="00680744">
        <w:rPr>
          <w:rFonts w:ascii="Calibri" w:hAnsi="Calibri" w:cs="Calibri"/>
        </w:rPr>
        <w:t>,</w:t>
      </w:r>
      <w:r w:rsidR="00EB29E4" w:rsidRPr="00680744">
        <w:rPr>
          <w:rFonts w:ascii="Calibri" w:hAnsi="Calibri" w:cs="Calibri"/>
        </w:rPr>
        <w:t xml:space="preserve"> </w:t>
      </w:r>
      <w:r w:rsidR="000851FD" w:rsidRPr="00680744">
        <w:rPr>
          <w:rFonts w:ascii="Calibri" w:hAnsi="Calibri" w:cs="Calibri"/>
        </w:rPr>
        <w:t xml:space="preserve">both </w:t>
      </w:r>
      <w:r w:rsidR="00672EDC" w:rsidRPr="00680744">
        <w:rPr>
          <w:rFonts w:ascii="Calibri" w:hAnsi="Calibri" w:cs="Calibri"/>
        </w:rPr>
        <w:t>from donor and host embryos</w:t>
      </w:r>
      <w:r w:rsidR="000851FD" w:rsidRPr="00680744">
        <w:rPr>
          <w:rFonts w:ascii="Calibri" w:hAnsi="Calibri" w:cs="Calibri"/>
        </w:rPr>
        <w:t>,</w:t>
      </w:r>
      <w:r w:rsidR="00E444E4" w:rsidRPr="00680744">
        <w:rPr>
          <w:rFonts w:ascii="Calibri" w:hAnsi="Calibri" w:cs="Calibri"/>
        </w:rPr>
        <w:t xml:space="preserve"> and associated </w:t>
      </w:r>
      <w:r w:rsidR="00E444E4" w:rsidRPr="001C757B">
        <w:rPr>
          <w:rFonts w:ascii="Calibri" w:hAnsi="Calibri" w:cs="Calibri"/>
        </w:rPr>
        <w:t>ex vivo</w:t>
      </w:r>
      <w:r w:rsidR="00A321BB" w:rsidRPr="00603789">
        <w:rPr>
          <w:rFonts w:ascii="Calibri" w:hAnsi="Calibri" w:cs="Calibri"/>
        </w:rPr>
        <w:t xml:space="preserve">. </w:t>
      </w:r>
      <w:bookmarkEnd w:id="1"/>
      <w:r w:rsidR="00127458" w:rsidRPr="00603789">
        <w:rPr>
          <w:rFonts w:ascii="Calibri" w:hAnsi="Calibri" w:cs="Calibri"/>
        </w:rPr>
        <w:t xml:space="preserve">An improved protocol was used to isolate </w:t>
      </w:r>
      <w:r w:rsidR="00972BA9" w:rsidRPr="0050697E">
        <w:rPr>
          <w:rFonts w:ascii="Calibri" w:hAnsi="Calibri" w:cs="Calibri"/>
        </w:rPr>
        <w:t xml:space="preserve">the </w:t>
      </w:r>
      <w:r w:rsidR="00127458" w:rsidRPr="0050697E">
        <w:rPr>
          <w:rFonts w:ascii="Calibri" w:hAnsi="Calibri" w:cs="Calibri"/>
        </w:rPr>
        <w:t xml:space="preserve">quail 3/4PP endoderm (E2.5-E3) and </w:t>
      </w:r>
      <w:r w:rsidR="00972BA9" w:rsidRPr="0050697E">
        <w:rPr>
          <w:rFonts w:ascii="Calibri" w:hAnsi="Calibri" w:cs="Calibri"/>
        </w:rPr>
        <w:t xml:space="preserve">the </w:t>
      </w:r>
      <w:r w:rsidR="00127458" w:rsidRPr="0050697E">
        <w:rPr>
          <w:rFonts w:ascii="Calibri" w:hAnsi="Calibri" w:cs="Calibri"/>
        </w:rPr>
        <w:t xml:space="preserve">chicken </w:t>
      </w:r>
      <w:proofErr w:type="spellStart"/>
      <w:r w:rsidR="00127458" w:rsidRPr="0050697E">
        <w:rPr>
          <w:rFonts w:ascii="Calibri" w:hAnsi="Calibri" w:cs="Calibri"/>
        </w:rPr>
        <w:t>somatopleura</w:t>
      </w:r>
      <w:proofErr w:type="spellEnd"/>
      <w:r w:rsidR="00127458" w:rsidRPr="0050697E">
        <w:rPr>
          <w:rFonts w:ascii="Calibri" w:hAnsi="Calibri" w:cs="Calibri"/>
        </w:rPr>
        <w:t xml:space="preserve"> mesoderm (E2.5-E3)</w:t>
      </w:r>
      <w:r w:rsidR="007561D7" w:rsidRPr="0050697E">
        <w:rPr>
          <w:rFonts w:ascii="Calibri" w:hAnsi="Calibri" w:cs="Calibri"/>
        </w:rPr>
        <w:t xml:space="preserve">. </w:t>
      </w:r>
      <w:r w:rsidR="006D08A5" w:rsidRPr="0050697E">
        <w:rPr>
          <w:rFonts w:ascii="Calibri" w:hAnsi="Calibri" w:cs="Calibri"/>
        </w:rPr>
        <w:t xml:space="preserve">Briefly, embryonic tissues were isolated </w:t>
      </w:r>
      <w:r w:rsidR="006D08A5" w:rsidRPr="0050697E">
        <w:rPr>
          <w:rFonts w:ascii="Calibri" w:hAnsi="Calibri" w:cs="Calibri"/>
          <w:shd w:val="clear" w:color="auto" w:fill="FFFFFF"/>
        </w:rPr>
        <w:t>by</w:t>
      </w:r>
      <w:r w:rsidR="003D127E" w:rsidRPr="0050697E">
        <w:rPr>
          <w:rFonts w:ascii="Calibri" w:hAnsi="Calibri" w:cs="Calibri"/>
          <w:shd w:val="clear" w:color="auto" w:fill="FFFFFF"/>
        </w:rPr>
        <w:t xml:space="preserve"> microsurgery </w:t>
      </w:r>
      <w:r w:rsidR="006D08A5" w:rsidRPr="0050697E">
        <w:rPr>
          <w:rFonts w:ascii="Calibri" w:hAnsi="Calibri" w:cs="Calibri"/>
          <w:shd w:val="clear" w:color="auto" w:fill="FFFFFF"/>
        </w:rPr>
        <w:t xml:space="preserve">and subject to </w:t>
      </w:r>
      <w:r w:rsidR="006D08A5" w:rsidRPr="001C757B">
        <w:rPr>
          <w:rFonts w:ascii="Calibri" w:hAnsi="Calibri" w:cs="Calibri"/>
          <w:shd w:val="clear" w:color="auto" w:fill="FFFFFF"/>
        </w:rPr>
        <w:t>in vitro</w:t>
      </w:r>
      <w:r w:rsidR="006D08A5" w:rsidRPr="00680744">
        <w:rPr>
          <w:rFonts w:ascii="Calibri" w:hAnsi="Calibri" w:cs="Calibri"/>
          <w:shd w:val="clear" w:color="auto" w:fill="FFFFFF"/>
        </w:rPr>
        <w:t xml:space="preserve"> </w:t>
      </w:r>
      <w:r w:rsidR="006D08A5" w:rsidRPr="00680744">
        <w:rPr>
          <w:rFonts w:ascii="Calibri" w:hAnsi="Calibri" w:cs="Calibri"/>
        </w:rPr>
        <w:t>pancreatin</w:t>
      </w:r>
      <w:r w:rsidR="006D08A5" w:rsidRPr="00680744">
        <w:rPr>
          <w:rFonts w:ascii="Calibri" w:hAnsi="Calibri" w:cs="Calibri"/>
          <w:shd w:val="clear" w:color="auto" w:fill="FFFFFF"/>
        </w:rPr>
        <w:t xml:space="preserve"> digestion</w:t>
      </w:r>
      <w:r w:rsidR="006D08A5" w:rsidRPr="00680744">
        <w:rPr>
          <w:rFonts w:ascii="Calibri" w:hAnsi="Calibri" w:cs="Calibri"/>
        </w:rPr>
        <w:t>. Also, the conditions of enzymatic digestion, temperature and time of incubation</w:t>
      </w:r>
      <w:r w:rsidR="0050697E">
        <w:rPr>
          <w:rFonts w:ascii="Calibri" w:hAnsi="Calibri" w:cs="Calibri"/>
        </w:rPr>
        <w:t xml:space="preserve"> </w:t>
      </w:r>
      <w:r w:rsidR="006D08A5" w:rsidRPr="00680744">
        <w:rPr>
          <w:rFonts w:ascii="Calibri" w:hAnsi="Calibri" w:cs="Calibri"/>
        </w:rPr>
        <w:t>were optimized according to tissue-type and developmental stage (</w:t>
      </w:r>
      <w:r w:rsidR="0050697E" w:rsidRPr="001C757B">
        <w:rPr>
          <w:rFonts w:ascii="Calibri" w:hAnsi="Calibri" w:cs="Calibri"/>
          <w:b/>
        </w:rPr>
        <w:t xml:space="preserve">Table </w:t>
      </w:r>
      <w:r w:rsidR="00680744" w:rsidRPr="001C757B">
        <w:rPr>
          <w:rFonts w:ascii="Calibri" w:hAnsi="Calibri" w:cs="Calibri"/>
          <w:b/>
        </w:rPr>
        <w:t>1</w:t>
      </w:r>
      <w:r w:rsidR="006D08A5" w:rsidRPr="00680744">
        <w:rPr>
          <w:rFonts w:ascii="Calibri" w:hAnsi="Calibri" w:cs="Calibri"/>
        </w:rPr>
        <w:t xml:space="preserve">). </w:t>
      </w:r>
    </w:p>
    <w:p w14:paraId="19BA0073" w14:textId="77777777" w:rsidR="00680744" w:rsidRPr="00680744" w:rsidRDefault="00680744" w:rsidP="00680744">
      <w:pPr>
        <w:pStyle w:val="jovecontent"/>
        <w:spacing w:before="0" w:beforeAutospacing="0" w:after="0" w:afterAutospacing="0"/>
        <w:contextualSpacing/>
        <w:jc w:val="both"/>
        <w:rPr>
          <w:rFonts w:ascii="Calibri" w:hAnsi="Calibri" w:cs="Calibri"/>
        </w:rPr>
      </w:pPr>
    </w:p>
    <w:p w14:paraId="7D892D45" w14:textId="32EDCA90" w:rsidR="005E22B2" w:rsidRPr="0050697E" w:rsidRDefault="00A470E6" w:rsidP="00680744">
      <w:pPr>
        <w:pStyle w:val="jovecontent"/>
        <w:spacing w:before="0" w:beforeAutospacing="0" w:after="0" w:afterAutospacing="0"/>
        <w:contextualSpacing/>
        <w:jc w:val="both"/>
        <w:rPr>
          <w:rFonts w:ascii="Calibri" w:hAnsi="Calibri" w:cs="Calibri"/>
        </w:rPr>
      </w:pPr>
      <w:r w:rsidRPr="00680744">
        <w:rPr>
          <w:rFonts w:ascii="Calibri" w:hAnsi="Calibri" w:cs="Calibri"/>
        </w:rPr>
        <w:t>Next</w:t>
      </w:r>
      <w:r w:rsidR="00720233" w:rsidRPr="00680744">
        <w:rPr>
          <w:rFonts w:ascii="Calibri" w:hAnsi="Calibri" w:cs="Calibri"/>
        </w:rPr>
        <w:t>,</w:t>
      </w:r>
      <w:r w:rsidR="00DC7798" w:rsidRPr="00680744">
        <w:rPr>
          <w:rFonts w:ascii="Calibri" w:hAnsi="Calibri" w:cs="Calibri"/>
        </w:rPr>
        <w:t xml:space="preserve"> the</w:t>
      </w:r>
      <w:r w:rsidR="00720233" w:rsidRPr="00680744">
        <w:rPr>
          <w:rFonts w:ascii="Calibri" w:hAnsi="Calibri" w:cs="Calibri"/>
        </w:rPr>
        <w:t xml:space="preserve"> </w:t>
      </w:r>
      <w:r w:rsidR="00720233" w:rsidRPr="00603789">
        <w:rPr>
          <w:rFonts w:ascii="Calibri" w:hAnsi="Calibri" w:cs="Calibri"/>
        </w:rPr>
        <w:t xml:space="preserve">isolated tissues were associated in an organotypic </w:t>
      </w:r>
      <w:r w:rsidR="00720233" w:rsidRPr="001C757B">
        <w:rPr>
          <w:rFonts w:ascii="Calibri" w:hAnsi="Calibri" w:cs="Calibri"/>
        </w:rPr>
        <w:t>in vitro</w:t>
      </w:r>
      <w:r w:rsidR="00720233" w:rsidRPr="00603789">
        <w:rPr>
          <w:rFonts w:ascii="Calibri" w:hAnsi="Calibri" w:cs="Calibri"/>
        </w:rPr>
        <w:t xml:space="preserve"> system for 48</w:t>
      </w:r>
      <w:r w:rsidR="0050697E">
        <w:rPr>
          <w:rFonts w:ascii="Calibri" w:hAnsi="Calibri" w:cs="Calibri"/>
        </w:rPr>
        <w:t xml:space="preserve"> </w:t>
      </w:r>
      <w:r w:rsidR="00720233" w:rsidRPr="00603789">
        <w:rPr>
          <w:rFonts w:ascii="Calibri" w:hAnsi="Calibri" w:cs="Calibri"/>
        </w:rPr>
        <w:t xml:space="preserve">h, </w:t>
      </w:r>
      <w:r w:rsidR="00B160BD" w:rsidRPr="00603789">
        <w:rPr>
          <w:rFonts w:ascii="Calibri" w:hAnsi="Calibri" w:cs="Calibri"/>
        </w:rPr>
        <w:t>as</w:t>
      </w:r>
      <w:r w:rsidR="00720233" w:rsidRPr="0050697E">
        <w:rPr>
          <w:rFonts w:ascii="Calibri" w:hAnsi="Calibri" w:cs="Calibri"/>
        </w:rPr>
        <w:t xml:space="preserve"> </w:t>
      </w:r>
      <w:r w:rsidR="003D730F" w:rsidRPr="0050697E">
        <w:rPr>
          <w:rFonts w:ascii="Calibri" w:hAnsi="Calibri" w:cs="Calibri"/>
        </w:rPr>
        <w:t>previously</w:t>
      </w:r>
      <w:r w:rsidR="00720233" w:rsidRPr="0050697E">
        <w:rPr>
          <w:rFonts w:ascii="Calibri" w:hAnsi="Calibri" w:cs="Calibri"/>
        </w:rPr>
        <w:t xml:space="preserve"> reported</w:t>
      </w:r>
      <w:r w:rsidR="00395B60" w:rsidRPr="00603789">
        <w:rPr>
          <w:rFonts w:ascii="Calibri" w:hAnsi="Calibri" w:cs="Calibri"/>
        </w:rPr>
        <w:fldChar w:fldCharType="begin" w:fldLock="1"/>
      </w:r>
      <w:r w:rsidR="00744CA2" w:rsidRPr="0050697E">
        <w:rPr>
          <w:rFonts w:ascii="Calibri" w:hAnsi="Calibri" w:cs="Calibri"/>
        </w:rPr>
        <w:instrText>ADDIN CSL_CITATION {"citationItems":[{"id":"ITEM-1","itemData":{"DOI":"10.1016/j.ydbio.2011.10.022","ISBN":"http://dx.doi.org/10.1016/j.ydbio.2011.10.022","ISSN":"1095564X","PMID":"22057081","abstract":"Epithelial-mesenchymal interactions are crucial for the development of the endoderm of the pharyngeal pouches into the epithelia of thymus and parathyroid glands. Here we investigated the dynamics of epithelial-mesenchymal interactions that take place at the earliest stages of thymic and parathyroid organogenesis using the quail-chick model together with a co-culture system capable of reproducing these early events in vitro. The presumptive territories of thymus and parathyroid epithelia were identified in three-dimensionally preserved pharyngeal endoderm of embryonic day 4.5 chick embryos on the basis of the expression of Foxn1 and Gcm2, respectively: the thymic rudiment is located in the dorsal domain of the third and fourth pouches, while the parathyroid rudiment occupies a more medial/anterior pouch domain. Using in vitro quail-chick tissue associations combined with in ovo transplantations, we show that the somatopleural but not the limb bud mesenchyme, can mimic the role of neural crest-derived pharyngeal mesenchyme to sustain development of these glands up to terminal differentiation. Furthermore, mesenchymal-derived Bmp4 appears to be essential to promote early stages of endoderm development during a short window of time, irrespective of the mesenchymal source. In vivo studies using the quail-chick system and implantation of growth factor soaked-beads further showed that expression of Bmp4 by the mesenchyme is necessary during a 24. h-period of time. After this period however, Bmp4 is no longer required and another signalling factor produced by the mesenchyme, Fgf10, influences later differentiation of the pouch endoderm. These results show that morphological development and cell differentiation of thymus and parathyroid epithelia require a succession of signals emanating from the associated mesenchyme, among which Bmp4 plays a pivotal role for triggering thymic epithelium specification. © 2011 Elsevier Inc.","author":[{"dropping-particle":"","family":"Neves","given":"Hélia","non-dropping-particle":"","parse-names":false,"suffix":""},{"dropping-particle":"","family":"Dupin","given":"Elisabeth","non-dropping-particle":"","parse-names":false,"suffix":""},{"dropping-particle":"","family":"Parreira","given":"Leonor","non-dropping-particle":"","parse-names":false,"suffix":""},{"dropping-particle":"","family":"Douarin","given":"Nicole M.","non-dropping-particle":"Le","parse-names":false,"suffix":""}],"container-title":"Developmental Biology","id":"ITEM-1","issue":"2","issued":{"date-parts":[["2012"]]},"page":"208-219","title":"Modulation of Bmp4 signalling in the epithelial-mesenchymal interactions that take place in early thymus and parathyroid development in avian embryos","type":"article-journal","volume":"361"},"uris":["http://www.mendeley.com/documents/?uuid=b8c2ebca-da68-3d97-ae48-c76aa2a74ee5"]}],"mendeley":{"formattedCitation":"&lt;sup&gt;5&lt;/sup&gt;","plainTextFormattedCitation":"5","previouslyFormattedCitation":"&lt;sup&gt;5&lt;/sup&gt;"},"properties":{"noteIndex":0},"schema":"https://github.com/citation-style-language/schema/raw/master/csl-citation.json"}</w:instrText>
      </w:r>
      <w:r w:rsidR="00395B60" w:rsidRPr="001C757B">
        <w:rPr>
          <w:rFonts w:ascii="Calibri" w:hAnsi="Calibri" w:cs="Calibri"/>
        </w:rPr>
        <w:fldChar w:fldCharType="separate"/>
      </w:r>
      <w:r w:rsidR="00395B60" w:rsidRPr="00603789">
        <w:rPr>
          <w:rFonts w:ascii="Calibri" w:hAnsi="Calibri" w:cs="Calibri"/>
          <w:noProof/>
          <w:vertAlign w:val="superscript"/>
        </w:rPr>
        <w:t>5</w:t>
      </w:r>
      <w:r w:rsidR="00395B60" w:rsidRPr="00603789">
        <w:rPr>
          <w:rFonts w:ascii="Calibri" w:hAnsi="Calibri" w:cs="Calibri"/>
        </w:rPr>
        <w:fldChar w:fldCharType="end"/>
      </w:r>
      <w:r w:rsidR="00395B60" w:rsidRPr="00603789">
        <w:rPr>
          <w:rFonts w:ascii="Calibri" w:hAnsi="Calibri" w:cs="Calibri"/>
          <w:vertAlign w:val="superscript"/>
        </w:rPr>
        <w:t>,</w:t>
      </w:r>
      <w:r w:rsidR="00744CA2" w:rsidRPr="00603789">
        <w:rPr>
          <w:rFonts w:ascii="Calibri" w:hAnsi="Calibri" w:cs="Calibri"/>
        </w:rPr>
        <w:fldChar w:fldCharType="begin" w:fldLock="1"/>
      </w:r>
      <w:r w:rsidR="001B310A" w:rsidRPr="0050697E">
        <w:rPr>
          <w:rFonts w:ascii="Calibri" w:hAnsi="Calibri" w:cs="Calibri"/>
        </w:rPr>
        <w:instrText>ADDIN CSL_CITATION {"citationItems":[{"id":"ITEM-1","itemData":{"ISBN":"0261-4189 (Print)\\r0261-4189 (Linking)","ISSN":"02614189","PMID":"1678347","abstract":"In higher vertebrates, branchial arch mesenchyme (ectomesenchyme) is derived from the cephalic neural crest. The ectomesenchyme of the mandibular arch yields the Meckel's cartilage and several membrane bones. We previously reported the isolation of a quail homeobox gene, Quox 7. In common with its mouse counterpart Hox 7, Quox 7 is highly expressed in the medioventral part of the mandibular arch and later in the precursor cells of the membrane bones. Since bone differentiation from ectomesenchyme is strictly dependent upon a signal provided by the mandibular epithelium, we decided to see whether the regulation of Quox 7 gene activity might be correlated with epithelio--mesenchymal interactions. Quox 7 expression was studied in E3 mandibular ectomesenchyme cultured in vitro or grafted on the chick chorioallantoic membrane either alone or recombined with the homotopic and heterotopic epithelia. We found that Quox 7 mRNA was undetectable after 48 h in cultures of mesenchyme alone while it remained abundant in non-cartilaginous tissue of the mandibular arch ectomesenchyme recombined with its own epithelium. The signal provided by the mandibular epithelium for Quox 7 expression can also arise from various heterotopic epithelia, e.g. of dorsal or ventral body wall and of limb bud. Thus the effect of the epithelium on Quox 7 expression in mesenchymal cells strictly parallels that on bone formation. These results strongly suggest that the epithelio-mesenchymal interactions have an essential role on the regulation of Quox 7 gene, the product of which seems to be, in turn, necessary for the execution of the skeletal developmental program in the facial area.","author":[{"dropping-particle":"","family":"Takahashi","given":"Y","non-dropping-particle":"","parse-names":false,"suffix":""},{"dropping-particle":"","family":"Bontoux","given":"Martine","non-dropping-particle":"","parse-names":false,"suffix":""},{"dropping-particle":"","family":"Douarin","given":"N M","non-dropping-particle":"Le","parse-names":false,"suffix":""}],"container-title":"Embo J","id":"ITEM-1","issue":"9","issued":{"date-parts":[["1991"]]},"page":"2387-2393","title":"Epithelio--mesenchymal interactions are critical for Quox 7 expression and membrane bone differentiation in the neural crest derived mandibular mesenchyme","type":"article-journal","volume":"10"},"uris":["http://www.mendeley.com/documents/?uuid=2366b3df-4007-3866-9359-37827a68ef38"]}],"mendeley":{"formattedCitation":"&lt;sup&gt;6&lt;/sup&gt;","plainTextFormattedCitation":"6","previouslyFormattedCitation":"&lt;sup&gt;6&lt;/sup&gt;"},"properties":{"noteIndex":0},"schema":"https://github.com/citation-style-language/schema/raw/master/csl-citation.json"}</w:instrText>
      </w:r>
      <w:r w:rsidR="00744CA2" w:rsidRPr="001C757B">
        <w:rPr>
          <w:rFonts w:ascii="Calibri" w:hAnsi="Calibri" w:cs="Calibri"/>
        </w:rPr>
        <w:fldChar w:fldCharType="separate"/>
      </w:r>
      <w:r w:rsidR="00744CA2" w:rsidRPr="00603789">
        <w:rPr>
          <w:rFonts w:ascii="Calibri" w:hAnsi="Calibri" w:cs="Calibri"/>
          <w:noProof/>
          <w:vertAlign w:val="superscript"/>
        </w:rPr>
        <w:t>6</w:t>
      </w:r>
      <w:r w:rsidR="00744CA2" w:rsidRPr="00603789">
        <w:rPr>
          <w:rFonts w:ascii="Calibri" w:hAnsi="Calibri" w:cs="Calibri"/>
        </w:rPr>
        <w:fldChar w:fldCharType="end"/>
      </w:r>
      <w:r w:rsidR="00023A26" w:rsidRPr="00603789">
        <w:rPr>
          <w:rFonts w:ascii="Calibri" w:hAnsi="Calibri" w:cs="Calibri"/>
        </w:rPr>
        <w:t>.</w:t>
      </w:r>
      <w:r w:rsidR="003D730F" w:rsidRPr="00603789">
        <w:rPr>
          <w:rFonts w:ascii="Calibri" w:hAnsi="Calibri" w:cs="Calibri"/>
        </w:rPr>
        <w:t xml:space="preserve"> </w:t>
      </w:r>
      <w:r w:rsidR="005E22B2" w:rsidRPr="0050697E">
        <w:rPr>
          <w:rFonts w:ascii="Calibri" w:hAnsi="Calibri" w:cs="Calibri"/>
        </w:rPr>
        <w:t xml:space="preserve">The </w:t>
      </w:r>
      <w:r w:rsidR="005E22B2" w:rsidRPr="001C757B">
        <w:rPr>
          <w:rFonts w:ascii="Calibri" w:hAnsi="Calibri" w:cs="Calibri"/>
        </w:rPr>
        <w:t>in vitro</w:t>
      </w:r>
      <w:r w:rsidR="005E22B2" w:rsidRPr="00603789">
        <w:rPr>
          <w:rFonts w:ascii="Calibri" w:hAnsi="Calibri" w:cs="Calibri"/>
        </w:rPr>
        <w:t xml:space="preserve"> association </w:t>
      </w:r>
      <w:r w:rsidR="005247F3" w:rsidRPr="00603789">
        <w:rPr>
          <w:rFonts w:ascii="Calibri" w:hAnsi="Calibri" w:cs="Calibri"/>
        </w:rPr>
        <w:t>of tissu</w:t>
      </w:r>
      <w:r w:rsidR="005247F3" w:rsidRPr="0050697E">
        <w:rPr>
          <w:rFonts w:ascii="Calibri" w:hAnsi="Calibri" w:cs="Calibri"/>
        </w:rPr>
        <w:t xml:space="preserve">es </w:t>
      </w:r>
      <w:r w:rsidR="005E22B2" w:rsidRPr="0050697E">
        <w:rPr>
          <w:rFonts w:ascii="Calibri" w:hAnsi="Calibri" w:cs="Calibri"/>
        </w:rPr>
        <w:t xml:space="preserve">mimics </w:t>
      </w:r>
      <w:r w:rsidR="005247F3" w:rsidRPr="0050697E">
        <w:rPr>
          <w:rFonts w:ascii="Calibri" w:hAnsi="Calibri" w:cs="Calibri"/>
        </w:rPr>
        <w:t xml:space="preserve">the </w:t>
      </w:r>
      <w:r w:rsidR="005E22B2" w:rsidRPr="0050697E">
        <w:rPr>
          <w:rFonts w:ascii="Calibri" w:hAnsi="Calibri" w:cs="Calibri"/>
        </w:rPr>
        <w:t xml:space="preserve">local </w:t>
      </w:r>
      <w:r w:rsidR="005247F3" w:rsidRPr="0050697E">
        <w:rPr>
          <w:rFonts w:ascii="Calibri" w:hAnsi="Calibri" w:cs="Calibri"/>
        </w:rPr>
        <w:t xml:space="preserve">cellular </w:t>
      </w:r>
      <w:r w:rsidR="005E22B2" w:rsidRPr="0050697E">
        <w:rPr>
          <w:rFonts w:ascii="Calibri" w:hAnsi="Calibri" w:cs="Calibri"/>
        </w:rPr>
        <w:t xml:space="preserve">interactions </w:t>
      </w:r>
      <w:r w:rsidR="005247F3" w:rsidRPr="0050697E">
        <w:rPr>
          <w:rFonts w:ascii="Calibri" w:hAnsi="Calibri" w:cs="Calibri"/>
        </w:rPr>
        <w:t>in the embryo</w:t>
      </w:r>
      <w:r w:rsidR="00970A83">
        <w:rPr>
          <w:rFonts w:ascii="Calibri" w:hAnsi="Calibri" w:cs="Calibri"/>
        </w:rPr>
        <w:t>,</w:t>
      </w:r>
      <w:r w:rsidR="005247F3" w:rsidRPr="00603789">
        <w:rPr>
          <w:rFonts w:ascii="Calibri" w:hAnsi="Calibri" w:cs="Calibri"/>
        </w:rPr>
        <w:t xml:space="preserve"> </w:t>
      </w:r>
      <w:r w:rsidR="005E22B2" w:rsidRPr="00603789">
        <w:rPr>
          <w:rFonts w:ascii="Calibri" w:hAnsi="Calibri" w:cs="Calibri"/>
        </w:rPr>
        <w:t xml:space="preserve">overcoming some </w:t>
      </w:r>
      <w:r w:rsidR="005247F3" w:rsidRPr="0050697E">
        <w:rPr>
          <w:rFonts w:ascii="Calibri" w:hAnsi="Calibri" w:cs="Calibri"/>
        </w:rPr>
        <w:t xml:space="preserve">restrictions </w:t>
      </w:r>
      <w:r w:rsidR="005E22B2" w:rsidRPr="0050697E">
        <w:rPr>
          <w:rFonts w:ascii="Calibri" w:hAnsi="Calibri" w:cs="Calibri"/>
        </w:rPr>
        <w:t xml:space="preserve">of the </w:t>
      </w:r>
      <w:r w:rsidR="005E22B2" w:rsidRPr="001C757B">
        <w:rPr>
          <w:rFonts w:ascii="Calibri" w:hAnsi="Calibri" w:cs="Calibri"/>
        </w:rPr>
        <w:t>in vivo</w:t>
      </w:r>
      <w:r w:rsidR="005E22B2" w:rsidRPr="00603789">
        <w:rPr>
          <w:rFonts w:ascii="Calibri" w:hAnsi="Calibri" w:cs="Calibri"/>
        </w:rPr>
        <w:t xml:space="preserve"> manipulation</w:t>
      </w:r>
      <w:r w:rsidR="005247F3" w:rsidRPr="00603789">
        <w:rPr>
          <w:rFonts w:ascii="Calibri" w:hAnsi="Calibri" w:cs="Calibri"/>
        </w:rPr>
        <w:t xml:space="preserve">. This system is particularly useful </w:t>
      </w:r>
      <w:r w:rsidR="00C9244B" w:rsidRPr="0050697E">
        <w:rPr>
          <w:rFonts w:ascii="Calibri" w:hAnsi="Calibri" w:cs="Calibri"/>
        </w:rPr>
        <w:t xml:space="preserve">for </w:t>
      </w:r>
      <w:r w:rsidR="005247F3" w:rsidRPr="0050697E">
        <w:rPr>
          <w:rFonts w:ascii="Calibri" w:hAnsi="Calibri" w:cs="Calibri"/>
        </w:rPr>
        <w:t xml:space="preserve">study </w:t>
      </w:r>
      <w:r w:rsidR="0050697E">
        <w:rPr>
          <w:rFonts w:ascii="Calibri" w:hAnsi="Calibri" w:cs="Calibri"/>
        </w:rPr>
        <w:t xml:space="preserve">of </w:t>
      </w:r>
      <w:r w:rsidR="00D0049A" w:rsidRPr="00603789">
        <w:rPr>
          <w:rFonts w:ascii="Calibri" w:hAnsi="Calibri" w:cs="Calibri"/>
        </w:rPr>
        <w:t xml:space="preserve">the </w:t>
      </w:r>
      <w:r w:rsidR="0047592E" w:rsidRPr="00603789">
        <w:rPr>
          <w:rFonts w:ascii="Calibri" w:hAnsi="Calibri" w:cs="Calibri"/>
        </w:rPr>
        <w:t>cellular interacti</w:t>
      </w:r>
      <w:r w:rsidR="0047592E" w:rsidRPr="0050697E">
        <w:rPr>
          <w:rFonts w:ascii="Calibri" w:hAnsi="Calibri" w:cs="Calibri"/>
        </w:rPr>
        <w:t>ons</w:t>
      </w:r>
      <w:r w:rsidR="00C9244B" w:rsidRPr="0050697E">
        <w:rPr>
          <w:rFonts w:ascii="Calibri" w:hAnsi="Calibri" w:cs="Calibri"/>
        </w:rPr>
        <w:t xml:space="preserve"> </w:t>
      </w:r>
      <w:r w:rsidR="0047592E" w:rsidRPr="0050697E">
        <w:rPr>
          <w:rFonts w:ascii="Calibri" w:hAnsi="Calibri" w:cs="Calibri"/>
        </w:rPr>
        <w:t>in</w:t>
      </w:r>
      <w:r w:rsidR="005235D8" w:rsidRPr="0050697E">
        <w:rPr>
          <w:rFonts w:ascii="Calibri" w:hAnsi="Calibri" w:cs="Calibri"/>
        </w:rPr>
        <w:t xml:space="preserve"> complex morphogen</w:t>
      </w:r>
      <w:r w:rsidR="0047592E" w:rsidRPr="0050697E">
        <w:rPr>
          <w:rFonts w:ascii="Calibri" w:hAnsi="Calibri" w:cs="Calibri"/>
        </w:rPr>
        <w:t>ic events</w:t>
      </w:r>
      <w:r w:rsidR="00D0049A" w:rsidRPr="0050697E">
        <w:rPr>
          <w:rFonts w:ascii="Calibri" w:hAnsi="Calibri" w:cs="Calibri"/>
        </w:rPr>
        <w:t>,</w:t>
      </w:r>
      <w:r w:rsidR="00D4550F" w:rsidRPr="0050697E">
        <w:rPr>
          <w:rFonts w:ascii="Calibri" w:hAnsi="Calibri" w:cs="Calibri"/>
        </w:rPr>
        <w:t xml:space="preserve"> </w:t>
      </w:r>
      <w:r w:rsidR="00D0049A" w:rsidRPr="0050697E">
        <w:rPr>
          <w:rFonts w:ascii="Calibri" w:hAnsi="Calibri" w:cs="Calibri"/>
        </w:rPr>
        <w:t>such as the</w:t>
      </w:r>
      <w:r w:rsidR="005E22B2" w:rsidRPr="0050697E">
        <w:rPr>
          <w:rFonts w:ascii="Calibri" w:hAnsi="Calibri" w:cs="Calibri"/>
        </w:rPr>
        <w:t xml:space="preserve"> develop</w:t>
      </w:r>
      <w:r w:rsidR="00D0049A" w:rsidRPr="0050697E">
        <w:rPr>
          <w:rFonts w:ascii="Calibri" w:hAnsi="Calibri" w:cs="Calibri"/>
        </w:rPr>
        <w:t>ment of the</w:t>
      </w:r>
      <w:r w:rsidR="005E22B2" w:rsidRPr="0050697E">
        <w:rPr>
          <w:rFonts w:ascii="Calibri" w:hAnsi="Calibri" w:cs="Calibri"/>
        </w:rPr>
        <w:t xml:space="preserve"> pharyngeal apparatus.</w:t>
      </w:r>
      <w:r w:rsidR="00DE5DC3" w:rsidRPr="0050697E">
        <w:rPr>
          <w:rFonts w:ascii="Calibri" w:hAnsi="Calibri" w:cs="Calibri"/>
        </w:rPr>
        <w:t xml:space="preserve"> </w:t>
      </w:r>
    </w:p>
    <w:p w14:paraId="4A62E94E" w14:textId="77777777" w:rsidR="0050697E" w:rsidRPr="00680744" w:rsidRDefault="0050697E" w:rsidP="00680744">
      <w:pPr>
        <w:pStyle w:val="jovecontent"/>
        <w:spacing w:before="0" w:beforeAutospacing="0" w:after="0" w:afterAutospacing="0"/>
        <w:contextualSpacing/>
        <w:jc w:val="both"/>
        <w:rPr>
          <w:rFonts w:ascii="Calibri" w:hAnsi="Calibri" w:cs="Calibri"/>
        </w:rPr>
      </w:pPr>
    </w:p>
    <w:p w14:paraId="2E7E7E01" w14:textId="15CB1CB2" w:rsidR="009E7248" w:rsidRPr="00603789" w:rsidRDefault="00C176D1" w:rsidP="00680744">
      <w:pPr>
        <w:pStyle w:val="jovecontent"/>
        <w:spacing w:before="0" w:beforeAutospacing="0" w:after="0" w:afterAutospacing="0"/>
        <w:contextualSpacing/>
        <w:jc w:val="both"/>
        <w:rPr>
          <w:rFonts w:ascii="Calibri" w:hAnsi="Calibri" w:cs="Calibri"/>
        </w:rPr>
      </w:pPr>
      <w:r w:rsidRPr="00680744">
        <w:rPr>
          <w:rFonts w:ascii="Calibri" w:hAnsi="Calibri" w:cs="Calibri"/>
        </w:rPr>
        <w:lastRenderedPageBreak/>
        <w:t xml:space="preserve">The contribution of each tissue in </w:t>
      </w:r>
      <w:r w:rsidR="00AB03CD" w:rsidRPr="00680744">
        <w:rPr>
          <w:rFonts w:ascii="Calibri" w:hAnsi="Calibri" w:cs="Calibri"/>
        </w:rPr>
        <w:t>thymus</w:t>
      </w:r>
      <w:r w:rsidRPr="00680744">
        <w:rPr>
          <w:rFonts w:ascii="Calibri" w:hAnsi="Calibri" w:cs="Calibri"/>
        </w:rPr>
        <w:t xml:space="preserve"> histogenesis</w:t>
      </w:r>
      <w:r w:rsidR="00AB03CD" w:rsidRPr="00680744">
        <w:rPr>
          <w:rFonts w:ascii="Calibri" w:hAnsi="Calibri" w:cs="Calibri"/>
        </w:rPr>
        <w:t>,</w:t>
      </w:r>
      <w:r w:rsidRPr="00680744">
        <w:rPr>
          <w:rFonts w:ascii="Calibri" w:hAnsi="Calibri" w:cs="Calibri"/>
        </w:rPr>
        <w:t xml:space="preserve"> as well as the ability of the </w:t>
      </w:r>
      <w:proofErr w:type="spellStart"/>
      <w:r w:rsidRPr="00680744">
        <w:rPr>
          <w:rFonts w:ascii="Calibri" w:hAnsi="Calibri" w:cs="Calibri"/>
        </w:rPr>
        <w:t>heterospecific</w:t>
      </w:r>
      <w:proofErr w:type="spellEnd"/>
      <w:r w:rsidRPr="00680744">
        <w:rPr>
          <w:rFonts w:ascii="Calibri" w:hAnsi="Calibri" w:cs="Calibri"/>
        </w:rPr>
        <w:t xml:space="preserve"> association to generate </w:t>
      </w:r>
      <w:r w:rsidR="00AB03CD" w:rsidRPr="00680744">
        <w:rPr>
          <w:rFonts w:ascii="Calibri" w:hAnsi="Calibri" w:cs="Calibri"/>
        </w:rPr>
        <w:t xml:space="preserve">a thymus </w:t>
      </w:r>
      <w:r w:rsidRPr="00680744">
        <w:rPr>
          <w:rFonts w:ascii="Calibri" w:hAnsi="Calibri" w:cs="Calibri"/>
        </w:rPr>
        <w:t>can be further explored using the CAM methodology</w:t>
      </w:r>
      <w:r w:rsidR="003A5E51" w:rsidRPr="00680744">
        <w:rPr>
          <w:rFonts w:ascii="Calibri" w:hAnsi="Calibri" w:cs="Calibri"/>
        </w:rPr>
        <w:t>,</w:t>
      </w:r>
      <w:r w:rsidR="00D64391" w:rsidRPr="00680744">
        <w:rPr>
          <w:rFonts w:ascii="Calibri" w:hAnsi="Calibri" w:cs="Calibri"/>
        </w:rPr>
        <w:t xml:space="preserve"> </w:t>
      </w:r>
      <w:r w:rsidR="00824C54" w:rsidRPr="00680744">
        <w:rPr>
          <w:rFonts w:ascii="Calibri" w:hAnsi="Calibri" w:cs="Calibri"/>
        </w:rPr>
        <w:t>previously detaile</w:t>
      </w:r>
      <w:r w:rsidR="00AD4A4E" w:rsidRPr="00680744">
        <w:rPr>
          <w:rFonts w:ascii="Calibri" w:hAnsi="Calibri" w:cs="Calibri"/>
        </w:rPr>
        <w:t>d</w:t>
      </w:r>
      <w:r w:rsidR="00AD7216" w:rsidRPr="00680744">
        <w:rPr>
          <w:rFonts w:ascii="Calibri" w:hAnsi="Calibri" w:cs="Calibri"/>
        </w:rPr>
        <w:fldChar w:fldCharType="begin" w:fldLock="1"/>
      </w:r>
      <w:r w:rsidR="00AD7216" w:rsidRPr="00680744">
        <w:rPr>
          <w:rFonts w:ascii="Calibri" w:hAnsi="Calibri" w:cs="Calibri"/>
        </w:rPr>
        <w:instrText>ADDIN CSL_CITATION {"citationItems":[{"id":"ITEM-1","itemData":{"DOI":"10.1016/j.ydbio.2011.10.022","ISBN":"http://dx.doi.org/10.1016/j.ydbio.2011.10.022","ISSN":"1095564X","PMID":"22057081","abstract":"Epithelial-mesenchymal interactions are crucial for the development of the endoderm of the pharyngeal pouches into the epithelia of thymus and parathyroid glands. Here we investigated the dynamics of epithelial-mesenchymal interactions that take place at the earliest stages of thymic and parathyroid organogenesis using the quail-chick model together with a co-culture system capable of reproducing these early events in vitro. The presumptive territories of thymus and parathyroid epithelia were identified in three-dimensionally preserved pharyngeal endoderm of embryonic day 4.5 chick embryos on the basis of the expression of Foxn1 and Gcm2, respectively: the thymic rudiment is located in the dorsal domain of the third and fourth pouches, while the parathyroid rudiment occupies a more medial/anterior pouch domain. Using in vitro quail-chick tissue associations combined with in ovo transplantations, we show that the somatopleural but not the limb bud mesenchyme, can mimic the role of neural crest-derived pharyngeal mesenchyme to sustain development of these glands up to terminal differentiation. Furthermore, mesenchymal-derived Bmp4 appears to be essential to promote early stages of endoderm development during a short window of time, irrespective of the mesenchymal source. In vivo studies using the quail-chick system and implantation of growth factor soaked-beads further showed that expression of Bmp4 by the mesenchyme is necessary during a 24. h-period of time. After this period however, Bmp4 is no longer required and another signalling factor produced by the mesenchyme, Fgf10, influences later differentiation of the pouch endoderm. These results show that morphological development and cell differentiation of thymus and parathyroid epithelia require a succession of signals emanating from the associated mesenchyme, among which Bmp4 plays a pivotal role for triggering thymic epithelium specification. © 2011 Elsevier Inc.","author":[{"dropping-particle":"","family":"Neves","given":"Hélia","non-dropping-particle":"","parse-names":false,"suffix":""},{"dropping-particle":"","family":"Dupin","given":"Elisabeth","non-dropping-particle":"","parse-names":false,"suffix":""},{"dropping-particle":"","family":"Parreira","given":"Leonor","non-dropping-particle":"","parse-names":false,"suffix":""},{"dropping-particle":"","family":"Douarin","given":"Nicole M.","non-dropping-particle":"Le","parse-names":false,"suffix":""}],"container-title":"Developmental Biology","id":"ITEM-1","issue":"2","issued":{"date-parts":[["2012"]]},"page":"208-219","title":"Modulation of Bmp4 signalling in the epithelial-mesenchymal interactions that take place in early thymus and parathyroid development in avian embryos","type":"article-journal","volume":"361"},"uris":["http://www.mendeley.com/documents/?uuid=b8c2ebca-da68-3d97-ae48-c76aa2a74ee5"]}],"mendeley":{"formattedCitation":"&lt;sup&gt;5&lt;/sup&gt;","plainTextFormattedCitation":"5","previouslyFormattedCitation":"&lt;sup&gt;5&lt;/sup&gt;"},"properties":{"noteIndex":0},"schema":"https://github.com/citation-style-language/schema/raw/master/csl-citation.json"}</w:instrText>
      </w:r>
      <w:r w:rsidR="00AD7216" w:rsidRPr="00680744">
        <w:rPr>
          <w:rFonts w:ascii="Calibri" w:hAnsi="Calibri" w:cs="Calibri"/>
        </w:rPr>
        <w:fldChar w:fldCharType="separate"/>
      </w:r>
      <w:r w:rsidR="00AD7216" w:rsidRPr="00680744">
        <w:rPr>
          <w:rFonts w:ascii="Calibri" w:hAnsi="Calibri" w:cs="Calibri"/>
          <w:noProof/>
          <w:vertAlign w:val="superscript"/>
        </w:rPr>
        <w:t>5</w:t>
      </w:r>
      <w:r w:rsidR="00AD7216" w:rsidRPr="00680744">
        <w:rPr>
          <w:rFonts w:ascii="Calibri" w:hAnsi="Calibri" w:cs="Calibri"/>
        </w:rPr>
        <w:fldChar w:fldCharType="end"/>
      </w:r>
      <w:r w:rsidR="00AD4A4E" w:rsidRPr="00680744">
        <w:rPr>
          <w:rFonts w:ascii="Calibri" w:hAnsi="Calibri" w:cs="Calibri"/>
          <w:vertAlign w:val="superscript"/>
        </w:rPr>
        <w:t>,</w:t>
      </w:r>
      <w:r w:rsidR="00AD7216" w:rsidRPr="00680744">
        <w:rPr>
          <w:rFonts w:ascii="Calibri" w:hAnsi="Calibri" w:cs="Calibri"/>
        </w:rPr>
        <w:fldChar w:fldCharType="begin" w:fldLock="1"/>
      </w:r>
      <w:r w:rsidR="00AD7216" w:rsidRPr="00680744">
        <w:rPr>
          <w:rFonts w:ascii="Calibri" w:hAnsi="Calibri" w:cs="Calibri"/>
        </w:rPr>
        <w:instrText>ADDIN CSL_CITATION {"citationItems":[{"id":"ITEM-1","itemData":{"DOI":"10.1016/j.ydbio.2016.08.012","ISSN":"1095564X","PMID":"27544844","abstract":"The avian thymus and parathyroids (T/PT) common primordium derives from the endoderm of the third and fourth pharyngeal pouches (3/4PP). The molecular mechanisms that govern T/PT development are not fully understood. Here we study the effects of Notch and Hedgehog (Hh) signalling modulation during common primordium development using in vitro, in vivo and in ovo approaches. The impairment of Notch activity reduced Foxn1/thymus-fated and Gcm2/Pth/parathyroid-fated domains in the 3/4PP and further compromised the development of the parathyroid glands. When Hh signalling was abolished, we observed a reduction in the Gata3/Gcm2- and Lfng-expression domains at the median/anterior and median/posterior territories of the pouches, respectively. In contrast, the Foxn1 expression-domain at the dorsal tip of the pouches expanded ventrally into the Lfng-expression domain. This study offers novel evidence on the role of Notch signalling in T/PT common primordium development, in an Hh-dependent manner.","author":[{"dropping-particle":"","family":"Figueiredo","given":"Marta","non-dropping-particle":"","parse-names":false,"suffix":""},{"dropping-particle":"","family":"Silva","given":"Joana Clara","non-dropping-particle":"","parse-names":false,"suffix":""},{"dropping-particle":"","family":"Santos","given":"Ana Sofia","non-dropping-particle":"","parse-names":false,"suffix":""},{"dropping-particle":"","family":"Proa","given":"Vitor","non-dropping-particle":"","parse-names":false,"suffix":""},{"dropping-particle":"","family":"Alcobia","given":"Isabel","non-dropping-particle":"","parse-names":false,"suffix":""},{"dropping-particle":"","family":"Zilhão","given":"Rita","non-dropping-particle":"","parse-names":false,"suffix":""},{"dropping-particle":"","family":"Cidadão","given":"António","non-dropping-particle":"","parse-names":false,"suffix":""},{"dropping-particle":"","family":"Neves","given":"Hélia","non-dropping-particle":"","parse-names":false,"suffix":""}],"container-title":"Developmental Biology","id":"ITEM-1","issue":"2","issued":{"date-parts":[["2016"]]},"page":"268-282","title":"Notch and Hedgehog in the thymus/parathyroid common primordium: Crosstalk in organ formation","type":"article-journal","volume":"418"},"uris":["http://www.mendeley.com/documents/?uuid=7006371a-6aa4-3c4d-a1c2-cbac1066d5f5"]}],"mendeley":{"formattedCitation":"&lt;sup&gt;7&lt;/sup&gt;","plainTextFormattedCitation":"7","previouslyFormattedCitation":"&lt;sup&gt;7&lt;/sup&gt;"},"properties":{"noteIndex":0},"schema":"https://github.com/citation-style-language/schema/raw/master/csl-citation.json"}</w:instrText>
      </w:r>
      <w:r w:rsidR="00AD7216" w:rsidRPr="00680744">
        <w:rPr>
          <w:rFonts w:ascii="Calibri" w:hAnsi="Calibri" w:cs="Calibri"/>
        </w:rPr>
        <w:fldChar w:fldCharType="separate"/>
      </w:r>
      <w:r w:rsidR="00AD7216" w:rsidRPr="00680744">
        <w:rPr>
          <w:rFonts w:ascii="Calibri" w:hAnsi="Calibri" w:cs="Calibri"/>
          <w:noProof/>
          <w:vertAlign w:val="superscript"/>
        </w:rPr>
        <w:t>7</w:t>
      </w:r>
      <w:r w:rsidR="00AD7216" w:rsidRPr="00680744">
        <w:rPr>
          <w:rFonts w:ascii="Calibri" w:hAnsi="Calibri" w:cs="Calibri"/>
        </w:rPr>
        <w:fldChar w:fldCharType="end"/>
      </w:r>
      <w:r w:rsidR="00AD7216" w:rsidRPr="00680744">
        <w:rPr>
          <w:rFonts w:ascii="Calibri" w:hAnsi="Calibri" w:cs="Calibri"/>
          <w:vertAlign w:val="superscript"/>
        </w:rPr>
        <w:t>,</w:t>
      </w:r>
      <w:r w:rsidR="00AD7216" w:rsidRPr="00680744">
        <w:rPr>
          <w:rFonts w:ascii="Calibri" w:hAnsi="Calibri" w:cs="Calibri"/>
        </w:rPr>
        <w:fldChar w:fldCharType="begin" w:fldLock="1"/>
      </w:r>
      <w:r w:rsidR="00DD788A" w:rsidRPr="00680744">
        <w:rPr>
          <w:rFonts w:ascii="Calibri" w:hAnsi="Calibri" w:cs="Calibri"/>
        </w:rPr>
        <w:instrText>ADDIN CSL_CITATION {"citationItems":[{"id":"ITEM-1","itemData":{"DOI":"10.3791/57114","abstract":"The avian embryo, as an experimental model, has been of utmost importance for seminal discoveries in developmental biology. Among several approaches, the formation of quail-chicken chimeras and the use of the chorioallantoic membrane (CAM) to sustain the development of ectopic tissues date back to the last century. Nowadays, the combination of these classical techniques with recent in vitro methodologies offers novel prospects to further explore organ formation. Here we describe a two-step approach to study early-and late-stages of organogenesis. Briefly, the embryonic region containing the presumptive territory of the organ is isolated from quail embryos and grown in vitro in an organotypic system (up to 48 h). Cultured tissues are subsequently grafted onto the CAM of a chicken embryo. After 10 days of in ovo development, fully formed organs are obtained from grafted tissues. This method also allows the modulation of signaling pathways by the regular administration of pharmacological agents and tissue genetic manipulation throughout in vitro and in ovo developmental steps. Additionally, developing tissues can be collected at any time-window to analyze their gene-expression profile (using quantitative PCR (qPCR), microarrays, etc.) and morphology (assessed with conventional histology and immunochemistry). The described experimental procedure can be used as a tool to follow organ formation outside the avian embryo, from the early stages of organogenesis to fully formed and functional organs.","author":[{"dropping-particle":"","family":"Figueiredo","given":"Marta","non-dropping-particle":"","parse-names":false,"suffix":""},{"dropping-particle":"","family":"Neves","given":"Hélia","non-dropping-particle":"","parse-names":false,"suffix":""}],"container-title":"J. Vis. Exp","id":"ITEM-1","issue":"13610","issued":{"date-parts":[["2018"]]},"title":"Two-step Approach to Explore Early-and Late-stages of Organ Formation in the Avian Model: The Thymus and Parathyroid Glands Organogenesis Paradigm Video Link","type":"article-journal","volume":"5711437915"},"uris":["http://www.mendeley.com/documents/?uuid=7b654a9f-d99e-3969-909e-613c132d3855"]}],"mendeley":{"formattedCitation":"&lt;sup&gt;8&lt;/sup&gt;","plainTextFormattedCitation":"8","previouslyFormattedCitation":"&lt;sup&gt;8&lt;/sup&gt;"},"properties":{"noteIndex":0},"schema":"https://github.com/citation-style-language/schema/raw/master/csl-citation.json"}</w:instrText>
      </w:r>
      <w:r w:rsidR="00AD7216" w:rsidRPr="00680744">
        <w:rPr>
          <w:rFonts w:ascii="Calibri" w:hAnsi="Calibri" w:cs="Calibri"/>
        </w:rPr>
        <w:fldChar w:fldCharType="separate"/>
      </w:r>
      <w:r w:rsidR="00AD7216" w:rsidRPr="00680744">
        <w:rPr>
          <w:rFonts w:ascii="Calibri" w:hAnsi="Calibri" w:cs="Calibri"/>
          <w:noProof/>
          <w:vertAlign w:val="superscript"/>
        </w:rPr>
        <w:t>8</w:t>
      </w:r>
      <w:r w:rsidR="00AD7216" w:rsidRPr="00680744">
        <w:rPr>
          <w:rFonts w:ascii="Calibri" w:hAnsi="Calibri" w:cs="Calibri"/>
        </w:rPr>
        <w:fldChar w:fldCharType="end"/>
      </w:r>
      <w:r w:rsidR="00824C54" w:rsidRPr="00680744">
        <w:rPr>
          <w:rFonts w:ascii="Calibri" w:hAnsi="Calibri" w:cs="Calibri"/>
        </w:rPr>
        <w:t xml:space="preserve">. </w:t>
      </w:r>
      <w:r w:rsidR="001840BE" w:rsidRPr="00680744">
        <w:rPr>
          <w:rFonts w:ascii="Calibri" w:hAnsi="Calibri" w:cs="Calibri"/>
        </w:rPr>
        <w:t>Succinctly</w:t>
      </w:r>
      <w:r w:rsidR="00D64391" w:rsidRPr="00680744">
        <w:rPr>
          <w:rFonts w:ascii="Calibri" w:hAnsi="Calibri" w:cs="Calibri"/>
        </w:rPr>
        <w:t>,</w:t>
      </w:r>
      <w:r w:rsidR="007E7F8B" w:rsidRPr="00680744">
        <w:rPr>
          <w:rFonts w:ascii="Calibri" w:hAnsi="Calibri" w:cs="Calibri"/>
          <w:shd w:val="clear" w:color="auto" w:fill="FFFFFF"/>
        </w:rPr>
        <w:t xml:space="preserve"> </w:t>
      </w:r>
      <w:r w:rsidR="001B1155" w:rsidRPr="00680744">
        <w:rPr>
          <w:rFonts w:ascii="Calibri" w:hAnsi="Calibri" w:cs="Calibri"/>
          <w:shd w:val="clear" w:color="auto" w:fill="FFFFFF"/>
        </w:rPr>
        <w:t xml:space="preserve">the </w:t>
      </w:r>
      <w:r w:rsidR="007E7F8B" w:rsidRPr="00680744">
        <w:rPr>
          <w:rFonts w:ascii="Calibri" w:hAnsi="Calibri" w:cs="Calibri"/>
          <w:shd w:val="clear" w:color="auto" w:fill="FFFFFF"/>
        </w:rPr>
        <w:t xml:space="preserve">cultured tissues </w:t>
      </w:r>
      <w:r w:rsidR="00BB7CDF" w:rsidRPr="00680744">
        <w:rPr>
          <w:rFonts w:ascii="Calibri" w:hAnsi="Calibri" w:cs="Calibri"/>
          <w:shd w:val="clear" w:color="auto" w:fill="FFFFFF"/>
        </w:rPr>
        <w:t xml:space="preserve">were </w:t>
      </w:r>
      <w:r w:rsidR="0010294B" w:rsidRPr="00680744">
        <w:rPr>
          <w:rFonts w:ascii="Calibri" w:hAnsi="Calibri" w:cs="Calibri"/>
          <w:shd w:val="clear" w:color="auto" w:fill="FFFFFF"/>
        </w:rPr>
        <w:t xml:space="preserve">grafted onto the </w:t>
      </w:r>
      <w:r w:rsidR="0010294B" w:rsidRPr="00680744">
        <w:rPr>
          <w:rFonts w:ascii="Calibri" w:hAnsi="Calibri" w:cs="Calibri"/>
        </w:rPr>
        <w:t xml:space="preserve">CAM of cE8 embryo and allowed to </w:t>
      </w:r>
      <w:r w:rsidR="003A5E51" w:rsidRPr="00680744">
        <w:rPr>
          <w:rFonts w:ascii="Calibri" w:hAnsi="Calibri" w:cs="Calibri"/>
        </w:rPr>
        <w:t>develop</w:t>
      </w:r>
      <w:r w:rsidR="003A5E51" w:rsidRPr="00680744">
        <w:rPr>
          <w:rFonts w:ascii="Calibri" w:hAnsi="Calibri" w:cs="Calibri"/>
          <w:shd w:val="clear" w:color="auto" w:fill="FFFFFF"/>
        </w:rPr>
        <w:t xml:space="preserve"> </w:t>
      </w:r>
      <w:r w:rsidR="003A5E51" w:rsidRPr="001C757B">
        <w:rPr>
          <w:rFonts w:ascii="Calibri" w:hAnsi="Calibri" w:cs="Calibri"/>
        </w:rPr>
        <w:t xml:space="preserve">in </w:t>
      </w:r>
      <w:proofErr w:type="spellStart"/>
      <w:r w:rsidR="003A5E51" w:rsidRPr="001C757B">
        <w:rPr>
          <w:rFonts w:ascii="Calibri" w:hAnsi="Calibri" w:cs="Calibri"/>
        </w:rPr>
        <w:t>ovo</w:t>
      </w:r>
      <w:proofErr w:type="spellEnd"/>
      <w:r w:rsidR="003A5E51" w:rsidRPr="00603789">
        <w:rPr>
          <w:rFonts w:ascii="Calibri" w:hAnsi="Calibri" w:cs="Calibri"/>
          <w:shd w:val="clear" w:color="auto" w:fill="FFFFFF"/>
        </w:rPr>
        <w:t xml:space="preserve"> for 10 days</w:t>
      </w:r>
      <w:r w:rsidR="00730874" w:rsidRPr="00603789">
        <w:rPr>
          <w:rFonts w:ascii="Calibri" w:hAnsi="Calibri" w:cs="Calibri"/>
        </w:rPr>
        <w:t>.</w:t>
      </w:r>
      <w:r w:rsidR="00A470E6" w:rsidRPr="0050697E">
        <w:rPr>
          <w:rFonts w:ascii="Calibri" w:hAnsi="Calibri" w:cs="Calibri"/>
        </w:rPr>
        <w:t xml:space="preserve"> </w:t>
      </w:r>
      <w:r w:rsidR="00710FCB" w:rsidRPr="0050697E">
        <w:rPr>
          <w:rFonts w:ascii="Calibri" w:hAnsi="Calibri" w:cs="Calibri"/>
        </w:rPr>
        <w:t>Then, t</w:t>
      </w:r>
      <w:r w:rsidR="003A5E51" w:rsidRPr="0050697E">
        <w:rPr>
          <w:rFonts w:ascii="Calibri" w:hAnsi="Calibri" w:cs="Calibri"/>
        </w:rPr>
        <w:t xml:space="preserve">hymus formation </w:t>
      </w:r>
      <w:r w:rsidR="00551C68" w:rsidRPr="0050697E">
        <w:rPr>
          <w:rFonts w:ascii="Calibri" w:hAnsi="Calibri" w:cs="Calibri"/>
        </w:rPr>
        <w:t xml:space="preserve">was </w:t>
      </w:r>
      <w:r w:rsidR="003A5E51" w:rsidRPr="0050697E">
        <w:rPr>
          <w:rFonts w:ascii="Calibri" w:hAnsi="Calibri" w:cs="Calibri"/>
        </w:rPr>
        <w:t xml:space="preserve">evaluated </w:t>
      </w:r>
      <w:r w:rsidR="00921BD1" w:rsidRPr="0050697E">
        <w:rPr>
          <w:rFonts w:ascii="Calibri" w:hAnsi="Calibri" w:cs="Calibri"/>
        </w:rPr>
        <w:t xml:space="preserve">by morphological analysis </w:t>
      </w:r>
      <w:r w:rsidR="003A5E51" w:rsidRPr="0050697E">
        <w:rPr>
          <w:rFonts w:ascii="Calibri" w:hAnsi="Calibri" w:cs="Calibri"/>
        </w:rPr>
        <w:t xml:space="preserve">in </w:t>
      </w:r>
      <w:r w:rsidR="005A6B6D" w:rsidRPr="0050697E">
        <w:rPr>
          <w:rFonts w:ascii="Calibri" w:hAnsi="Calibri" w:cs="Calibri"/>
        </w:rPr>
        <w:t xml:space="preserve">the </w:t>
      </w:r>
      <w:r w:rsidR="003A5E51" w:rsidRPr="0050697E">
        <w:rPr>
          <w:rFonts w:ascii="Calibri" w:hAnsi="Calibri" w:cs="Calibri"/>
        </w:rPr>
        <w:t xml:space="preserve">harvested </w:t>
      </w:r>
      <w:r w:rsidR="00730874" w:rsidRPr="0050697E">
        <w:rPr>
          <w:rFonts w:ascii="Calibri" w:hAnsi="Calibri" w:cs="Calibri"/>
        </w:rPr>
        <w:t>explants</w:t>
      </w:r>
      <w:r w:rsidR="00EB29E4" w:rsidRPr="0050697E">
        <w:rPr>
          <w:rFonts w:ascii="Calibri" w:hAnsi="Calibri" w:cs="Calibri"/>
        </w:rPr>
        <w:t xml:space="preserve">. </w:t>
      </w:r>
      <w:r w:rsidR="0037404B" w:rsidRPr="0050697E">
        <w:rPr>
          <w:rFonts w:ascii="Calibri" w:hAnsi="Calibri" w:cs="Calibri"/>
          <w:shd w:val="clear" w:color="auto" w:fill="FFFFFF"/>
          <w:lang w:val="en-US" w:eastAsia="en-US"/>
        </w:rPr>
        <w:t>As in the classical quail-chicken studies</w:t>
      </w:r>
      <w:r w:rsidR="00B318F5" w:rsidRPr="00603789">
        <w:rPr>
          <w:rFonts w:ascii="Calibri" w:hAnsi="Calibri" w:cs="Calibri"/>
          <w:shd w:val="clear" w:color="auto" w:fill="FFFFFF"/>
          <w:lang w:val="en-US" w:eastAsia="en-US"/>
        </w:rPr>
        <w:fldChar w:fldCharType="begin" w:fldLock="1"/>
      </w:r>
      <w:r w:rsidR="001B310A" w:rsidRPr="0050697E">
        <w:rPr>
          <w:rFonts w:ascii="Calibri" w:hAnsi="Calibri" w:cs="Calibri"/>
          <w:shd w:val="clear" w:color="auto" w:fill="FFFFFF"/>
          <w:lang w:val="en-US" w:eastAsia="en-US"/>
        </w:rPr>
        <w:instrText>ADDIN CSL_CITATION {"citationItems":[{"id":"ITEM-1","itemData":{"DOI":"10.1084/jem.142.1.17","abstract":"Various types of immunological deficiency diseases are related to develop-mental anomalies of primary lymphoid organs (1, 2) . Since the thymus is directly concerned with the acquisition of cellular immunity (3), the normal processes of thymic differentiation have been investigated on many occasions. The results, however, have been very controversial concerning the embryological origin of thymic lymphocytes (4) . This paper deals with an experimental analysis of the evolution of the cell components found in the thymic primordium of birds during embryonic life . The thymus derives from an epitheliomesenchymal rudiment originating from the 3rd and 4th pharyngeal pouches (5-10) . In the chick embryo, the thymic endoderm separates from the pharynx during the 5th day of incubation as a cord of epithelial cells which elongates along the jugular vein (9, 10) . A thin mesenchymal capsule surrounds the endodermal primordium and the mesenchymal cells penetrate it, lobulation and vascularization of the organ occurring together . Around the 11th day of development lymphoid differentiation of the thymus becomes evident . According to one view the lymphocytes originate by transformation of the epithelial cells of the early anlage . This idea initially formulated by Kolliker (11) was supported by several authors who claimed to demonstrate transitional forms between thymic epithelial and thymic lymphoid cells (10, 12-17) . From an experimental study of the histogenetic capacities of the early mouse endodermal thymic rudiment, Auerbach (18, 19) also con-cluded that the epithelial component was the source of thymus lymphocytes . According to the \"substitution\" theory proposed by Hammar (20) and supported by many subsequent studies (9, 21, 22) thymic lymphocytes were derived exclusively from connective tissue lymphocytes which invaded the early epithelial anlage . By experiments carried out in the chick embryo, Moore and Owen (23, 24) demonstrated the existence of vascular migration pathways of chromosomally labeled cells invading the thymus in 7-to 8-day-old embryos . According to these authors the thymus receives an inflow of blood-borne stem cells, pre-sumably originating from the blood islets of the yolk sac, which proliferate and differentiate into lymphocytes after reaching the thymus (25) .","author":[{"dropping-particle":"","family":"Douarin","given":"Nicole M","non-dropping-particle":"Le","parse-names":false,"suffix":""},{"dropping-particle":"V","family":"Jotereau","given":"Francine","non-dropping-particle":"","parse-names":false,"suffix":""}],"id":"ITEM-1","issued":{"date-parts":[["0"]]},"title":"TRACING OF CELLS OF THE AVIAN THYMUS THROUGH EMBRYONIC LIFE IN INTERSPECIFIC CHIMERAS","type":"article-journal"},"uris":["http://www.mendeley.com/documents/?uuid=319df063-d989-386e-93f6-631f34772024"]}],"mendeley":{"formattedCitation":"&lt;sup&gt;3&lt;/sup&gt;","plainTextFormattedCitation":"3","previouslyFormattedCitation":"&lt;sup&gt;3&lt;/sup&gt;"},"properties":{"noteIndex":0},"schema":"https://github.com/citation-style-language/schema/raw/master/csl-citation.json"}</w:instrText>
      </w:r>
      <w:r w:rsidR="00B318F5" w:rsidRPr="001C757B">
        <w:rPr>
          <w:rFonts w:ascii="Calibri" w:hAnsi="Calibri" w:cs="Calibri"/>
          <w:shd w:val="clear" w:color="auto" w:fill="FFFFFF"/>
          <w:lang w:val="en-US" w:eastAsia="en-US"/>
        </w:rPr>
        <w:fldChar w:fldCharType="separate"/>
      </w:r>
      <w:r w:rsidR="00B318F5" w:rsidRPr="00603789">
        <w:rPr>
          <w:rFonts w:ascii="Calibri" w:hAnsi="Calibri" w:cs="Calibri"/>
          <w:noProof/>
          <w:shd w:val="clear" w:color="auto" w:fill="FFFFFF"/>
          <w:vertAlign w:val="superscript"/>
          <w:lang w:val="en-US" w:eastAsia="en-US"/>
        </w:rPr>
        <w:t>3</w:t>
      </w:r>
      <w:r w:rsidR="00B318F5" w:rsidRPr="00603789">
        <w:rPr>
          <w:rFonts w:ascii="Calibri" w:hAnsi="Calibri" w:cs="Calibri"/>
          <w:shd w:val="clear" w:color="auto" w:fill="FFFFFF"/>
          <w:lang w:val="en-US" w:eastAsia="en-US"/>
        </w:rPr>
        <w:fldChar w:fldCharType="end"/>
      </w:r>
      <w:r w:rsidR="0037404B" w:rsidRPr="00603789">
        <w:rPr>
          <w:rFonts w:ascii="Calibri" w:hAnsi="Calibri" w:cs="Calibri"/>
          <w:shd w:val="clear" w:color="auto" w:fill="FFFFFF"/>
          <w:lang w:val="en-US" w:eastAsia="en-US"/>
        </w:rPr>
        <w:t xml:space="preserve">, </w:t>
      </w:r>
      <w:r w:rsidR="002A3F26" w:rsidRPr="00603789">
        <w:rPr>
          <w:rFonts w:ascii="Calibri" w:hAnsi="Calibri" w:cs="Calibri"/>
          <w:shd w:val="clear" w:color="auto" w:fill="FFFFFF"/>
          <w:lang w:val="en-US" w:eastAsia="en-US"/>
        </w:rPr>
        <w:t xml:space="preserve">the quail thymic epithelium </w:t>
      </w:r>
      <w:r w:rsidR="00551C68" w:rsidRPr="0050697E">
        <w:rPr>
          <w:rFonts w:ascii="Calibri" w:hAnsi="Calibri" w:cs="Calibri"/>
          <w:shd w:val="clear" w:color="auto" w:fill="FFFFFF"/>
          <w:lang w:val="en-US" w:eastAsia="en-US"/>
        </w:rPr>
        <w:t xml:space="preserve">was </w:t>
      </w:r>
      <w:r w:rsidR="002A3F26" w:rsidRPr="0050697E">
        <w:rPr>
          <w:rFonts w:ascii="Calibri" w:hAnsi="Calibri" w:cs="Calibri"/>
          <w:shd w:val="clear" w:color="auto" w:fill="FFFFFF"/>
          <w:lang w:val="en-US" w:eastAsia="en-US"/>
        </w:rPr>
        <w:t>colonized by hematopoietic progenitor cells</w:t>
      </w:r>
      <w:r w:rsidR="00D61B19" w:rsidRPr="0050697E">
        <w:rPr>
          <w:rFonts w:ascii="Calibri" w:hAnsi="Calibri" w:cs="Calibri"/>
          <w:shd w:val="clear" w:color="auto" w:fill="FFFFFF"/>
          <w:lang w:val="en-US" w:eastAsia="en-US"/>
        </w:rPr>
        <w:t xml:space="preserve"> (HPCs)</w:t>
      </w:r>
      <w:r w:rsidR="002A3F26" w:rsidRPr="0050697E">
        <w:rPr>
          <w:rFonts w:ascii="Calibri" w:hAnsi="Calibri" w:cs="Calibri"/>
          <w:shd w:val="clear" w:color="auto" w:fill="FFFFFF"/>
          <w:lang w:val="en-US" w:eastAsia="en-US"/>
        </w:rPr>
        <w:t xml:space="preserve"> derived from the chicken embryo</w:t>
      </w:r>
      <w:r w:rsidR="00D9144E" w:rsidRPr="0050697E">
        <w:rPr>
          <w:rFonts w:ascii="Calibri" w:hAnsi="Calibri" w:cs="Calibri"/>
          <w:shd w:val="clear" w:color="auto" w:fill="FFFFFF"/>
          <w:lang w:val="en-US" w:eastAsia="en-US"/>
        </w:rPr>
        <w:t xml:space="preserve">, which </w:t>
      </w:r>
      <w:r w:rsidR="0012311D" w:rsidRPr="0050697E">
        <w:rPr>
          <w:rFonts w:ascii="Calibri" w:hAnsi="Calibri" w:cs="Calibri"/>
          <w:shd w:val="clear" w:color="auto" w:fill="FFFFFF"/>
          <w:lang w:val="en-US" w:eastAsia="en-US"/>
        </w:rPr>
        <w:t xml:space="preserve">was </w:t>
      </w:r>
      <w:r w:rsidR="0010113F" w:rsidRPr="0050697E">
        <w:rPr>
          <w:rFonts w:ascii="Calibri" w:hAnsi="Calibri" w:cs="Calibri"/>
          <w:shd w:val="clear" w:color="auto" w:fill="FFFFFF"/>
          <w:lang w:val="en-US" w:eastAsia="en-US"/>
        </w:rPr>
        <w:t xml:space="preserve">later </w:t>
      </w:r>
      <w:r w:rsidR="0012311D" w:rsidRPr="0050697E">
        <w:rPr>
          <w:rFonts w:ascii="Calibri" w:hAnsi="Calibri" w:cs="Calibri"/>
          <w:shd w:val="clear" w:color="auto" w:fill="FFFFFF"/>
          <w:lang w:val="en-US" w:eastAsia="en-US"/>
        </w:rPr>
        <w:t xml:space="preserve">shown to </w:t>
      </w:r>
      <w:r w:rsidR="00D9144E" w:rsidRPr="0050697E">
        <w:rPr>
          <w:rFonts w:ascii="Calibri" w:hAnsi="Calibri" w:cs="Calibri"/>
          <w:shd w:val="clear" w:color="auto" w:fill="FFFFFF"/>
          <w:lang w:val="en-US" w:eastAsia="en-US"/>
        </w:rPr>
        <w:t>contribute</w:t>
      </w:r>
      <w:r w:rsidR="00D9144E" w:rsidRPr="00680744">
        <w:rPr>
          <w:rFonts w:ascii="Calibri" w:hAnsi="Calibri" w:cs="Calibri"/>
          <w:shd w:val="clear" w:color="auto" w:fill="FFFFFF"/>
          <w:lang w:val="en-US" w:eastAsia="en-US"/>
        </w:rPr>
        <w:t xml:space="preserve"> to organ development</w:t>
      </w:r>
      <w:r w:rsidR="007E0802" w:rsidRPr="00680744">
        <w:rPr>
          <w:rFonts w:ascii="Calibri" w:hAnsi="Calibri" w:cs="Calibri"/>
          <w:shd w:val="clear" w:color="auto" w:fill="FFFFFF"/>
          <w:lang w:val="en-US" w:eastAsia="en-US"/>
        </w:rPr>
        <w:fldChar w:fldCharType="begin" w:fldLock="1"/>
      </w:r>
      <w:r w:rsidR="00DD788A" w:rsidRPr="00680744">
        <w:rPr>
          <w:rFonts w:ascii="Calibri" w:hAnsi="Calibri" w:cs="Calibri"/>
          <w:shd w:val="clear" w:color="auto" w:fill="FFFFFF"/>
          <w:lang w:val="en-US" w:eastAsia="en-US"/>
        </w:rPr>
        <w:instrText>ADDIN CSL_CITATION {"citationItems":[{"id":"ITEM-1","itemData":{"ISSN":"0036-8075","PMID":"8629026","abstract":"The development of the thymus depends initially on epithelial-mesenchymal and subsequently on reciprocal lympho-stromal interactions. The genetic steps governing development and differentiation of the thymic microenvironment are unknown. With the use of a targeted disruption of the whn gene, which recapitulates the phenotype of the athymic nude mouse, the WHN transcription factor was shown to be the product of the nude locus. Formation of the thymic epithelial primordium before the entry of lymphocyte progenitors did not require the activity of WHN. However, subsequent differentiation of primitive precursor cells into subcapsular, cortical, and medullary epithelial cells of the postnatal thymus did depend on activity of the whn gene. These results define the first genetically separable steps during thymic epithelial differentiation.","author":[{"dropping-particle":"","family":"Nehls","given":"M","non-dropping-particle":"","parse-names":false,"suffix":""},{"dropping-particle":"","family":"Kyewski","given":"B","non-dropping-particle":"","parse-names":false,"suffix":""},{"dropping-particle":"","family":"Messerle","given":"M","non-dropping-particle":"","parse-names":false,"suffix":""},{"dropping-particle":"","family":"Waldschütz","given":"R","non-dropping-particle":"","parse-names":false,"suffix":""},{"dropping-particle":"","family":"Schüddekopf","given":"K","non-dropping-particle":"","parse-names":false,"suffix":""},{"dropping-particle":"","family":"Smith","given":"A J","non-dropping-particle":"","parse-names":false,"suffix":""},{"dropping-particle":"","family":"Boehm","given":"T","non-dropping-particle":"","parse-names":false,"suffix":""}],"container-title":"Science (New York, N.Y.)","id":"ITEM-1","issue":"5263","issued":{"date-parts":[["1996","5","10"]]},"page":"886-9","title":"Two genetically separable steps in the differentiation of thymic epithelium.","type":"article-journal","volume":"272"},"uris":["http://www.mendeley.com/documents/?uuid=1730cdb7-a9ad-3f10-ae6b-93bbcf4d2790"]}],"mendeley":{"formattedCitation":"&lt;sup&gt;9&lt;/sup&gt;","plainTextFormattedCitation":"9","previouslyFormattedCitation":"&lt;sup&gt;9&lt;/sup&gt;"},"properties":{"noteIndex":0},"schema":"https://github.com/citation-style-language/schema/raw/master/csl-citation.json"}</w:instrText>
      </w:r>
      <w:r w:rsidR="007E0802" w:rsidRPr="00680744">
        <w:rPr>
          <w:rFonts w:ascii="Calibri" w:hAnsi="Calibri" w:cs="Calibri"/>
          <w:shd w:val="clear" w:color="auto" w:fill="FFFFFF"/>
          <w:lang w:val="en-US" w:eastAsia="en-US"/>
        </w:rPr>
        <w:fldChar w:fldCharType="separate"/>
      </w:r>
      <w:r w:rsidR="00AD7216" w:rsidRPr="00680744">
        <w:rPr>
          <w:rFonts w:ascii="Calibri" w:hAnsi="Calibri" w:cs="Calibri"/>
          <w:noProof/>
          <w:shd w:val="clear" w:color="auto" w:fill="FFFFFF"/>
          <w:vertAlign w:val="superscript"/>
          <w:lang w:val="en-US" w:eastAsia="en-US"/>
        </w:rPr>
        <w:t>9</w:t>
      </w:r>
      <w:r w:rsidR="007E0802" w:rsidRPr="00680744">
        <w:rPr>
          <w:rFonts w:ascii="Calibri" w:hAnsi="Calibri" w:cs="Calibri"/>
          <w:shd w:val="clear" w:color="auto" w:fill="FFFFFF"/>
          <w:lang w:val="en-US" w:eastAsia="en-US"/>
        </w:rPr>
        <w:fldChar w:fldCharType="end"/>
      </w:r>
      <w:r w:rsidR="007E0802" w:rsidRPr="00680744">
        <w:rPr>
          <w:rFonts w:ascii="Calibri" w:hAnsi="Calibri" w:cs="Calibri"/>
          <w:shd w:val="clear" w:color="auto" w:fill="FFFFFF"/>
          <w:vertAlign w:val="superscript"/>
          <w:lang w:val="en-US" w:eastAsia="en-US"/>
        </w:rPr>
        <w:t>,</w:t>
      </w:r>
      <w:r w:rsidR="007E0802" w:rsidRPr="00680744">
        <w:rPr>
          <w:rFonts w:ascii="Calibri" w:hAnsi="Calibri" w:cs="Calibri"/>
          <w:shd w:val="clear" w:color="auto" w:fill="FFFFFF"/>
          <w:lang w:val="en-US" w:eastAsia="en-US"/>
        </w:rPr>
        <w:fldChar w:fldCharType="begin" w:fldLock="1"/>
      </w:r>
      <w:r w:rsidR="001B310A" w:rsidRPr="00680744">
        <w:rPr>
          <w:rFonts w:ascii="Calibri" w:hAnsi="Calibri" w:cs="Calibri"/>
          <w:shd w:val="clear" w:color="auto" w:fill="FFFFFF"/>
          <w:lang w:val="en-US" w:eastAsia="en-US"/>
        </w:rPr>
        <w:instrText>ADDIN CSL_CITATION {"citationItems":[{"id":"ITEM-1","itemData":{"DOI":"10.1073/pnas.93.12.5742","ISBN":"0027-8424 (Print)\\r0027-8424 (Linking)","ISSN":"0027-8424","PMID":"8650163","abstract":"The nude mutation (nu) causes athymia and hairlessness, but the molecular mechanisms by which it acts have not been determined. To address the role of nu in thymogenesis, we investigated whether all or part of the nude thymic epithelium could be rescued by the presence of wild-type cells in nude &lt;--&gt; wild-type chimeric mice. Detailed immunohistochemical analyses revealed that nude-derived cells could persist in the chimeric thymus but could not contribute to cortical or medullary epithelial networks. Nude-derived cells, present in few clusters in the medulla, expressed markers of a rare subpopulation of adult medullary epithelium. The thymic epithelial rudiment of nude mice strongly expressed these same markers, which may therefore define committed immature thymic epithelial precursor cells. To our knowledge, these data provide the first evidence that the nu gene product acts cell-autonomously and is necessary for the development of all major subpopulations of mature thymic epithelium. We propose that nu acts to regulate growth and/or differentiation, but not determination, of thymic epithelial progenitors.","author":[{"dropping-particle":"","family":"Morahan","given":"G","non-dropping-particle":"","parse-names":false,"suffix":""},{"dropping-particle":"","family":"Blackburn","given":"C Clare","non-dropping-particle":"","parse-names":false,"suffix":""},{"dropping-particle":"","family":"Augustine","given":"C L","non-dropping-particle":"","parse-names":false,"suffix":""},{"dropping-particle":"","family":"Li","given":"R","non-dropping-particle":"","parse-names":false,"suffix":""},{"dropping-particle":"","family":"Harvey","given":"R P","non-dropping-particle":"","parse-names":false,"suffix":""},{"dropping-particle":"","family":"Malin","given":"M a","non-dropping-particle":"","parse-names":false,"suffix":""},{"dropping-particle":"","family":"Boyd","given":"Richard L","non-dropping-particle":"","parse-names":false,"suffix":""},{"dropping-particle":"","family":"Miller","given":"J F","non-dropping-particle":"","parse-names":false,"suffix":""},{"dropping-particle":"","family":"Morahan","given":"G","non-dropping-particle":"","parse-names":false,"suffix":""}],"container-title":"Proceedings of the National Academy of Sciences of the United States of America","id":"ITEM-1","issue":"12","issued":{"date-parts":[["1996"]]},"page":"5742-5746","title":"The nu gene acts cell-autonomously and is required for differentiation of thymic epithelial progenitors.","type":"article-journal","volume":"93"},"uris":["http://www.mendeley.com/documents/?uuid=421ec7eb-3eab-3d16-94e6-6fcb6d31c75b"]}],"mendeley":{"formattedCitation":"&lt;sup&gt;10&lt;/sup&gt;","plainTextFormattedCitation":"10","previouslyFormattedCitation":"&lt;sup&gt;10&lt;/sup&gt;"},"properties":{"noteIndex":0},"schema":"https://github.com/citation-style-language/schema/raw/master/csl-citation.json"}</w:instrText>
      </w:r>
      <w:r w:rsidR="007E0802" w:rsidRPr="00680744">
        <w:rPr>
          <w:rFonts w:ascii="Calibri" w:hAnsi="Calibri" w:cs="Calibri"/>
          <w:shd w:val="clear" w:color="auto" w:fill="FFFFFF"/>
          <w:lang w:val="en-US" w:eastAsia="en-US"/>
        </w:rPr>
        <w:fldChar w:fldCharType="separate"/>
      </w:r>
      <w:r w:rsidR="00AD7216" w:rsidRPr="00680744">
        <w:rPr>
          <w:rFonts w:ascii="Calibri" w:hAnsi="Calibri" w:cs="Calibri"/>
          <w:noProof/>
          <w:shd w:val="clear" w:color="auto" w:fill="FFFFFF"/>
          <w:vertAlign w:val="superscript"/>
          <w:lang w:val="en-US" w:eastAsia="en-US"/>
        </w:rPr>
        <w:t>10</w:t>
      </w:r>
      <w:r w:rsidR="007E0802" w:rsidRPr="00680744">
        <w:rPr>
          <w:rFonts w:ascii="Calibri" w:hAnsi="Calibri" w:cs="Calibri"/>
          <w:shd w:val="clear" w:color="auto" w:fill="FFFFFF"/>
          <w:lang w:val="en-US" w:eastAsia="en-US"/>
        </w:rPr>
        <w:fldChar w:fldCharType="end"/>
      </w:r>
      <w:r w:rsidR="002A3F26" w:rsidRPr="00680744">
        <w:rPr>
          <w:rFonts w:ascii="Calibri" w:hAnsi="Calibri" w:cs="Calibri"/>
          <w:shd w:val="clear" w:color="auto" w:fill="FFFFFF"/>
          <w:lang w:val="en-US" w:eastAsia="en-US"/>
        </w:rPr>
        <w:t xml:space="preserve">. </w:t>
      </w:r>
      <w:r w:rsidR="00D61B19" w:rsidRPr="00680744">
        <w:rPr>
          <w:rFonts w:ascii="Calibri" w:hAnsi="Calibri" w:cs="Calibri"/>
          <w:shd w:val="clear" w:color="auto" w:fill="FFFFFF"/>
          <w:lang w:val="en-US" w:eastAsia="en-US"/>
        </w:rPr>
        <w:t>The HPCs</w:t>
      </w:r>
      <w:r w:rsidR="002A3F26" w:rsidRPr="00680744">
        <w:rPr>
          <w:rFonts w:ascii="Calibri" w:hAnsi="Calibri" w:cs="Calibri"/>
          <w:shd w:val="clear" w:color="auto" w:fill="FFFFFF"/>
          <w:lang w:val="en-US" w:eastAsia="en-US"/>
        </w:rPr>
        <w:t xml:space="preserve"> migrate</w:t>
      </w:r>
      <w:r w:rsidR="00551C68" w:rsidRPr="00680744">
        <w:rPr>
          <w:rFonts w:ascii="Calibri" w:hAnsi="Calibri" w:cs="Calibri"/>
          <w:shd w:val="clear" w:color="auto" w:fill="FFFFFF"/>
          <w:lang w:val="en-US" w:eastAsia="en-US"/>
        </w:rPr>
        <w:t>d</w:t>
      </w:r>
      <w:r w:rsidR="002A3F26" w:rsidRPr="00680744">
        <w:rPr>
          <w:rFonts w:ascii="Calibri" w:hAnsi="Calibri" w:cs="Calibri"/>
          <w:shd w:val="clear" w:color="auto" w:fill="FFFFFF"/>
          <w:lang w:val="en-US" w:eastAsia="en-US"/>
        </w:rPr>
        <w:t xml:space="preserve"> from the embryo to the </w:t>
      </w:r>
      <w:r w:rsidR="00D9144E" w:rsidRPr="00680744">
        <w:rPr>
          <w:rFonts w:ascii="Calibri" w:hAnsi="Calibri" w:cs="Calibri"/>
          <w:shd w:val="clear" w:color="auto" w:fill="FFFFFF"/>
          <w:lang w:val="en-US" w:eastAsia="en-US"/>
        </w:rPr>
        <w:t xml:space="preserve">ectopic chimeric </w:t>
      </w:r>
      <w:r w:rsidR="002A3F26" w:rsidRPr="00680744">
        <w:rPr>
          <w:rFonts w:ascii="Calibri" w:hAnsi="Calibri" w:cs="Calibri"/>
          <w:shd w:val="clear" w:color="auto" w:fill="FFFFFF"/>
          <w:lang w:val="en-US" w:eastAsia="en-US"/>
        </w:rPr>
        <w:t>thym</w:t>
      </w:r>
      <w:r w:rsidR="00D9144E" w:rsidRPr="00680744">
        <w:rPr>
          <w:rFonts w:ascii="Calibri" w:hAnsi="Calibri" w:cs="Calibri"/>
          <w:shd w:val="clear" w:color="auto" w:fill="FFFFFF"/>
          <w:lang w:val="en-US" w:eastAsia="en-US"/>
        </w:rPr>
        <w:t>us</w:t>
      </w:r>
      <w:r w:rsidR="0012311D" w:rsidRPr="00680744">
        <w:rPr>
          <w:rFonts w:ascii="Calibri" w:hAnsi="Calibri" w:cs="Calibri"/>
          <w:shd w:val="clear" w:color="auto" w:fill="FFFFFF"/>
          <w:lang w:val="en-US" w:eastAsia="en-US"/>
        </w:rPr>
        <w:t xml:space="preserve"> through the highly vascularized CAM</w:t>
      </w:r>
      <w:r w:rsidR="00DD788A" w:rsidRPr="00680744">
        <w:rPr>
          <w:rFonts w:ascii="Calibri" w:hAnsi="Calibri" w:cs="Calibri"/>
          <w:shd w:val="clear" w:color="auto" w:fill="FFFFFF"/>
          <w:lang w:val="en-US" w:eastAsia="en-US"/>
        </w:rPr>
        <w:fldChar w:fldCharType="begin" w:fldLock="1"/>
      </w:r>
      <w:r w:rsidR="00BB54B8" w:rsidRPr="00680744">
        <w:rPr>
          <w:rFonts w:ascii="Calibri" w:hAnsi="Calibri" w:cs="Calibri"/>
          <w:shd w:val="clear" w:color="auto" w:fill="FFFFFF"/>
          <w:lang w:val="en-US" w:eastAsia="en-US"/>
        </w:rPr>
        <w:instrText>ADDIN CSL_CITATION {"citationItems":[{"id":"ITEM-1","itemData":{"DOI":"10.1016/j.ydbio.2011.10.022","ISBN":"http://dx.doi.org/10.1016/j.ydbio.2011.10.022","ISSN":"1095564X","PMID":"22057081","abstract":"Epithelial-mesenchymal interactions are crucial for the development of the endoderm of the pharyngeal pouches into the epithelia of thymus and parathyroid glands. Here we investigated the dynamics of epithelial-mesenchymal interactions that take place at the earliest stages of thymic and parathyroid organogenesis using the quail-chick model together with a co-culture system capable of reproducing these early events in vitro. The presumptive territories of thymus and parathyroid epithelia were identified in three-dimensionally preserved pharyngeal endoderm of embryonic day 4.5 chick embryos on the basis of the expression of Foxn1 and Gcm2, respectively: the thymic rudiment is located in the dorsal domain of the third and fourth pouches, while the parathyroid rudiment occupies a more medial/anterior pouch domain. Using in vitro quail-chick tissue associations combined with in ovo transplantations, we show that the somatopleural but not the limb bud mesenchyme, can mimic the role of neural crest-derived pharyngeal mesenchyme to sustain development of these glands up to terminal differentiation. Furthermore, mesenchymal-derived Bmp4 appears to be essential to promote early stages of endoderm development during a short window of time, irrespective of the mesenchymal source. In vivo studies using the quail-chick system and implantation of growth factor soaked-beads further showed that expression of Bmp4 by the mesenchyme is necessary during a 24. h-period of time. After this period however, Bmp4 is no longer required and another signalling factor produced by the mesenchyme, Fgf10, influences later differentiation of the pouch endoderm. These results show that morphological development and cell differentiation of thymus and parathyroid epithelia require a succession of signals emanating from the associated mesenchyme, among which Bmp4 plays a pivotal role for triggering thymic epithelium specification. © 2011 Elsevier Inc.","author":[{"dropping-particle":"","family":"Neves","given":"Hélia","non-dropping-particle":"","parse-names":false,"suffix":""},{"dropping-particle":"","family":"Dupin","given":"Elisabeth","non-dropping-particle":"","parse-names":false,"suffix":""},{"dropping-particle":"","family":"Parreira","given":"Leonor","non-dropping-particle":"","parse-names":false,"suffix":""},{"dropping-particle":"","family":"Douarin","given":"Nicole M.","non-dropping-particle":"Le","parse-names":false,"suffix":""}],"container-title":"Developmental Biology","id":"ITEM-1","issue":"2","issued":{"date-parts":[["2012"]]},"page":"208-219","title":"Modulation of Bmp4 signalling in the epithelial-mesenchymal interactions that take place in early thymus and parathyroid development in avian embryos","type":"article-journal","volume":"361"},"uris":["http://www.mendeley.com/documents/?uuid=b8c2ebca-da68-3d97-ae48-c76aa2a74ee5"]}],"mendeley":{"formattedCitation":"&lt;sup&gt;5&lt;/sup&gt;","plainTextFormattedCitation":"5","previouslyFormattedCitation":"&lt;sup&gt;5&lt;/sup&gt;"},"properties":{"noteIndex":0},"schema":"https://github.com/citation-style-language/schema/raw/master/csl-citation.json"}</w:instrText>
      </w:r>
      <w:r w:rsidR="00DD788A" w:rsidRPr="00680744">
        <w:rPr>
          <w:rFonts w:ascii="Calibri" w:hAnsi="Calibri" w:cs="Calibri"/>
          <w:shd w:val="clear" w:color="auto" w:fill="FFFFFF"/>
          <w:lang w:val="en-US" w:eastAsia="en-US"/>
        </w:rPr>
        <w:fldChar w:fldCharType="separate"/>
      </w:r>
      <w:r w:rsidR="00DD788A" w:rsidRPr="00680744">
        <w:rPr>
          <w:rFonts w:ascii="Calibri" w:hAnsi="Calibri" w:cs="Calibri"/>
          <w:noProof/>
          <w:shd w:val="clear" w:color="auto" w:fill="FFFFFF"/>
          <w:vertAlign w:val="superscript"/>
          <w:lang w:val="en-US" w:eastAsia="en-US"/>
        </w:rPr>
        <w:t>5</w:t>
      </w:r>
      <w:r w:rsidR="00DD788A" w:rsidRPr="00680744">
        <w:rPr>
          <w:rFonts w:ascii="Calibri" w:hAnsi="Calibri" w:cs="Calibri"/>
          <w:shd w:val="clear" w:color="auto" w:fill="FFFFFF"/>
          <w:lang w:val="en-US" w:eastAsia="en-US"/>
        </w:rPr>
        <w:fldChar w:fldCharType="end"/>
      </w:r>
      <w:r w:rsidR="00DD788A" w:rsidRPr="00680744">
        <w:rPr>
          <w:rFonts w:ascii="Calibri" w:hAnsi="Calibri" w:cs="Calibri"/>
          <w:shd w:val="clear" w:color="auto" w:fill="FFFFFF"/>
          <w:vertAlign w:val="superscript"/>
          <w:lang w:val="en-US" w:eastAsia="en-US"/>
        </w:rPr>
        <w:t>,</w:t>
      </w:r>
      <w:r w:rsidR="00774323" w:rsidRPr="00680744">
        <w:rPr>
          <w:rFonts w:ascii="Calibri" w:hAnsi="Calibri" w:cs="Calibri"/>
          <w:shd w:val="clear" w:color="auto" w:fill="FFFFFF"/>
          <w:lang w:val="en-US" w:eastAsia="en-US"/>
        </w:rPr>
        <w:fldChar w:fldCharType="begin" w:fldLock="1"/>
      </w:r>
      <w:r w:rsidR="00AD7216" w:rsidRPr="00680744">
        <w:rPr>
          <w:rFonts w:ascii="Calibri" w:hAnsi="Calibri" w:cs="Calibri"/>
          <w:shd w:val="clear" w:color="auto" w:fill="FFFFFF"/>
          <w:lang w:val="en-US" w:eastAsia="en-US"/>
        </w:rPr>
        <w:instrText>ADDIN CSL_CITATION {"citationItems":[{"id":"ITEM-1","itemData":{"DOI":"10.1016/j.ydbio.2016.08.012","ISSN":"1095564X","PMID":"27544844","abstract":"The avian thymus and parathyroids (T/PT) common primordium derives from the endoderm of the third and fourth pharyngeal pouches (3/4PP). The molecular mechanisms that govern T/PT development are not fully understood. Here we study the effects of Notch and Hedgehog (Hh) signalling modulation during common primordium development using in vitro, in vivo and in ovo approaches. The impairment of Notch activity reduced Foxn1/thymus-fated and Gcm2/Pth/parathyroid-fated domains in the 3/4PP and further compromised the development of the parathyroid glands. When Hh signalling was abolished, we observed a reduction in the Gata3/Gcm2- and Lfng-expression domains at the median/anterior and median/posterior territories of the pouches, respectively. In contrast, the Foxn1 expression-domain at the dorsal tip of the pouches expanded ventrally into the Lfng-expression domain. This study offers novel evidence on the role of Notch signalling in T/PT common primordium development, in an Hh-dependent manner.","author":[{"dropping-particle":"","family":"Figueiredo","given":"Marta","non-dropping-particle":"","parse-names":false,"suffix":""},{"dropping-particle":"","family":"Silva","given":"Joana Clara","non-dropping-particle":"","parse-names":false,"suffix":""},{"dropping-particle":"","family":"Santos","given":"Ana Sofia","non-dropping-particle":"","parse-names":false,"suffix":""},{"dropping-particle":"","family":"Proa","given":"Vitor","non-dropping-particle":"","parse-names":false,"suffix":""},{"dropping-particle":"","family":"Alcobia","given":"Isabel","non-dropping-particle":"","parse-names":false,"suffix":""},{"dropping-particle":"","family":"Zilhão","given":"Rita","non-dropping-particle":"","parse-names":false,"suffix":""},{"dropping-particle":"","family":"Cidadão","given":"António","non-dropping-particle":"","parse-names":false,"suffix":""},{"dropping-particle":"","family":"Neves","given":"Hélia","non-dropping-particle":"","parse-names":false,"suffix":""}],"container-title":"Developmental Biology","id":"ITEM-1","issue":"2","issued":{"date-parts":[["2016"]]},"page":"268-282","title":"Notch and Hedgehog in the thymus/parathyroid common primordium: Crosstalk in organ formation","type":"article-journal","volume":"418"},"uris":["http://www.mendeley.com/documents/?uuid=7006371a-6aa4-3c4d-a1c2-cbac1066d5f5"]}],"mendeley":{"formattedCitation":"&lt;sup&gt;7&lt;/sup&gt;","plainTextFormattedCitation":"7","previouslyFormattedCitation":"&lt;sup&gt;7&lt;/sup&gt;"},"properties":{"noteIndex":0},"schema":"https://github.com/citation-style-language/schema/raw/master/csl-citation.json"}</w:instrText>
      </w:r>
      <w:r w:rsidR="00774323" w:rsidRPr="00680744">
        <w:rPr>
          <w:rFonts w:ascii="Calibri" w:hAnsi="Calibri" w:cs="Calibri"/>
          <w:shd w:val="clear" w:color="auto" w:fill="FFFFFF"/>
          <w:lang w:val="en-US" w:eastAsia="en-US"/>
        </w:rPr>
        <w:fldChar w:fldCharType="separate"/>
      </w:r>
      <w:r w:rsidR="00AD7216" w:rsidRPr="00680744">
        <w:rPr>
          <w:rFonts w:ascii="Calibri" w:hAnsi="Calibri" w:cs="Calibri"/>
          <w:noProof/>
          <w:shd w:val="clear" w:color="auto" w:fill="FFFFFF"/>
          <w:vertAlign w:val="superscript"/>
          <w:lang w:val="en-US" w:eastAsia="en-US"/>
        </w:rPr>
        <w:t>7</w:t>
      </w:r>
      <w:r w:rsidR="00774323" w:rsidRPr="00680744">
        <w:rPr>
          <w:rFonts w:ascii="Calibri" w:hAnsi="Calibri" w:cs="Calibri"/>
          <w:shd w:val="clear" w:color="auto" w:fill="FFFFFF"/>
          <w:lang w:val="en-US" w:eastAsia="en-US"/>
        </w:rPr>
        <w:fldChar w:fldCharType="end"/>
      </w:r>
      <w:r w:rsidR="00DD788A" w:rsidRPr="00680744">
        <w:rPr>
          <w:rFonts w:ascii="Calibri" w:hAnsi="Calibri" w:cs="Calibri"/>
          <w:shd w:val="clear" w:color="auto" w:fill="FFFFFF"/>
          <w:vertAlign w:val="superscript"/>
          <w:lang w:val="en-US" w:eastAsia="en-US"/>
        </w:rPr>
        <w:t>,</w:t>
      </w:r>
      <w:r w:rsidR="00AD4A4E" w:rsidRPr="00680744">
        <w:rPr>
          <w:rFonts w:ascii="Calibri" w:hAnsi="Calibri" w:cs="Calibri"/>
          <w:shd w:val="clear" w:color="auto" w:fill="FFFFFF"/>
          <w:lang w:val="en-US" w:eastAsia="en-US"/>
        </w:rPr>
        <w:fldChar w:fldCharType="begin" w:fldLock="1"/>
      </w:r>
      <w:r w:rsidR="00DD788A" w:rsidRPr="00680744">
        <w:rPr>
          <w:rFonts w:ascii="Calibri" w:hAnsi="Calibri" w:cs="Calibri"/>
          <w:shd w:val="clear" w:color="auto" w:fill="FFFFFF"/>
          <w:lang w:val="en-US" w:eastAsia="en-US"/>
        </w:rPr>
        <w:instrText>ADDIN CSL_CITATION {"citationItems":[{"id":"ITEM-1","itemData":{"DOI":"10.3791/57114","abstract":"The avian embryo, as an experimental model, has been of utmost importance for seminal discoveries in developmental biology. Among several approaches, the formation of quail-chicken chimeras and the use of the chorioallantoic membrane (CAM) to sustain the development of ectopic tissues date back to the last century. Nowadays, the combination of these classical techniques with recent in vitro methodologies offers novel prospects to further explore organ formation. Here we describe a two-step approach to study early-and late-stages of organogenesis. Briefly, the embryonic region containing the presumptive territory of the organ is isolated from quail embryos and grown in vitro in an organotypic system (up to 48 h). Cultured tissues are subsequently grafted onto the CAM of a chicken embryo. After 10 days of in ovo development, fully formed organs are obtained from grafted tissues. This method also allows the modulation of signaling pathways by the regular administration of pharmacological agents and tissue genetic manipulation throughout in vitro and in ovo developmental steps. Additionally, developing tissues can be collected at any time-window to analyze their gene-expression profile (using quantitative PCR (qPCR), microarrays, etc.) and morphology (assessed with conventional histology and immunochemistry). The described experimental procedure can be used as a tool to follow organ formation outside the avian embryo, from the early stages of organogenesis to fully formed and functional organs.","author":[{"dropping-particle":"","family":"Figueiredo","given":"Marta","non-dropping-particle":"","parse-names":false,"suffix":""},{"dropping-particle":"","family":"Neves","given":"Hélia","non-dropping-particle":"","parse-names":false,"suffix":""}],"container-title":"J. Vis. Exp","id":"ITEM-1","issue":"13610","issued":{"date-parts":[["2018"]]},"title":"Two-step Approach to Explore Early-and Late-stages of Organ Formation in the Avian Model: The Thymus and Parathyroid Glands Organogenesis Paradigm Video Link","type":"article-journal","volume":"5711437915"},"uris":["http://www.mendeley.com/documents/?uuid=7b654a9f-d99e-3969-909e-613c132d3855"]}],"mendeley":{"formattedCitation":"&lt;sup&gt;8&lt;/sup&gt;","plainTextFormattedCitation":"8","previouslyFormattedCitation":"&lt;sup&gt;8&lt;/sup&gt;"},"properties":{"noteIndex":0},"schema":"https://github.com/citation-style-language/schema/raw/master/csl-citation.json"}</w:instrText>
      </w:r>
      <w:r w:rsidR="00AD4A4E" w:rsidRPr="00680744">
        <w:rPr>
          <w:rFonts w:ascii="Calibri" w:hAnsi="Calibri" w:cs="Calibri"/>
          <w:shd w:val="clear" w:color="auto" w:fill="FFFFFF"/>
          <w:lang w:val="en-US" w:eastAsia="en-US"/>
        </w:rPr>
        <w:fldChar w:fldCharType="separate"/>
      </w:r>
      <w:r w:rsidR="00AD7216" w:rsidRPr="00680744">
        <w:rPr>
          <w:rFonts w:ascii="Calibri" w:hAnsi="Calibri" w:cs="Calibri"/>
          <w:noProof/>
          <w:shd w:val="clear" w:color="auto" w:fill="FFFFFF"/>
          <w:vertAlign w:val="superscript"/>
          <w:lang w:val="en-US" w:eastAsia="en-US"/>
        </w:rPr>
        <w:t>8</w:t>
      </w:r>
      <w:r w:rsidR="00AD4A4E" w:rsidRPr="00680744">
        <w:rPr>
          <w:rFonts w:ascii="Calibri" w:hAnsi="Calibri" w:cs="Calibri"/>
          <w:shd w:val="clear" w:color="auto" w:fill="FFFFFF"/>
          <w:lang w:val="en-US" w:eastAsia="en-US"/>
        </w:rPr>
        <w:fldChar w:fldCharType="end"/>
      </w:r>
      <w:r w:rsidR="002A3F26" w:rsidRPr="00680744">
        <w:rPr>
          <w:rFonts w:ascii="Calibri" w:hAnsi="Calibri" w:cs="Calibri"/>
          <w:shd w:val="clear" w:color="auto" w:fill="FFFFFF"/>
          <w:lang w:val="en-US" w:eastAsia="en-US"/>
        </w:rPr>
        <w:t>.</w:t>
      </w:r>
      <w:r w:rsidR="00DE5DC3" w:rsidRPr="00680744">
        <w:rPr>
          <w:rFonts w:ascii="Calibri" w:hAnsi="Calibri" w:cs="Calibri"/>
          <w:shd w:val="clear" w:color="auto" w:fill="FFFFFF"/>
          <w:lang w:val="en-US" w:eastAsia="en-US"/>
        </w:rPr>
        <w:t xml:space="preserve"> </w:t>
      </w:r>
      <w:r w:rsidR="00DE5DC3" w:rsidRPr="00680744">
        <w:rPr>
          <w:rFonts w:ascii="Calibri" w:hAnsi="Calibri" w:cs="Calibri"/>
        </w:rPr>
        <w:t>Quail derived thymic epithelium can be identified by</w:t>
      </w:r>
      <w:r w:rsidR="00F71BDA" w:rsidRPr="00680744">
        <w:rPr>
          <w:rFonts w:ascii="Calibri" w:hAnsi="Calibri" w:cs="Calibri"/>
        </w:rPr>
        <w:t xml:space="preserve"> immunohistochemistry using species-specific antibodies (</w:t>
      </w:r>
      <w:r w:rsidR="00F71BDA" w:rsidRPr="001C757B">
        <w:rPr>
          <w:rFonts w:ascii="Calibri" w:hAnsi="Calibri" w:cs="Calibri"/>
        </w:rPr>
        <w:t>i.e</w:t>
      </w:r>
      <w:r w:rsidR="0050697E">
        <w:rPr>
          <w:rFonts w:ascii="Calibri" w:hAnsi="Calibri" w:cs="Calibri"/>
        </w:rPr>
        <w:t>.</w:t>
      </w:r>
      <w:r w:rsidR="00F71BDA" w:rsidRPr="00603789">
        <w:rPr>
          <w:rFonts w:ascii="Calibri" w:hAnsi="Calibri" w:cs="Calibri"/>
        </w:rPr>
        <w:t>,</w:t>
      </w:r>
      <w:r w:rsidR="00F71BDA" w:rsidRPr="00680744">
        <w:rPr>
          <w:rFonts w:ascii="Calibri" w:hAnsi="Calibri" w:cs="Calibri"/>
        </w:rPr>
        <w:t xml:space="preserve"> </w:t>
      </w:r>
      <w:r w:rsidR="00F71BDA" w:rsidRPr="00680744">
        <w:rPr>
          <w:rFonts w:ascii="Calibri" w:hAnsi="Calibri" w:cs="Calibri"/>
          <w:shd w:val="clear" w:color="auto" w:fill="FFFFFF"/>
        </w:rPr>
        <w:t xml:space="preserve">QCPN- </w:t>
      </w:r>
      <w:proofErr w:type="spellStart"/>
      <w:r w:rsidR="00F71BDA" w:rsidRPr="00680744">
        <w:rPr>
          <w:rFonts w:ascii="Calibri" w:hAnsi="Calibri" w:cs="Calibri"/>
          <w:shd w:val="clear" w:color="auto" w:fill="FFFFFF"/>
        </w:rPr>
        <w:t>MAb</w:t>
      </w:r>
      <w:proofErr w:type="spellEnd"/>
      <w:r w:rsidR="00F71BDA" w:rsidRPr="00680744">
        <w:rPr>
          <w:rFonts w:ascii="Calibri" w:hAnsi="Calibri" w:cs="Calibri"/>
          <w:shd w:val="clear" w:color="auto" w:fill="FFFFFF"/>
        </w:rPr>
        <w:t xml:space="preserve"> Quail </w:t>
      </w:r>
      <w:proofErr w:type="spellStart"/>
      <w:r w:rsidR="00F71BDA" w:rsidRPr="00680744">
        <w:rPr>
          <w:rFonts w:ascii="Calibri" w:hAnsi="Calibri" w:cs="Calibri"/>
          <w:shd w:val="clear" w:color="auto" w:fill="FFFFFF"/>
        </w:rPr>
        <w:t>PeriNuclear</w:t>
      </w:r>
      <w:proofErr w:type="spellEnd"/>
      <w:r w:rsidR="00F71BDA" w:rsidRPr="00680744">
        <w:rPr>
          <w:rFonts w:ascii="Calibri" w:hAnsi="Calibri" w:cs="Calibri"/>
          <w:shd w:val="clear" w:color="auto" w:fill="FFFFFF"/>
        </w:rPr>
        <w:t>)</w:t>
      </w:r>
      <w:r w:rsidR="00DE5DC3" w:rsidRPr="00680744">
        <w:rPr>
          <w:rFonts w:ascii="Calibri" w:hAnsi="Calibri" w:cs="Calibri"/>
        </w:rPr>
        <w:t xml:space="preserve">, </w:t>
      </w:r>
      <w:r w:rsidR="00F71BDA" w:rsidRPr="00680744">
        <w:rPr>
          <w:rFonts w:ascii="Calibri" w:hAnsi="Calibri" w:cs="Calibri"/>
        </w:rPr>
        <w:t xml:space="preserve">overcoming the need for </w:t>
      </w:r>
      <w:r w:rsidR="00DE5DC3" w:rsidRPr="00680744">
        <w:rPr>
          <w:rFonts w:ascii="Calibri" w:hAnsi="Calibri" w:cs="Calibri"/>
        </w:rPr>
        <w:t>tissue</w:t>
      </w:r>
      <w:r w:rsidR="00F71BDA" w:rsidRPr="00680744">
        <w:rPr>
          <w:rFonts w:ascii="Calibri" w:hAnsi="Calibri" w:cs="Calibri"/>
        </w:rPr>
        <w:t>-</w:t>
      </w:r>
      <w:r w:rsidR="00DE5DC3" w:rsidRPr="00680744">
        <w:rPr>
          <w:rFonts w:ascii="Calibri" w:hAnsi="Calibri" w:cs="Calibri"/>
        </w:rPr>
        <w:t xml:space="preserve">specific </w:t>
      </w:r>
      <w:r w:rsidR="00DE5DC3" w:rsidRPr="00603789">
        <w:rPr>
          <w:rFonts w:ascii="Calibri" w:hAnsi="Calibri" w:cs="Calibri"/>
        </w:rPr>
        <w:t>molecular markers.</w:t>
      </w:r>
    </w:p>
    <w:p w14:paraId="4B9F6B3A" w14:textId="77777777" w:rsidR="0050697E" w:rsidRPr="0050697E" w:rsidRDefault="0050697E" w:rsidP="00680744">
      <w:pPr>
        <w:pStyle w:val="jovecontent"/>
        <w:spacing w:before="0" w:beforeAutospacing="0" w:after="0" w:afterAutospacing="0"/>
        <w:contextualSpacing/>
        <w:jc w:val="both"/>
        <w:rPr>
          <w:rFonts w:ascii="Calibri" w:hAnsi="Calibri" w:cs="Calibri"/>
        </w:rPr>
      </w:pPr>
    </w:p>
    <w:p w14:paraId="5D814E57" w14:textId="42018987" w:rsidR="0037404B" w:rsidRPr="00603789" w:rsidRDefault="005A6B6D" w:rsidP="00680744">
      <w:pPr>
        <w:pStyle w:val="jovecontent"/>
        <w:spacing w:before="0" w:beforeAutospacing="0" w:after="0" w:afterAutospacing="0"/>
        <w:contextualSpacing/>
        <w:jc w:val="both"/>
        <w:rPr>
          <w:rFonts w:ascii="Calibri" w:hAnsi="Calibri" w:cs="Calibri"/>
          <w:shd w:val="clear" w:color="auto" w:fill="FFFFFF"/>
        </w:rPr>
      </w:pPr>
      <w:r w:rsidRPr="0050697E">
        <w:rPr>
          <w:rFonts w:ascii="Calibri" w:hAnsi="Calibri" w:cs="Calibri"/>
          <w:shd w:val="clear" w:color="auto" w:fill="FFFFFF"/>
        </w:rPr>
        <w:t>This experimental method, as the two-step approach</w:t>
      </w:r>
      <w:r w:rsidR="0012311D" w:rsidRPr="0050697E">
        <w:rPr>
          <w:rFonts w:ascii="Calibri" w:hAnsi="Calibri" w:cs="Calibri"/>
          <w:shd w:val="clear" w:color="auto" w:fill="FFFFFF"/>
        </w:rPr>
        <w:t xml:space="preserve"> reported in previous </w:t>
      </w:r>
      <w:r w:rsidR="00680744" w:rsidRPr="0050697E">
        <w:rPr>
          <w:rFonts w:ascii="Calibri" w:hAnsi="Calibri" w:cs="Calibri"/>
          <w:shd w:val="clear" w:color="auto" w:fill="FFFFFF"/>
        </w:rPr>
        <w:t>publication</w:t>
      </w:r>
      <w:r w:rsidR="00B318F5" w:rsidRPr="00603789">
        <w:rPr>
          <w:rFonts w:ascii="Calibri" w:hAnsi="Calibri" w:cs="Calibri"/>
          <w:shd w:val="clear" w:color="auto" w:fill="FFFFFF"/>
        </w:rPr>
        <w:fldChar w:fldCharType="begin" w:fldLock="1"/>
      </w:r>
      <w:r w:rsidR="00DD788A" w:rsidRPr="0050697E">
        <w:rPr>
          <w:rFonts w:ascii="Calibri" w:hAnsi="Calibri" w:cs="Calibri"/>
          <w:shd w:val="clear" w:color="auto" w:fill="FFFFFF"/>
        </w:rPr>
        <w:instrText>ADDIN CSL_CITATION {"citationItems":[{"id":"ITEM-1","itemData":{"DOI":"10.3791/57114","abstract":"The avian embryo, as an experimental model, has been of utmost importance for seminal discoveries in developmental biology. Among several approaches, the formation of quail-chicken chimeras and the use of the chorioallantoic membrane (CAM) to sustain the development of ectopic tissues date back to the last century. Nowadays, the combination of these classical techniques with recent in vitro methodologies offers novel prospects to further explore organ formation. Here we describe a two-step approach to study early-and late-stages of organogenesis. Briefly, the embryonic region containing the presumptive territory of the organ is isolated from quail embryos and grown in vitro in an organotypic system (up to 48 h). Cultured tissues are subsequently grafted onto the CAM of a chicken embryo. After 10 days of in ovo development, fully formed organs are obtained from grafted tissues. This method also allows the modulation of signaling pathways by the regular administration of pharmacological agents and tissue genetic manipulation throughout in vitro and in ovo developmental steps. Additionally, developing tissues can be collected at any time-window to analyze their gene-expression profile (using quantitative PCR (qPCR), microarrays, etc.) and morphology (assessed with conventional histology and immunochemistry). The described experimental procedure can be used as a tool to follow organ formation outside the avian embryo, from the early stages of organogenesis to fully formed and functional organs.","author":[{"dropping-particle":"","family":"Figueiredo","given":"Marta","non-dropping-particle":"","parse-names":false,"suffix":""},{"dropping-particle":"","family":"Neves","given":"Hélia","non-dropping-particle":"","parse-names":false,"suffix":""}],"container-title":"J. Vis. Exp","id":"ITEM-1","issue":"13610","issued":{"date-parts":[["2018"]]},"title":"Two-step Approach to Explore Early-and Late-stages of Organ Formation in the Avian Model: The Thymus and Parathyroid Glands Organogenesis Paradigm Video Link","type":"article-journal","volume":"5711437915"},"uris":["http://www.mendeley.com/documents/?uuid=7b654a9f-d99e-3969-909e-613c132d3855"]}],"mendeley":{"formattedCitation":"&lt;sup&gt;8&lt;/sup&gt;","plainTextFormattedCitation":"8","previouslyFormattedCitation":"&lt;sup&gt;8&lt;/sup&gt;"},"properties":{"noteIndex":0},"schema":"https://github.com/citation-style-language/schema/raw/master/csl-citation.json"}</w:instrText>
      </w:r>
      <w:r w:rsidR="00B318F5" w:rsidRPr="001C757B">
        <w:rPr>
          <w:rFonts w:ascii="Calibri" w:hAnsi="Calibri" w:cs="Calibri"/>
          <w:shd w:val="clear" w:color="auto" w:fill="FFFFFF"/>
        </w:rPr>
        <w:fldChar w:fldCharType="separate"/>
      </w:r>
      <w:r w:rsidR="00AD7216" w:rsidRPr="00603789">
        <w:rPr>
          <w:rFonts w:ascii="Calibri" w:hAnsi="Calibri" w:cs="Calibri"/>
          <w:noProof/>
          <w:shd w:val="clear" w:color="auto" w:fill="FFFFFF"/>
          <w:vertAlign w:val="superscript"/>
        </w:rPr>
        <w:t>8</w:t>
      </w:r>
      <w:r w:rsidR="00B318F5" w:rsidRPr="00603789">
        <w:rPr>
          <w:rFonts w:ascii="Calibri" w:hAnsi="Calibri" w:cs="Calibri"/>
          <w:shd w:val="clear" w:color="auto" w:fill="FFFFFF"/>
        </w:rPr>
        <w:fldChar w:fldCharType="end"/>
      </w:r>
      <w:r w:rsidR="00BF24B8" w:rsidRPr="00603789">
        <w:rPr>
          <w:rFonts w:ascii="Calibri" w:hAnsi="Calibri" w:cs="Calibri"/>
          <w:shd w:val="clear" w:color="auto" w:fill="FFFFFF"/>
        </w:rPr>
        <w:t>,</w:t>
      </w:r>
      <w:r w:rsidRPr="00603789">
        <w:rPr>
          <w:rFonts w:ascii="Calibri" w:hAnsi="Calibri" w:cs="Calibri"/>
          <w:shd w:val="clear" w:color="auto" w:fill="FFFFFF"/>
        </w:rPr>
        <w:t xml:space="preserve"> allows the modulation of </w:t>
      </w:r>
      <w:r w:rsidR="009D31FC" w:rsidRPr="0050697E">
        <w:rPr>
          <w:rFonts w:ascii="Calibri" w:hAnsi="Calibri" w:cs="Calibri"/>
          <w:shd w:val="clear" w:color="auto" w:fill="FFFFFF"/>
        </w:rPr>
        <w:t>signalling</w:t>
      </w:r>
      <w:r w:rsidRPr="0050697E">
        <w:rPr>
          <w:rFonts w:ascii="Calibri" w:hAnsi="Calibri" w:cs="Calibri"/>
          <w:shd w:val="clear" w:color="auto" w:fill="FFFFFF"/>
        </w:rPr>
        <w:t xml:space="preserve"> pathways by regular administration of pharmacological agents </w:t>
      </w:r>
      <w:r w:rsidR="006D2B85" w:rsidRPr="0050697E">
        <w:rPr>
          <w:rFonts w:ascii="Calibri" w:hAnsi="Calibri" w:cs="Calibri"/>
          <w:shd w:val="clear" w:color="auto" w:fill="FFFFFF"/>
        </w:rPr>
        <w:t xml:space="preserve">during </w:t>
      </w:r>
      <w:r w:rsidR="006D2B85" w:rsidRPr="001C757B">
        <w:rPr>
          <w:rFonts w:ascii="Calibri" w:hAnsi="Calibri" w:cs="Calibri"/>
          <w:shd w:val="clear" w:color="auto" w:fill="FFFFFF"/>
        </w:rPr>
        <w:t>in vitro</w:t>
      </w:r>
      <w:r w:rsidR="006D2B85" w:rsidRPr="00603789">
        <w:rPr>
          <w:rFonts w:ascii="Calibri" w:hAnsi="Calibri" w:cs="Calibri"/>
          <w:shd w:val="clear" w:color="auto" w:fill="FFFFFF"/>
        </w:rPr>
        <w:t xml:space="preserve"> and </w:t>
      </w:r>
      <w:r w:rsidR="006D2B85" w:rsidRPr="001C757B">
        <w:rPr>
          <w:rFonts w:ascii="Calibri" w:hAnsi="Calibri" w:cs="Calibri"/>
          <w:shd w:val="clear" w:color="auto" w:fill="FFFFFF"/>
        </w:rPr>
        <w:t xml:space="preserve">in </w:t>
      </w:r>
      <w:proofErr w:type="spellStart"/>
      <w:r w:rsidR="006D2B85" w:rsidRPr="001C757B">
        <w:rPr>
          <w:rFonts w:ascii="Calibri" w:hAnsi="Calibri" w:cs="Calibri"/>
          <w:shd w:val="clear" w:color="auto" w:fill="FFFFFF"/>
        </w:rPr>
        <w:t>ovo</w:t>
      </w:r>
      <w:proofErr w:type="spellEnd"/>
      <w:r w:rsidR="006D2B85" w:rsidRPr="00603789">
        <w:rPr>
          <w:rFonts w:ascii="Calibri" w:hAnsi="Calibri" w:cs="Calibri"/>
          <w:shd w:val="clear" w:color="auto" w:fill="FFFFFF"/>
        </w:rPr>
        <w:t xml:space="preserve"> development. Also, explants can be harvested at any time-point </w:t>
      </w:r>
      <w:r w:rsidR="000A40A3" w:rsidRPr="0050697E">
        <w:rPr>
          <w:rFonts w:ascii="Calibri" w:hAnsi="Calibri" w:cs="Calibri"/>
          <w:shd w:val="clear" w:color="auto" w:fill="FFFFFF"/>
        </w:rPr>
        <w:t xml:space="preserve">of </w:t>
      </w:r>
      <w:r w:rsidR="006D2B85" w:rsidRPr="0050697E">
        <w:rPr>
          <w:rFonts w:ascii="Calibri" w:hAnsi="Calibri" w:cs="Calibri"/>
          <w:shd w:val="clear" w:color="auto" w:fill="FFFFFF"/>
        </w:rPr>
        <w:t>the course of the experi</w:t>
      </w:r>
      <w:r w:rsidR="00920CF8" w:rsidRPr="0050697E">
        <w:rPr>
          <w:rFonts w:ascii="Calibri" w:hAnsi="Calibri" w:cs="Calibri"/>
          <w:shd w:val="clear" w:color="auto" w:fill="FFFFFF"/>
        </w:rPr>
        <w:t>ment</w:t>
      </w:r>
      <w:r w:rsidR="00B318F5" w:rsidRPr="00603789">
        <w:rPr>
          <w:rFonts w:ascii="Calibri" w:hAnsi="Calibri" w:cs="Calibri"/>
          <w:shd w:val="clear" w:color="auto" w:fill="FFFFFF"/>
        </w:rPr>
        <w:fldChar w:fldCharType="begin" w:fldLock="1"/>
      </w:r>
      <w:r w:rsidR="00DD788A" w:rsidRPr="0050697E">
        <w:rPr>
          <w:rFonts w:ascii="Calibri" w:hAnsi="Calibri" w:cs="Calibri"/>
          <w:shd w:val="clear" w:color="auto" w:fill="FFFFFF"/>
        </w:rPr>
        <w:instrText>ADDIN CSL_CITATION {"citationItems":[{"id":"ITEM-1","itemData":{"DOI":"10.3791/57114","abstract":"The avian embryo, as an experimental model, has been of utmost importance for seminal discoveries in developmental biology. Among several approaches, the formation of quail-chicken chimeras and the use of the chorioallantoic membrane (CAM) to sustain the development of ectopic tissues date back to the last century. Nowadays, the combination of these classical techniques with recent in vitro methodologies offers novel prospects to further explore organ formation. Here we describe a two-step approach to study early-and late-stages of organogenesis. Briefly, the embryonic region containing the presumptive territory of the organ is isolated from quail embryos and grown in vitro in an organotypic system (up to 48 h). Cultured tissues are subsequently grafted onto the CAM of a chicken embryo. After 10 days of in ovo development, fully formed organs are obtained from grafted tissues. This method also allows the modulation of signaling pathways by the regular administration of pharmacological agents and tissue genetic manipulation throughout in vitro and in ovo developmental steps. Additionally, developing tissues can be collected at any time-window to analyze their gene-expression profile (using quantitative PCR (qPCR), microarrays, etc.) and morphology (assessed with conventional histology and immunochemistry). The described experimental procedure can be used as a tool to follow organ formation outside the avian embryo, from the early stages of organogenesis to fully formed and functional organs.","author":[{"dropping-particle":"","family":"Figueiredo","given":"Marta","non-dropping-particle":"","parse-names":false,"suffix":""},{"dropping-particle":"","family":"Neves","given":"Hélia","non-dropping-particle":"","parse-names":false,"suffix":""}],"container-title":"J. Vis. Exp","id":"ITEM-1","issue":"13610","issued":{"date-parts":[["2018"]]},"title":"Two-step Approach to Explore Early-and Late-stages of Organ Formation in the Avian Model: The Thymus and Parathyroid Glands Organogenesis Paradigm Video Link","type":"article-journal","volume":"5711437915"},"uris":["http://www.mendeley.com/documents/?uuid=7b654a9f-d99e-3969-909e-613c132d3855"]}],"mendeley":{"formattedCitation":"&lt;sup&gt;8&lt;/sup&gt;","plainTextFormattedCitation":"8","previouslyFormattedCitation":"&lt;sup&gt;8&lt;/sup&gt;"},"properties":{"noteIndex":0},"schema":"https://github.com/citation-style-language/schema/raw/master/csl-citation.json"}</w:instrText>
      </w:r>
      <w:r w:rsidR="00B318F5" w:rsidRPr="001C757B">
        <w:rPr>
          <w:rFonts w:ascii="Calibri" w:hAnsi="Calibri" w:cs="Calibri"/>
          <w:shd w:val="clear" w:color="auto" w:fill="FFFFFF"/>
        </w:rPr>
        <w:fldChar w:fldCharType="separate"/>
      </w:r>
      <w:r w:rsidR="00AD7216" w:rsidRPr="00603789">
        <w:rPr>
          <w:rFonts w:ascii="Calibri" w:hAnsi="Calibri" w:cs="Calibri"/>
          <w:noProof/>
          <w:shd w:val="clear" w:color="auto" w:fill="FFFFFF"/>
          <w:vertAlign w:val="superscript"/>
        </w:rPr>
        <w:t>8</w:t>
      </w:r>
      <w:r w:rsidR="00B318F5" w:rsidRPr="00603789">
        <w:rPr>
          <w:rFonts w:ascii="Calibri" w:hAnsi="Calibri" w:cs="Calibri"/>
          <w:shd w:val="clear" w:color="auto" w:fill="FFFFFF"/>
        </w:rPr>
        <w:fldChar w:fldCharType="end"/>
      </w:r>
      <w:r w:rsidRPr="00603789">
        <w:rPr>
          <w:rFonts w:ascii="Calibri" w:hAnsi="Calibri" w:cs="Calibri"/>
          <w:shd w:val="clear" w:color="auto" w:fill="FFFFFF"/>
        </w:rPr>
        <w:t>.</w:t>
      </w:r>
    </w:p>
    <w:p w14:paraId="5005E7D2" w14:textId="77777777" w:rsidR="00680744" w:rsidRPr="0050697E" w:rsidRDefault="00680744" w:rsidP="00680744">
      <w:pPr>
        <w:pStyle w:val="jovecontent"/>
        <w:spacing w:before="0" w:beforeAutospacing="0" w:after="0" w:afterAutospacing="0"/>
        <w:contextualSpacing/>
        <w:jc w:val="both"/>
        <w:rPr>
          <w:rFonts w:ascii="Calibri" w:hAnsi="Calibri" w:cs="Calibri"/>
        </w:rPr>
      </w:pPr>
    </w:p>
    <w:p w14:paraId="47A35A88" w14:textId="5C4414C0" w:rsidR="00081280" w:rsidRPr="0050697E" w:rsidRDefault="00B03CD1" w:rsidP="00680744">
      <w:pPr>
        <w:widowControl/>
        <w:contextualSpacing/>
        <w:rPr>
          <w:color w:val="auto"/>
          <w:shd w:val="clear" w:color="auto" w:fill="FFFFFF"/>
        </w:rPr>
      </w:pPr>
      <w:r w:rsidRPr="0050697E">
        <w:rPr>
          <w:color w:val="auto"/>
          <w:shd w:val="clear" w:color="auto" w:fill="FFFFFF"/>
        </w:rPr>
        <w:t>Lastly</w:t>
      </w:r>
      <w:r w:rsidR="00EF088C" w:rsidRPr="0050697E">
        <w:rPr>
          <w:color w:val="auto"/>
          <w:shd w:val="clear" w:color="auto" w:fill="FFFFFF"/>
        </w:rPr>
        <w:t>,</w:t>
      </w:r>
      <w:r w:rsidR="003402F0" w:rsidRPr="0050697E">
        <w:rPr>
          <w:color w:val="auto"/>
          <w:shd w:val="clear" w:color="auto" w:fill="FFFFFF"/>
        </w:rPr>
        <w:t xml:space="preserve"> the isolation protocol </w:t>
      </w:r>
      <w:r w:rsidR="004727F6" w:rsidRPr="0050697E">
        <w:rPr>
          <w:color w:val="auto"/>
          <w:shd w:val="clear" w:color="auto" w:fill="FFFFFF"/>
        </w:rPr>
        <w:t>here detailed</w:t>
      </w:r>
      <w:r w:rsidR="006B214B" w:rsidRPr="0050697E">
        <w:rPr>
          <w:color w:val="auto"/>
          <w:shd w:val="clear" w:color="auto" w:fill="FFFFFF"/>
        </w:rPr>
        <w:t xml:space="preserve"> allows the</w:t>
      </w:r>
      <w:r w:rsidR="004727F6" w:rsidRPr="0050697E">
        <w:rPr>
          <w:color w:val="auto"/>
          <w:shd w:val="clear" w:color="auto" w:fill="FFFFFF"/>
        </w:rPr>
        <w:t xml:space="preserve"> </w:t>
      </w:r>
      <w:r w:rsidR="007F320F" w:rsidRPr="0050697E">
        <w:rPr>
          <w:color w:val="auto"/>
          <w:shd w:val="clear" w:color="auto" w:fill="FFFFFF"/>
        </w:rPr>
        <w:t>preserv</w:t>
      </w:r>
      <w:r w:rsidR="006B214B" w:rsidRPr="0050697E">
        <w:rPr>
          <w:color w:val="auto"/>
          <w:shd w:val="clear" w:color="auto" w:fill="FFFFFF"/>
        </w:rPr>
        <w:t>ation of</w:t>
      </w:r>
      <w:r w:rsidR="007F320F" w:rsidRPr="0050697E">
        <w:rPr>
          <w:color w:val="auto"/>
          <w:shd w:val="clear" w:color="auto" w:fill="FFFFFF"/>
        </w:rPr>
        <w:t xml:space="preserve"> </w:t>
      </w:r>
      <w:r w:rsidR="00462D6C" w:rsidRPr="0050697E">
        <w:rPr>
          <w:color w:val="auto"/>
          <w:shd w:val="clear" w:color="auto" w:fill="FFFFFF"/>
        </w:rPr>
        <w:t xml:space="preserve">the </w:t>
      </w:r>
      <w:r w:rsidR="006B214B" w:rsidRPr="0050697E">
        <w:rPr>
          <w:color w:val="auto"/>
          <w:shd w:val="clear" w:color="auto" w:fill="FFFFFF"/>
        </w:rPr>
        <w:t xml:space="preserve">natural properties and 3D-architecture of </w:t>
      </w:r>
      <w:r w:rsidR="004727F6" w:rsidRPr="0050697E">
        <w:rPr>
          <w:color w:val="auto"/>
          <w:shd w:val="clear" w:color="auto" w:fill="FFFFFF"/>
        </w:rPr>
        <w:t>embryonic tissue</w:t>
      </w:r>
      <w:r w:rsidR="006B214B" w:rsidRPr="0050697E">
        <w:rPr>
          <w:color w:val="auto"/>
          <w:shd w:val="clear" w:color="auto" w:fill="FFFFFF"/>
        </w:rPr>
        <w:t>s</w:t>
      </w:r>
      <w:r w:rsidR="00F156F8" w:rsidRPr="0050697E">
        <w:rPr>
          <w:color w:val="auto"/>
          <w:shd w:val="clear" w:color="auto" w:fill="FFFFFF"/>
        </w:rPr>
        <w:t>,</w:t>
      </w:r>
      <w:r w:rsidR="004727F6" w:rsidRPr="0050697E">
        <w:rPr>
          <w:color w:val="auto"/>
          <w:shd w:val="clear" w:color="auto" w:fill="FFFFFF"/>
        </w:rPr>
        <w:t xml:space="preserve"> </w:t>
      </w:r>
      <w:r w:rsidR="00462D6C" w:rsidRPr="0050697E">
        <w:rPr>
          <w:color w:val="auto"/>
          <w:shd w:val="clear" w:color="auto" w:fill="FFFFFF"/>
        </w:rPr>
        <w:t xml:space="preserve">particularly </w:t>
      </w:r>
      <w:r w:rsidR="007F320F" w:rsidRPr="0050697E">
        <w:rPr>
          <w:color w:val="auto"/>
        </w:rPr>
        <w:t xml:space="preserve">useful for </w:t>
      </w:r>
      <w:r w:rsidR="005E4D6C" w:rsidRPr="0050697E">
        <w:rPr>
          <w:color w:val="auto"/>
        </w:rPr>
        <w:t xml:space="preserve">detailing </w:t>
      </w:r>
      <w:r w:rsidR="005E4D6C" w:rsidRPr="001C757B">
        <w:rPr>
          <w:color w:val="auto"/>
        </w:rPr>
        <w:t>in situ</w:t>
      </w:r>
      <w:r w:rsidR="005E4D6C" w:rsidRPr="00603789">
        <w:rPr>
          <w:color w:val="auto"/>
        </w:rPr>
        <w:t xml:space="preserve"> </w:t>
      </w:r>
      <w:r w:rsidR="007F320F" w:rsidRPr="00603789">
        <w:rPr>
          <w:color w:val="auto"/>
        </w:rPr>
        <w:t xml:space="preserve">gene-expression patterns </w:t>
      </w:r>
      <w:r w:rsidR="00462D6C" w:rsidRPr="0050697E">
        <w:rPr>
          <w:color w:val="auto"/>
        </w:rPr>
        <w:t>of</w:t>
      </w:r>
      <w:r w:rsidR="007F320F" w:rsidRPr="0050697E">
        <w:rPr>
          <w:color w:val="auto"/>
        </w:rPr>
        <w:t xml:space="preserve"> </w:t>
      </w:r>
      <w:r w:rsidR="00462D6C" w:rsidRPr="0050697E">
        <w:rPr>
          <w:color w:val="auto"/>
        </w:rPr>
        <w:t xml:space="preserve">embryonic </w:t>
      </w:r>
      <w:r w:rsidR="007F320F" w:rsidRPr="0050697E">
        <w:rPr>
          <w:color w:val="auto"/>
        </w:rPr>
        <w:t>territories</w:t>
      </w:r>
      <w:r w:rsidR="0043021A" w:rsidRPr="0050697E">
        <w:rPr>
          <w:color w:val="auto"/>
        </w:rPr>
        <w:t xml:space="preserve"> otherwise</w:t>
      </w:r>
      <w:r w:rsidR="007F320F" w:rsidRPr="0050697E">
        <w:rPr>
          <w:color w:val="auto"/>
        </w:rPr>
        <w:t xml:space="preserve"> inaccessible by conventional </w:t>
      </w:r>
      <w:r w:rsidR="000E2EF2" w:rsidRPr="0050697E">
        <w:rPr>
          <w:color w:val="auto"/>
        </w:rPr>
        <w:t>methods</w:t>
      </w:r>
      <w:r w:rsidR="007F320F" w:rsidRPr="0050697E">
        <w:rPr>
          <w:color w:val="auto"/>
        </w:rPr>
        <w:t>.</w:t>
      </w:r>
      <w:r w:rsidR="00081280" w:rsidRPr="0050697E">
        <w:rPr>
          <w:color w:val="auto"/>
          <w:shd w:val="clear" w:color="auto" w:fill="FFFFFF"/>
        </w:rPr>
        <w:t xml:space="preserve"> </w:t>
      </w:r>
      <w:r w:rsidR="00462D6C" w:rsidRPr="0050697E">
        <w:rPr>
          <w:color w:val="auto"/>
          <w:shd w:val="clear" w:color="auto" w:fill="FFFFFF"/>
        </w:rPr>
        <w:t>In a</w:t>
      </w:r>
      <w:r w:rsidR="00EF5C36" w:rsidRPr="0050697E">
        <w:rPr>
          <w:color w:val="auto"/>
        </w:rPr>
        <w:t xml:space="preserve">ddition, </w:t>
      </w:r>
      <w:r w:rsidR="00462D6C" w:rsidRPr="0050697E">
        <w:rPr>
          <w:color w:val="auto"/>
        </w:rPr>
        <w:t xml:space="preserve">transcriptome analysis </w:t>
      </w:r>
      <w:r w:rsidR="00EF5C36" w:rsidRPr="0050697E">
        <w:rPr>
          <w:color w:val="auto"/>
        </w:rPr>
        <w:t>approaches</w:t>
      </w:r>
      <w:r w:rsidR="00462D6C" w:rsidRPr="0050697E">
        <w:rPr>
          <w:color w:val="auto"/>
        </w:rPr>
        <w:t xml:space="preserve">, </w:t>
      </w:r>
      <w:r w:rsidR="00CA67C7" w:rsidRPr="0050697E">
        <w:rPr>
          <w:color w:val="auto"/>
        </w:rPr>
        <w:t xml:space="preserve">including </w:t>
      </w:r>
      <w:r w:rsidR="00462D6C" w:rsidRPr="0050697E">
        <w:rPr>
          <w:color w:val="auto"/>
        </w:rPr>
        <w:t xml:space="preserve">RNA-seq or microarrays, can also be applied in isolated tissues without requiring genetic markers </w:t>
      </w:r>
      <w:r w:rsidR="00872BFA" w:rsidRPr="0050697E">
        <w:rPr>
          <w:color w:val="auto"/>
        </w:rPr>
        <w:t>while</w:t>
      </w:r>
      <w:r w:rsidR="00EF5C36" w:rsidRPr="0050697E">
        <w:rPr>
          <w:color w:val="auto"/>
        </w:rPr>
        <w:t xml:space="preserve"> provid</w:t>
      </w:r>
      <w:r w:rsidR="00462D6C" w:rsidRPr="0050697E">
        <w:rPr>
          <w:color w:val="auto"/>
        </w:rPr>
        <w:t>ing</w:t>
      </w:r>
      <w:r w:rsidR="00EF5C36" w:rsidRPr="0050697E">
        <w:rPr>
          <w:color w:val="auto"/>
        </w:rPr>
        <w:t xml:space="preserve"> a tissue-specific high throughput "omics" analysis</w:t>
      </w:r>
      <w:r w:rsidR="00081280" w:rsidRPr="0050697E">
        <w:rPr>
          <w:color w:val="auto"/>
          <w:shd w:val="clear" w:color="auto" w:fill="FFFFFF"/>
        </w:rPr>
        <w:t xml:space="preserve">. </w:t>
      </w:r>
    </w:p>
    <w:p w14:paraId="60D4FFD3" w14:textId="66B4E9FC" w:rsidR="00081280" w:rsidRPr="00680744" w:rsidRDefault="00081280" w:rsidP="00680744">
      <w:pPr>
        <w:pStyle w:val="jovecontent"/>
        <w:spacing w:before="0" w:beforeAutospacing="0" w:after="0" w:afterAutospacing="0"/>
        <w:contextualSpacing/>
        <w:jc w:val="both"/>
        <w:rPr>
          <w:rFonts w:ascii="Calibri" w:hAnsi="Calibri" w:cs="Calibri"/>
          <w:shd w:val="clear" w:color="auto" w:fill="FFFFFF"/>
          <w:lang w:val="en-US" w:eastAsia="en-US"/>
        </w:rPr>
      </w:pPr>
    </w:p>
    <w:p w14:paraId="2FDB1A8D" w14:textId="5D69EC06" w:rsidR="000E03A6" w:rsidRDefault="006305D7" w:rsidP="00680744">
      <w:pPr>
        <w:widowControl/>
        <w:contextualSpacing/>
        <w:rPr>
          <w:color w:val="auto"/>
          <w:lang w:val="en-GB"/>
        </w:rPr>
      </w:pPr>
      <w:r w:rsidRPr="00680744">
        <w:rPr>
          <w:b/>
          <w:color w:val="auto"/>
          <w:lang w:val="en-GB"/>
        </w:rPr>
        <w:t>PROTOCOL:</w:t>
      </w:r>
      <w:r w:rsidRPr="00680744">
        <w:rPr>
          <w:color w:val="auto"/>
          <w:lang w:val="en-GB"/>
        </w:rPr>
        <w:t xml:space="preserve"> </w:t>
      </w:r>
    </w:p>
    <w:p w14:paraId="439093FF" w14:textId="77777777" w:rsidR="0050697E" w:rsidRPr="00680744" w:rsidRDefault="0050697E" w:rsidP="00680744">
      <w:pPr>
        <w:widowControl/>
        <w:contextualSpacing/>
        <w:rPr>
          <w:i/>
          <w:color w:val="auto"/>
          <w:lang w:val="en-GB"/>
        </w:rPr>
      </w:pPr>
    </w:p>
    <w:p w14:paraId="58E8DF9C" w14:textId="7DBB2BEA" w:rsidR="00142001" w:rsidRPr="00680744" w:rsidRDefault="001360D1" w:rsidP="00680744">
      <w:pPr>
        <w:widowControl/>
        <w:contextualSpacing/>
        <w:rPr>
          <w:color w:val="auto"/>
          <w:lang w:eastAsia="fr-FR"/>
        </w:rPr>
      </w:pPr>
      <w:r w:rsidRPr="00680744">
        <w:rPr>
          <w:color w:val="auto"/>
          <w:lang w:eastAsia="fr-FR"/>
        </w:rPr>
        <w:t xml:space="preserve">All these experiments follow the animal care and ethical guidelines of the </w:t>
      </w:r>
      <w:r w:rsidR="00486476" w:rsidRPr="00680744">
        <w:rPr>
          <w:color w:val="auto"/>
          <w:lang w:eastAsia="fr-FR"/>
        </w:rPr>
        <w:t xml:space="preserve">Centro </w:t>
      </w:r>
      <w:proofErr w:type="spellStart"/>
      <w:r w:rsidR="00486476" w:rsidRPr="00680744">
        <w:rPr>
          <w:color w:val="auto"/>
          <w:lang w:eastAsia="fr-FR"/>
        </w:rPr>
        <w:t>Académico</w:t>
      </w:r>
      <w:proofErr w:type="spellEnd"/>
      <w:r w:rsidR="00486476" w:rsidRPr="00680744">
        <w:rPr>
          <w:color w:val="auto"/>
          <w:lang w:eastAsia="fr-FR"/>
        </w:rPr>
        <w:t xml:space="preserve"> </w:t>
      </w:r>
      <w:r w:rsidR="00B9526B" w:rsidRPr="00680744">
        <w:rPr>
          <w:color w:val="auto"/>
          <w:lang w:eastAsia="fr-FR"/>
        </w:rPr>
        <w:t xml:space="preserve">de </w:t>
      </w:r>
      <w:proofErr w:type="spellStart"/>
      <w:r w:rsidR="00B9526B" w:rsidRPr="00680744">
        <w:rPr>
          <w:color w:val="auto"/>
          <w:lang w:eastAsia="fr-FR"/>
        </w:rPr>
        <w:t>Medicina</w:t>
      </w:r>
      <w:proofErr w:type="spellEnd"/>
      <w:r w:rsidR="00486476" w:rsidRPr="00680744">
        <w:rPr>
          <w:color w:val="auto"/>
          <w:lang w:eastAsia="fr-FR"/>
        </w:rPr>
        <w:t xml:space="preserve"> de </w:t>
      </w:r>
      <w:proofErr w:type="spellStart"/>
      <w:r w:rsidR="00486476" w:rsidRPr="00680744">
        <w:rPr>
          <w:color w:val="auto"/>
          <w:lang w:eastAsia="fr-FR"/>
        </w:rPr>
        <w:t>Lisboa</w:t>
      </w:r>
      <w:proofErr w:type="spellEnd"/>
      <w:r w:rsidR="00486476" w:rsidRPr="00680744">
        <w:rPr>
          <w:color w:val="auto"/>
          <w:lang w:eastAsia="fr-FR"/>
        </w:rPr>
        <w:t xml:space="preserve">. </w:t>
      </w:r>
    </w:p>
    <w:p w14:paraId="0E65E137" w14:textId="77777777" w:rsidR="0051206E" w:rsidRPr="00680744" w:rsidRDefault="0051206E" w:rsidP="00680744">
      <w:pPr>
        <w:widowControl/>
        <w:contextualSpacing/>
        <w:rPr>
          <w:color w:val="auto"/>
          <w:lang w:eastAsia="fr-FR"/>
        </w:rPr>
      </w:pPr>
    </w:p>
    <w:p w14:paraId="5B67C64F" w14:textId="454C2CAC" w:rsidR="00F22B22" w:rsidRPr="00680744" w:rsidRDefault="00F22B22" w:rsidP="00680744">
      <w:pPr>
        <w:widowControl/>
        <w:contextualSpacing/>
        <w:rPr>
          <w:b/>
          <w:color w:val="auto"/>
        </w:rPr>
      </w:pPr>
      <w:r w:rsidRPr="00680744">
        <w:rPr>
          <w:b/>
          <w:color w:val="auto"/>
        </w:rPr>
        <w:t xml:space="preserve">1. </w:t>
      </w:r>
      <w:r w:rsidR="00CC5624" w:rsidRPr="00680744">
        <w:rPr>
          <w:b/>
          <w:color w:val="auto"/>
        </w:rPr>
        <w:t>Fertilized quail and chicken egg i</w:t>
      </w:r>
      <w:r w:rsidR="00D21034" w:rsidRPr="00680744">
        <w:rPr>
          <w:b/>
          <w:color w:val="auto"/>
        </w:rPr>
        <w:t>ncubation</w:t>
      </w:r>
    </w:p>
    <w:p w14:paraId="2B1A6E1C" w14:textId="77777777" w:rsidR="00F22B22" w:rsidRPr="00680744" w:rsidRDefault="00F22B22" w:rsidP="00680744">
      <w:pPr>
        <w:widowControl/>
        <w:contextualSpacing/>
        <w:rPr>
          <w:color w:val="auto"/>
        </w:rPr>
      </w:pPr>
    </w:p>
    <w:p w14:paraId="215DFF5C" w14:textId="2CD2D1D6" w:rsidR="00680744" w:rsidRDefault="009E0540" w:rsidP="00680744">
      <w:pPr>
        <w:widowControl/>
        <w:rPr>
          <w:color w:val="auto"/>
          <w:lang w:eastAsia="fr-FR"/>
        </w:rPr>
      </w:pPr>
      <w:r w:rsidRPr="00680744">
        <w:rPr>
          <w:color w:val="auto"/>
        </w:rPr>
        <w:t xml:space="preserve">1.1) </w:t>
      </w:r>
      <w:r w:rsidR="00CC5624" w:rsidRPr="00680744">
        <w:rPr>
          <w:color w:val="auto"/>
        </w:rPr>
        <w:t xml:space="preserve">Place </w:t>
      </w:r>
      <w:r w:rsidRPr="00680744">
        <w:rPr>
          <w:color w:val="auto"/>
        </w:rPr>
        <w:t>fertilized</w:t>
      </w:r>
      <w:r w:rsidRPr="00680744">
        <w:rPr>
          <w:color w:val="auto"/>
          <w:lang w:eastAsia="fr-FR"/>
        </w:rPr>
        <w:t xml:space="preserve"> eggs </w:t>
      </w:r>
      <w:r w:rsidR="00680744">
        <w:rPr>
          <w:color w:val="auto"/>
          <w:lang w:eastAsia="fr-FR"/>
        </w:rPr>
        <w:t xml:space="preserve">of </w:t>
      </w:r>
      <w:r w:rsidR="006B62AF" w:rsidRPr="00680744">
        <w:rPr>
          <w:color w:val="auto"/>
          <w:lang w:eastAsia="fr-FR"/>
        </w:rPr>
        <w:t xml:space="preserve">Japanese quail </w:t>
      </w:r>
      <w:r w:rsidR="006B62AF" w:rsidRPr="00680744">
        <w:rPr>
          <w:color w:val="auto"/>
          <w:lang w:eastAsia="pt-PT"/>
        </w:rPr>
        <w:t>(</w:t>
      </w:r>
      <w:r w:rsidR="006B62AF" w:rsidRPr="00680744">
        <w:rPr>
          <w:i/>
          <w:color w:val="auto"/>
          <w:lang w:eastAsia="pt-PT"/>
        </w:rPr>
        <w:t xml:space="preserve">Coturnix </w:t>
      </w:r>
      <w:proofErr w:type="spellStart"/>
      <w:r w:rsidR="006B62AF" w:rsidRPr="00680744">
        <w:rPr>
          <w:i/>
          <w:color w:val="auto"/>
          <w:lang w:eastAsia="pt-PT"/>
        </w:rPr>
        <w:t>coturnix</w:t>
      </w:r>
      <w:proofErr w:type="spellEnd"/>
      <w:r w:rsidR="006B62AF" w:rsidRPr="00680744">
        <w:rPr>
          <w:i/>
          <w:color w:val="auto"/>
          <w:lang w:eastAsia="pt-PT"/>
        </w:rPr>
        <w:t xml:space="preserve"> japonica</w:t>
      </w:r>
      <w:r w:rsidR="006B62AF" w:rsidRPr="00680744">
        <w:rPr>
          <w:color w:val="auto"/>
          <w:lang w:eastAsia="pt-PT"/>
        </w:rPr>
        <w:t>)</w:t>
      </w:r>
      <w:r w:rsidR="00CC5624" w:rsidRPr="00680744">
        <w:rPr>
          <w:color w:val="auto"/>
          <w:lang w:eastAsia="pt-PT"/>
        </w:rPr>
        <w:t xml:space="preserve"> </w:t>
      </w:r>
      <w:r w:rsidR="00CC5624" w:rsidRPr="00680744">
        <w:rPr>
          <w:color w:val="auto"/>
          <w:lang w:eastAsia="fr-FR"/>
        </w:rPr>
        <w:t xml:space="preserve">in a </w:t>
      </w:r>
      <w:r w:rsidR="004413B8" w:rsidRPr="00680744">
        <w:rPr>
          <w:color w:val="auto"/>
          <w:lang w:eastAsia="fr-FR"/>
        </w:rPr>
        <w:t xml:space="preserve">38 °C </w:t>
      </w:r>
      <w:r w:rsidR="00CC5624" w:rsidRPr="00680744">
        <w:rPr>
          <w:color w:val="auto"/>
          <w:lang w:eastAsia="fr-FR"/>
        </w:rPr>
        <w:t xml:space="preserve">humidified incubator for 3 days. </w:t>
      </w:r>
      <w:r w:rsidR="00CC5624" w:rsidRPr="00680744">
        <w:rPr>
          <w:color w:val="auto"/>
          <w:lang w:eastAsia="pt-PT"/>
        </w:rPr>
        <w:t>Incubate the eggs</w:t>
      </w:r>
      <w:r w:rsidR="006B62AF" w:rsidRPr="00680744">
        <w:rPr>
          <w:color w:val="auto"/>
          <w:lang w:eastAsia="pt-PT"/>
        </w:rPr>
        <w:t xml:space="preserve"> </w:t>
      </w:r>
      <w:r w:rsidR="00060185" w:rsidRPr="00680744">
        <w:rPr>
          <w:color w:val="auto"/>
          <w:lang w:eastAsia="fr-FR"/>
        </w:rPr>
        <w:t>(egg blunt end) facing up</w:t>
      </w:r>
      <w:r w:rsidR="004413B8" w:rsidRPr="004413B8">
        <w:rPr>
          <w:color w:val="auto"/>
          <w:lang w:eastAsia="fr-FR"/>
        </w:rPr>
        <w:t xml:space="preserve"> </w:t>
      </w:r>
      <w:r w:rsidR="004413B8">
        <w:rPr>
          <w:color w:val="auto"/>
          <w:lang w:eastAsia="fr-FR"/>
        </w:rPr>
        <w:t>in</w:t>
      </w:r>
      <w:r w:rsidR="004413B8" w:rsidRPr="00680744">
        <w:rPr>
          <w:color w:val="auto"/>
          <w:lang w:eastAsia="fr-FR"/>
        </w:rPr>
        <w:t xml:space="preserve"> the air chamber</w:t>
      </w:r>
      <w:r w:rsidR="00F85913" w:rsidRPr="00680744">
        <w:rPr>
          <w:color w:val="auto"/>
          <w:lang w:eastAsia="fr-FR"/>
        </w:rPr>
        <w:t>.</w:t>
      </w:r>
      <w:r w:rsidR="00060185" w:rsidRPr="00680744">
        <w:rPr>
          <w:color w:val="auto"/>
          <w:lang w:eastAsia="fr-FR"/>
        </w:rPr>
        <w:t xml:space="preserve"> </w:t>
      </w:r>
    </w:p>
    <w:p w14:paraId="4D1294CA" w14:textId="77777777" w:rsidR="00680744" w:rsidRDefault="00680744" w:rsidP="00680744">
      <w:pPr>
        <w:widowControl/>
        <w:rPr>
          <w:color w:val="auto"/>
          <w:lang w:eastAsia="fr-FR"/>
        </w:rPr>
      </w:pPr>
    </w:p>
    <w:p w14:paraId="44AAF181" w14:textId="2EC8BE6F" w:rsidR="009E0540" w:rsidRPr="00680744" w:rsidRDefault="00B728D2" w:rsidP="00680744">
      <w:pPr>
        <w:widowControl/>
        <w:rPr>
          <w:color w:val="auto"/>
        </w:rPr>
      </w:pPr>
      <w:r>
        <w:rPr>
          <w:color w:val="auto"/>
          <w:lang w:eastAsia="fr-FR"/>
        </w:rPr>
        <w:t>NOTE:</w:t>
      </w:r>
      <w:r w:rsidR="007F5FE0" w:rsidRPr="00680744">
        <w:rPr>
          <w:color w:val="auto"/>
          <w:lang w:eastAsia="fr-FR"/>
        </w:rPr>
        <w:t xml:space="preserve"> </w:t>
      </w:r>
      <w:r w:rsidR="00EE1258" w:rsidRPr="00680744">
        <w:rPr>
          <w:color w:val="auto"/>
          <w:lang w:eastAsia="fr-FR"/>
        </w:rPr>
        <w:t>The h</w:t>
      </w:r>
      <w:r w:rsidR="00356B9C" w:rsidRPr="00680744">
        <w:rPr>
          <w:color w:val="auto"/>
          <w:lang w:eastAsia="fr-FR"/>
        </w:rPr>
        <w:t xml:space="preserve">umidified </w:t>
      </w:r>
      <w:r w:rsidR="007F5FE0" w:rsidRPr="00680744">
        <w:rPr>
          <w:color w:val="auto"/>
          <w:lang w:eastAsia="fr-FR"/>
        </w:rPr>
        <w:t>environment</w:t>
      </w:r>
      <w:r w:rsidR="00356B9C" w:rsidRPr="00680744">
        <w:rPr>
          <w:color w:val="auto"/>
          <w:lang w:eastAsia="fr-FR"/>
        </w:rPr>
        <w:t xml:space="preserve"> is </w:t>
      </w:r>
      <w:r w:rsidR="002A08A1" w:rsidRPr="00680744">
        <w:rPr>
          <w:color w:val="auto"/>
          <w:lang w:eastAsia="fr-FR"/>
        </w:rPr>
        <w:t xml:space="preserve">achieved </w:t>
      </w:r>
      <w:r w:rsidR="00356B9C" w:rsidRPr="00680744">
        <w:rPr>
          <w:color w:val="auto"/>
          <w:lang w:eastAsia="fr-FR"/>
        </w:rPr>
        <w:t xml:space="preserve">by </w:t>
      </w:r>
      <w:r w:rsidR="00687F67" w:rsidRPr="00680744">
        <w:rPr>
          <w:color w:val="auto"/>
          <w:lang w:eastAsia="fr-FR"/>
        </w:rPr>
        <w:t>plac</w:t>
      </w:r>
      <w:r w:rsidR="00356B9C" w:rsidRPr="00680744">
        <w:rPr>
          <w:color w:val="auto"/>
          <w:lang w:eastAsia="fr-FR"/>
        </w:rPr>
        <w:t xml:space="preserve">ing a water container </w:t>
      </w:r>
      <w:r w:rsidR="007E0376" w:rsidRPr="00680744">
        <w:rPr>
          <w:color w:val="auto"/>
          <w:lang w:eastAsia="fr-FR"/>
        </w:rPr>
        <w:t>at</w:t>
      </w:r>
      <w:r w:rsidR="00356B9C" w:rsidRPr="00680744">
        <w:rPr>
          <w:color w:val="auto"/>
          <w:lang w:eastAsia="fr-FR"/>
        </w:rPr>
        <w:t xml:space="preserve"> the </w:t>
      </w:r>
      <w:r w:rsidR="00551AB3" w:rsidRPr="00680744">
        <w:rPr>
          <w:color w:val="auto"/>
          <w:lang w:eastAsia="fr-FR"/>
        </w:rPr>
        <w:t>bottom of</w:t>
      </w:r>
      <w:r w:rsidR="008E3151" w:rsidRPr="00680744">
        <w:rPr>
          <w:color w:val="auto"/>
          <w:lang w:eastAsia="fr-FR"/>
        </w:rPr>
        <w:t xml:space="preserve"> the </w:t>
      </w:r>
      <w:r w:rsidR="004F310F" w:rsidRPr="00680744">
        <w:rPr>
          <w:color w:val="auto"/>
          <w:lang w:eastAsia="fr-FR"/>
        </w:rPr>
        <w:t>incubator</w:t>
      </w:r>
      <w:r w:rsidR="007F5FE0" w:rsidRPr="00680744">
        <w:rPr>
          <w:color w:val="auto"/>
          <w:lang w:eastAsia="fr-FR"/>
        </w:rPr>
        <w:t>.</w:t>
      </w:r>
    </w:p>
    <w:p w14:paraId="5FD4B2A0" w14:textId="77777777" w:rsidR="00680744" w:rsidRDefault="00680744" w:rsidP="00680744">
      <w:pPr>
        <w:widowControl/>
        <w:rPr>
          <w:color w:val="auto"/>
        </w:rPr>
      </w:pPr>
    </w:p>
    <w:p w14:paraId="5CBEDCB7" w14:textId="291387BF" w:rsidR="00680744" w:rsidRDefault="009E0540" w:rsidP="00680744">
      <w:pPr>
        <w:widowControl/>
        <w:rPr>
          <w:color w:val="auto"/>
          <w:lang w:eastAsia="fr-FR"/>
        </w:rPr>
      </w:pPr>
      <w:r w:rsidRPr="00680744">
        <w:rPr>
          <w:color w:val="auto"/>
        </w:rPr>
        <w:t xml:space="preserve">1.2) Incubate </w:t>
      </w:r>
      <w:r w:rsidR="00B270E7" w:rsidRPr="00680744">
        <w:rPr>
          <w:color w:val="auto"/>
        </w:rPr>
        <w:t>fertilized</w:t>
      </w:r>
      <w:r w:rsidR="00B270E7" w:rsidRPr="00680744">
        <w:rPr>
          <w:color w:val="auto"/>
          <w:lang w:eastAsia="fr-FR"/>
        </w:rPr>
        <w:t xml:space="preserve"> eggs </w:t>
      </w:r>
      <w:r w:rsidR="00680744">
        <w:rPr>
          <w:color w:val="auto"/>
          <w:lang w:eastAsia="fr-FR"/>
        </w:rPr>
        <w:t xml:space="preserve">of </w:t>
      </w:r>
      <w:r w:rsidRPr="00680744">
        <w:rPr>
          <w:color w:val="auto"/>
          <w:lang w:eastAsia="fr-FR"/>
        </w:rPr>
        <w:t xml:space="preserve">chicken </w:t>
      </w:r>
      <w:r w:rsidRPr="00680744">
        <w:rPr>
          <w:color w:val="auto"/>
          <w:lang w:eastAsia="pt-PT"/>
        </w:rPr>
        <w:t>(</w:t>
      </w:r>
      <w:r w:rsidRPr="00680744">
        <w:rPr>
          <w:i/>
          <w:color w:val="auto"/>
          <w:lang w:eastAsia="pt-PT"/>
        </w:rPr>
        <w:t xml:space="preserve">Gallus </w:t>
      </w:r>
      <w:proofErr w:type="spellStart"/>
      <w:r w:rsidRPr="00680744">
        <w:rPr>
          <w:i/>
          <w:color w:val="auto"/>
          <w:lang w:eastAsia="pt-PT"/>
        </w:rPr>
        <w:t>gallus</w:t>
      </w:r>
      <w:proofErr w:type="spellEnd"/>
      <w:r w:rsidRPr="00680744">
        <w:rPr>
          <w:color w:val="auto"/>
          <w:lang w:eastAsia="pt-PT"/>
        </w:rPr>
        <w:t xml:space="preserve">) </w:t>
      </w:r>
      <w:r w:rsidRPr="00680744">
        <w:rPr>
          <w:color w:val="auto"/>
          <w:lang w:eastAsia="fr-FR"/>
        </w:rPr>
        <w:t>for 2.5 days</w:t>
      </w:r>
      <w:r w:rsidR="00B270E7" w:rsidRPr="00680744">
        <w:rPr>
          <w:color w:val="auto"/>
          <w:lang w:eastAsia="fr-FR"/>
        </w:rPr>
        <w:t xml:space="preserve"> </w:t>
      </w:r>
      <w:r w:rsidR="0010024E" w:rsidRPr="00680744">
        <w:rPr>
          <w:color w:val="auto"/>
          <w:lang w:eastAsia="fr-FR"/>
        </w:rPr>
        <w:t xml:space="preserve">in a </w:t>
      </w:r>
      <w:r w:rsidR="004413B8" w:rsidRPr="00680744">
        <w:rPr>
          <w:color w:val="auto"/>
          <w:lang w:eastAsia="fr-FR"/>
        </w:rPr>
        <w:t xml:space="preserve">38 °C </w:t>
      </w:r>
      <w:r w:rsidR="0010024E" w:rsidRPr="00680744">
        <w:rPr>
          <w:color w:val="auto"/>
          <w:lang w:eastAsia="fr-FR"/>
        </w:rPr>
        <w:t>humidified incubator</w:t>
      </w:r>
      <w:r w:rsidRPr="00680744">
        <w:rPr>
          <w:color w:val="auto"/>
          <w:lang w:eastAsia="fr-FR"/>
        </w:rPr>
        <w:t xml:space="preserve">. </w:t>
      </w:r>
      <w:r w:rsidR="00B270E7" w:rsidRPr="00680744">
        <w:rPr>
          <w:color w:val="auto"/>
          <w:lang w:eastAsia="fr-FR"/>
        </w:rPr>
        <w:t xml:space="preserve">Incubate </w:t>
      </w:r>
      <w:r w:rsidRPr="00680744">
        <w:rPr>
          <w:color w:val="auto"/>
          <w:lang w:eastAsia="fr-FR"/>
        </w:rPr>
        <w:t xml:space="preserve">the eggs </w:t>
      </w:r>
      <w:r w:rsidR="00B270E7" w:rsidRPr="00680744">
        <w:rPr>
          <w:color w:val="auto"/>
          <w:lang w:eastAsia="fr-FR"/>
        </w:rPr>
        <w:t xml:space="preserve">in </w:t>
      </w:r>
      <w:r w:rsidR="004413B8">
        <w:rPr>
          <w:color w:val="auto"/>
          <w:lang w:eastAsia="fr-FR"/>
        </w:rPr>
        <w:t xml:space="preserve">a </w:t>
      </w:r>
      <w:r w:rsidR="00B270E7" w:rsidRPr="00680744">
        <w:rPr>
          <w:color w:val="auto"/>
          <w:lang w:eastAsia="fr-FR"/>
        </w:rPr>
        <w:t xml:space="preserve">horizontal position and mark the upper side using a </w:t>
      </w:r>
      <w:r w:rsidR="00680744">
        <w:rPr>
          <w:color w:val="auto"/>
          <w:lang w:eastAsia="fr-FR"/>
        </w:rPr>
        <w:t xml:space="preserve">piece of </w:t>
      </w:r>
      <w:r w:rsidR="00B270E7" w:rsidRPr="00680744">
        <w:rPr>
          <w:color w:val="auto"/>
          <w:lang w:eastAsia="fr-FR"/>
        </w:rPr>
        <w:t>charcoal</w:t>
      </w:r>
      <w:r w:rsidR="00730986" w:rsidRPr="00680744">
        <w:rPr>
          <w:color w:val="auto"/>
          <w:lang w:eastAsia="fr-FR"/>
        </w:rPr>
        <w:t xml:space="preserve"> to identify the embryo location</w:t>
      </w:r>
      <w:r w:rsidRPr="00680744">
        <w:rPr>
          <w:color w:val="auto"/>
          <w:lang w:eastAsia="fr-FR"/>
        </w:rPr>
        <w:t xml:space="preserve">. </w:t>
      </w:r>
    </w:p>
    <w:p w14:paraId="1DFF191A" w14:textId="77777777" w:rsidR="00680744" w:rsidRDefault="00680744" w:rsidP="00680744">
      <w:pPr>
        <w:widowControl/>
        <w:rPr>
          <w:b/>
          <w:color w:val="auto"/>
          <w:lang w:eastAsia="fr-FR"/>
        </w:rPr>
      </w:pPr>
    </w:p>
    <w:p w14:paraId="0E29BF47" w14:textId="5F86EB95" w:rsidR="003F3400" w:rsidRPr="00680744" w:rsidRDefault="00B728D2" w:rsidP="00680744">
      <w:pPr>
        <w:widowControl/>
        <w:rPr>
          <w:color w:val="auto"/>
          <w:lang w:eastAsia="fr-FR"/>
        </w:rPr>
      </w:pPr>
      <w:r w:rsidRPr="001C757B">
        <w:rPr>
          <w:color w:val="auto"/>
          <w:lang w:eastAsia="fr-FR"/>
        </w:rPr>
        <w:t>NOTE:</w:t>
      </w:r>
      <w:r w:rsidR="003F3400" w:rsidRPr="00680744">
        <w:rPr>
          <w:color w:val="auto"/>
          <w:lang w:eastAsia="fr-FR"/>
        </w:rPr>
        <w:t xml:space="preserve"> </w:t>
      </w:r>
      <w:r w:rsidR="00C13738" w:rsidRPr="00680744">
        <w:rPr>
          <w:color w:val="auto"/>
          <w:lang w:eastAsia="fr-FR"/>
        </w:rPr>
        <w:t xml:space="preserve">Start </w:t>
      </w:r>
      <w:r>
        <w:rPr>
          <w:color w:val="auto"/>
          <w:lang w:eastAsia="fr-FR"/>
        </w:rPr>
        <w:t>with</w:t>
      </w:r>
      <w:r w:rsidR="00C13738" w:rsidRPr="00680744">
        <w:rPr>
          <w:color w:val="auto"/>
          <w:lang w:eastAsia="fr-FR"/>
        </w:rPr>
        <w:t xml:space="preserve"> 4</w:t>
      </w:r>
      <w:r w:rsidR="00CC5624" w:rsidRPr="00680744">
        <w:rPr>
          <w:color w:val="auto"/>
          <w:lang w:eastAsia="fr-FR"/>
        </w:rPr>
        <w:t xml:space="preserve">0 quail eggs and </w:t>
      </w:r>
      <w:r w:rsidR="00C13738" w:rsidRPr="00680744">
        <w:rPr>
          <w:color w:val="auto"/>
          <w:lang w:eastAsia="fr-FR"/>
        </w:rPr>
        <w:t>6</w:t>
      </w:r>
      <w:r w:rsidR="00CC5624" w:rsidRPr="00680744">
        <w:rPr>
          <w:color w:val="auto"/>
          <w:lang w:eastAsia="fr-FR"/>
        </w:rPr>
        <w:t xml:space="preserve">0 chicken eggs </w:t>
      </w:r>
      <w:r w:rsidR="00C13738" w:rsidRPr="00680744">
        <w:rPr>
          <w:color w:val="auto"/>
          <w:lang w:eastAsia="fr-FR"/>
        </w:rPr>
        <w:t>when establishing this experiment.</w:t>
      </w:r>
      <w:r w:rsidR="003F3400" w:rsidRPr="00680744">
        <w:rPr>
          <w:color w:val="auto"/>
          <w:lang w:eastAsia="fr-FR"/>
        </w:rPr>
        <w:t xml:space="preserve"> </w:t>
      </w:r>
    </w:p>
    <w:p w14:paraId="3D1BEF6B" w14:textId="77777777" w:rsidR="00F939B5" w:rsidRPr="00680744" w:rsidRDefault="00F939B5" w:rsidP="00680744">
      <w:pPr>
        <w:widowControl/>
        <w:contextualSpacing/>
        <w:rPr>
          <w:color w:val="auto"/>
          <w:lang w:eastAsia="fr-FR"/>
        </w:rPr>
      </w:pPr>
    </w:p>
    <w:p w14:paraId="03F88CCD" w14:textId="56089429" w:rsidR="00EB48C6" w:rsidRPr="00680744" w:rsidRDefault="00EB48C6" w:rsidP="00680744">
      <w:pPr>
        <w:widowControl/>
        <w:contextualSpacing/>
        <w:rPr>
          <w:b/>
          <w:color w:val="auto"/>
        </w:rPr>
      </w:pPr>
      <w:r w:rsidRPr="00680744">
        <w:rPr>
          <w:b/>
          <w:color w:val="auto"/>
        </w:rPr>
        <w:t xml:space="preserve">2. Isolation of </w:t>
      </w:r>
      <w:r w:rsidR="00E7737B" w:rsidRPr="00680744">
        <w:rPr>
          <w:b/>
          <w:color w:val="auto"/>
        </w:rPr>
        <w:t xml:space="preserve">quail endoderm containing </w:t>
      </w:r>
      <w:r w:rsidR="00C13738" w:rsidRPr="00680744">
        <w:rPr>
          <w:b/>
          <w:color w:val="auto"/>
        </w:rPr>
        <w:t xml:space="preserve">the </w:t>
      </w:r>
      <w:r w:rsidR="009E018D" w:rsidRPr="00680744">
        <w:rPr>
          <w:b/>
          <w:color w:val="auto"/>
        </w:rPr>
        <w:t>prospective</w:t>
      </w:r>
      <w:r w:rsidR="00C13738" w:rsidRPr="00680744">
        <w:rPr>
          <w:b/>
          <w:color w:val="auto"/>
        </w:rPr>
        <w:t xml:space="preserve"> </w:t>
      </w:r>
      <w:r w:rsidR="00296584" w:rsidRPr="00680744">
        <w:rPr>
          <w:b/>
          <w:color w:val="auto"/>
        </w:rPr>
        <w:t xml:space="preserve">domain of the </w:t>
      </w:r>
      <w:r w:rsidR="00C13738" w:rsidRPr="00680744">
        <w:rPr>
          <w:b/>
          <w:color w:val="auto"/>
        </w:rPr>
        <w:t>thymic rudiment</w:t>
      </w:r>
    </w:p>
    <w:p w14:paraId="207A4A2F" w14:textId="77777777" w:rsidR="00D4711F" w:rsidRDefault="00D4711F" w:rsidP="00680744">
      <w:pPr>
        <w:widowControl/>
        <w:contextualSpacing/>
        <w:rPr>
          <w:color w:val="auto"/>
        </w:rPr>
      </w:pPr>
    </w:p>
    <w:p w14:paraId="2AD0F791" w14:textId="120E0919" w:rsidR="00CC7BB4" w:rsidRPr="00680744" w:rsidRDefault="00B728D2" w:rsidP="00680744">
      <w:pPr>
        <w:widowControl/>
        <w:contextualSpacing/>
        <w:rPr>
          <w:color w:val="auto"/>
          <w:lang w:val="en-GB"/>
        </w:rPr>
      </w:pPr>
      <w:r>
        <w:rPr>
          <w:color w:val="auto"/>
        </w:rPr>
        <w:t>NOTE:</w:t>
      </w:r>
      <w:r w:rsidR="00D4711F">
        <w:rPr>
          <w:color w:val="auto"/>
        </w:rPr>
        <w:t xml:space="preserve"> </w:t>
      </w:r>
      <w:r w:rsidR="00F85913" w:rsidRPr="00680744">
        <w:rPr>
          <w:color w:val="auto"/>
        </w:rPr>
        <w:t>Use</w:t>
      </w:r>
      <w:r w:rsidR="00CC7BB4" w:rsidRPr="00680744">
        <w:rPr>
          <w:color w:val="auto"/>
        </w:rPr>
        <w:t xml:space="preserve"> </w:t>
      </w:r>
      <w:r w:rsidR="00CC7BB4" w:rsidRPr="00680744">
        <w:rPr>
          <w:color w:val="auto"/>
          <w:lang w:val="en-GB"/>
        </w:rPr>
        <w:t>a horizontal laminar flow hood and sterilized instruments and materials</w:t>
      </w:r>
      <w:r w:rsidR="00F85913" w:rsidRPr="00680744">
        <w:rPr>
          <w:color w:val="auto"/>
          <w:lang w:val="en-GB"/>
        </w:rPr>
        <w:t xml:space="preserve"> </w:t>
      </w:r>
      <w:r w:rsidR="00851079">
        <w:rPr>
          <w:color w:val="auto"/>
          <w:lang w:val="en-GB"/>
        </w:rPr>
        <w:t>for</w:t>
      </w:r>
      <w:r w:rsidR="00F85913" w:rsidRPr="00680744">
        <w:rPr>
          <w:color w:val="auto"/>
        </w:rPr>
        <w:t xml:space="preserve"> egg manipulation procedures in sterile conditions</w:t>
      </w:r>
      <w:r w:rsidR="00CC7BB4" w:rsidRPr="00680744">
        <w:rPr>
          <w:color w:val="auto"/>
          <w:lang w:val="en-GB"/>
        </w:rPr>
        <w:t xml:space="preserve">. </w:t>
      </w:r>
    </w:p>
    <w:p w14:paraId="3E6A6D5E" w14:textId="77777777" w:rsidR="00B075F5" w:rsidRPr="00680744" w:rsidRDefault="00B075F5" w:rsidP="00680744">
      <w:pPr>
        <w:widowControl/>
        <w:contextualSpacing/>
        <w:rPr>
          <w:color w:val="auto"/>
          <w:lang w:val="en-GB"/>
        </w:rPr>
      </w:pPr>
    </w:p>
    <w:p w14:paraId="6DB64E5E" w14:textId="3F7FCFE9" w:rsidR="007F7A4C" w:rsidRPr="00680744" w:rsidRDefault="007F7A4C" w:rsidP="00680744">
      <w:pPr>
        <w:widowControl/>
        <w:contextualSpacing/>
        <w:rPr>
          <w:color w:val="auto"/>
        </w:rPr>
      </w:pPr>
      <w:r w:rsidRPr="00680744">
        <w:rPr>
          <w:color w:val="auto"/>
          <w:lang w:val="en-GB"/>
        </w:rPr>
        <w:t xml:space="preserve">2.1) </w:t>
      </w:r>
      <w:r w:rsidRPr="00680744">
        <w:rPr>
          <w:color w:val="auto"/>
        </w:rPr>
        <w:t>Remov</w:t>
      </w:r>
      <w:r w:rsidR="00D4711F">
        <w:rPr>
          <w:color w:val="auto"/>
        </w:rPr>
        <w:t>e</w:t>
      </w:r>
      <w:r w:rsidRPr="00680744">
        <w:rPr>
          <w:color w:val="auto"/>
        </w:rPr>
        <w:t xml:space="preserve"> the embryonic region containing the presumptive territory of thymic </w:t>
      </w:r>
      <w:r w:rsidR="003F3400" w:rsidRPr="00680744">
        <w:rPr>
          <w:color w:val="auto"/>
        </w:rPr>
        <w:t>rudiment</w:t>
      </w:r>
      <w:r w:rsidR="008964C1" w:rsidRPr="00680744">
        <w:rPr>
          <w:color w:val="auto"/>
        </w:rPr>
        <w:t xml:space="preserve">, the pharyngeal </w:t>
      </w:r>
      <w:r w:rsidR="001D53E2" w:rsidRPr="00680744">
        <w:rPr>
          <w:color w:val="auto"/>
        </w:rPr>
        <w:t xml:space="preserve">arch </w:t>
      </w:r>
      <w:r w:rsidR="008964C1" w:rsidRPr="00680744">
        <w:rPr>
          <w:color w:val="auto"/>
        </w:rPr>
        <w:t xml:space="preserve">region </w:t>
      </w:r>
      <w:r w:rsidR="001D53E2" w:rsidRPr="00680744">
        <w:rPr>
          <w:color w:val="auto"/>
        </w:rPr>
        <w:t>containing the 3</w:t>
      </w:r>
      <w:r w:rsidR="001D53E2" w:rsidRPr="00680744">
        <w:rPr>
          <w:color w:val="auto"/>
          <w:vertAlign w:val="superscript"/>
        </w:rPr>
        <w:t>rd</w:t>
      </w:r>
      <w:r w:rsidR="001D53E2" w:rsidRPr="00680744">
        <w:rPr>
          <w:color w:val="auto"/>
        </w:rPr>
        <w:t xml:space="preserve"> and 4</w:t>
      </w:r>
      <w:r w:rsidR="001D53E2" w:rsidRPr="00680744">
        <w:rPr>
          <w:color w:val="auto"/>
          <w:vertAlign w:val="superscript"/>
        </w:rPr>
        <w:t>th</w:t>
      </w:r>
      <w:r w:rsidR="001D53E2" w:rsidRPr="00680744">
        <w:rPr>
          <w:color w:val="auto"/>
        </w:rPr>
        <w:t xml:space="preserve"> arches (3/4PAR)</w:t>
      </w:r>
      <w:r w:rsidR="00055137" w:rsidRPr="00680744">
        <w:rPr>
          <w:color w:val="auto"/>
        </w:rPr>
        <w:t>, as</w:t>
      </w:r>
      <w:r w:rsidRPr="00680744">
        <w:rPr>
          <w:color w:val="auto"/>
        </w:rPr>
        <w:t xml:space="preserve"> described</w:t>
      </w:r>
      <w:r w:rsidR="00BB54B8" w:rsidRPr="00680744">
        <w:rPr>
          <w:color w:val="auto"/>
        </w:rPr>
        <w:fldChar w:fldCharType="begin" w:fldLock="1"/>
      </w:r>
      <w:r w:rsidR="00957C55" w:rsidRPr="00680744">
        <w:rPr>
          <w:color w:val="auto"/>
        </w:rPr>
        <w:instrText>ADDIN CSL_CITATION {"citationItems":[{"id":"ITEM-1","itemData":{"DOI":"10.1016/j.ydbio.2016.08.012","ISSN":"1095564X","PMID":"27544844","abstract":"The avian thymus and parathyroids (T/PT) common primordium derives from the endoderm of the third and fourth pharyngeal pouches (3/4PP). The molecular mechanisms that govern T/PT development are not fully understood. Here we study the effects of Notch and Hedgehog (Hh) signalling modulation during common primordium development using in vitro, in vivo and in ovo approaches. The impairment of Notch activity reduced Foxn1/thymus-fated and Gcm2/Pth/parathyroid-fated domains in the 3/4PP and further compromised the development of the parathyroid glands. When Hh signalling was abolished, we observed a reduction in the Gata3/Gcm2- and Lfng-expression domains at the median/anterior and median/posterior territories of the pouches, respectively. In contrast, the Foxn1 expression-domain at the dorsal tip of the pouches expanded ventrally into the Lfng-expression domain. This study offers novel evidence on the role of Notch signalling in T/PT common primordium development, in an Hh-dependent manner.","author":[{"dropping-particle":"","family":"Figueiredo","given":"Marta","non-dropping-particle":"","parse-names":false,"suffix":""},{"dropping-particle":"","family":"Silva","given":"Joana Clara","non-dropping-particle":"","parse-names":false,"suffix":""},{"dropping-particle":"","family":"Santos","given":"Ana Sofia","non-dropping-particle":"","parse-names":false,"suffix":""},{"dropping-particle":"","family":"Proa","given":"Vitor","non-dropping-particle":"","parse-names":false,"suffix":""},{"dropping-particle":"","family":"Alcobia","given":"Isabel","non-dropping-particle":"","parse-names":false,"suffix":""},{"dropping-particle":"","family":"Zilhão","given":"Rita","non-dropping-particle":"","parse-names":false,"suffix":""},{"dropping-particle":"","family":"Cidadão","given":"António","non-dropping-particle":"","parse-names":false,"suffix":""},{"dropping-particle":"","family":"Neves","given":"Hélia","non-dropping-particle":"","parse-names":false,"suffix":""}],"container-title":"Developmental Biology","id":"ITEM-1","issue":"2","issued":{"date-parts":[["2016"]]},"page":"268-282","title":"Notch and Hedgehog in the thymus/parathyroid common primordium: Crosstalk in organ formation","type":"article-journal","volume":"418"},"uris":["http://www.mendeley.com/documents/?uuid=7006371a-6aa4-3c4d-a1c2-cbac1066d5f5"]}],"mendeley":{"formattedCitation":"&lt;sup&gt;7&lt;/sup&gt;","plainTextFormattedCitation":"7","previouslyFormattedCitation":"&lt;sup&gt;7&lt;/sup&gt;"},"properties":{"noteIndex":0},"schema":"https://github.com/citation-style-language/schema/raw/master/csl-citation.json"}</w:instrText>
      </w:r>
      <w:r w:rsidR="00BB54B8" w:rsidRPr="00680744">
        <w:rPr>
          <w:color w:val="auto"/>
        </w:rPr>
        <w:fldChar w:fldCharType="separate"/>
      </w:r>
      <w:r w:rsidR="00BB54B8" w:rsidRPr="00680744">
        <w:rPr>
          <w:noProof/>
          <w:color w:val="auto"/>
          <w:vertAlign w:val="superscript"/>
        </w:rPr>
        <w:t>7</w:t>
      </w:r>
      <w:r w:rsidR="00BB54B8" w:rsidRPr="00680744">
        <w:rPr>
          <w:color w:val="auto"/>
        </w:rPr>
        <w:fldChar w:fldCharType="end"/>
      </w:r>
      <w:r w:rsidR="00BB54B8" w:rsidRPr="00680744">
        <w:rPr>
          <w:color w:val="auto"/>
          <w:vertAlign w:val="superscript"/>
        </w:rPr>
        <w:t>,</w:t>
      </w:r>
      <w:r w:rsidR="003A231A" w:rsidRPr="00680744">
        <w:rPr>
          <w:color w:val="auto"/>
        </w:rPr>
        <w:fldChar w:fldCharType="begin" w:fldLock="1"/>
      </w:r>
      <w:r w:rsidR="00DD788A" w:rsidRPr="00680744">
        <w:rPr>
          <w:color w:val="auto"/>
        </w:rPr>
        <w:instrText>ADDIN CSL_CITATION {"citationItems":[{"id":"ITEM-1","itemData":{"DOI":"10.3791/57114","abstract":"The avian embryo, as an experimental model, has been of utmost importance for seminal discoveries in developmental biology. Among several approaches, the formation of quail-chicken chimeras and the use of the chorioallantoic membrane (CAM) to sustain the development of ectopic tissues date back to the last century. Nowadays, the combination of these classical techniques with recent in vitro methodologies offers novel prospects to further explore organ formation. Here we describe a two-step approach to study early-and late-stages of organogenesis. Briefly, the embryonic region containing the presumptive territory of the organ is isolated from quail embryos and grown in vitro in an organotypic system (up to 48 h). Cultured tissues are subsequently grafted onto the CAM of a chicken embryo. After 10 days of in ovo development, fully formed organs are obtained from grafted tissues. This method also allows the modulation of signaling pathways by the regular administration of pharmacological agents and tissue genetic manipulation throughout in vitro and in ovo developmental steps. Additionally, developing tissues can be collected at any time-window to analyze their gene-expression profile (using quantitative PCR (qPCR), microarrays, etc.) and morphology (assessed with conventional histology and immunochemistry). The described experimental procedure can be used as a tool to follow organ formation outside the avian embryo, from the early stages of organogenesis to fully formed and functional organs.","author":[{"dropping-particle":"","family":"Figueiredo","given":"Marta","non-dropping-particle":"","parse-names":false,"suffix":""},{"dropping-particle":"","family":"Neves","given":"Hélia","non-dropping-particle":"","parse-names":false,"suffix":""}],"container-title":"J. Vis. Exp","id":"ITEM-1","issue":"13610","issued":{"date-parts":[["2018"]]},"title":"Two-step Approach to Explore Early-and Late-stages of Organ Formation in the Avian Model: The Thymus and Parathyroid Glands Organogenesis Paradigm Video Link","type":"article-journal","volume":"5711437915"},"uris":["http://www.mendeley.com/documents/?uuid=7b654a9f-d99e-3969-909e-613c132d3855"]}],"mendeley":{"formattedCitation":"&lt;sup&gt;8&lt;/sup&gt;","plainTextFormattedCitation":"8","previouslyFormattedCitation":"&lt;sup&gt;8&lt;/sup&gt;"},"properties":{"noteIndex":0},"schema":"https://github.com/citation-style-language/schema/raw/master/csl-citation.json"}</w:instrText>
      </w:r>
      <w:r w:rsidR="003A231A" w:rsidRPr="00680744">
        <w:rPr>
          <w:color w:val="auto"/>
        </w:rPr>
        <w:fldChar w:fldCharType="separate"/>
      </w:r>
      <w:r w:rsidR="00AD7216" w:rsidRPr="00680744">
        <w:rPr>
          <w:noProof/>
          <w:color w:val="auto"/>
          <w:vertAlign w:val="superscript"/>
        </w:rPr>
        <w:t>8</w:t>
      </w:r>
      <w:r w:rsidR="003A231A" w:rsidRPr="00680744">
        <w:rPr>
          <w:color w:val="auto"/>
        </w:rPr>
        <w:fldChar w:fldCharType="end"/>
      </w:r>
      <w:r w:rsidR="00825C36" w:rsidRPr="00680744">
        <w:rPr>
          <w:color w:val="auto"/>
        </w:rPr>
        <w:t>.</w:t>
      </w:r>
    </w:p>
    <w:p w14:paraId="499A1D2B" w14:textId="77777777" w:rsidR="00825C36" w:rsidRPr="00680744" w:rsidRDefault="00825C36" w:rsidP="00680744">
      <w:pPr>
        <w:widowControl/>
        <w:contextualSpacing/>
        <w:rPr>
          <w:color w:val="auto"/>
        </w:rPr>
      </w:pPr>
    </w:p>
    <w:p w14:paraId="04786FDA" w14:textId="205A7DE9" w:rsidR="00825C36" w:rsidRPr="00680744" w:rsidRDefault="00825C36" w:rsidP="00680744">
      <w:pPr>
        <w:widowControl/>
        <w:contextualSpacing/>
        <w:rPr>
          <w:color w:val="auto"/>
          <w:lang w:val="en-GB"/>
        </w:rPr>
      </w:pPr>
      <w:r w:rsidRPr="00680744">
        <w:rPr>
          <w:color w:val="auto"/>
          <w:lang w:eastAsia="fr-FR"/>
        </w:rPr>
        <w:t xml:space="preserve">2.1.1) </w:t>
      </w:r>
      <w:r w:rsidR="00F75326" w:rsidRPr="00680744">
        <w:rPr>
          <w:color w:val="auto"/>
          <w:lang w:eastAsia="fr-FR"/>
        </w:rPr>
        <w:t xml:space="preserve">Fill a </w:t>
      </w:r>
      <w:bookmarkStart w:id="2" w:name="_Hlk528658819"/>
      <w:r w:rsidR="002F4188" w:rsidRPr="00680744">
        <w:rPr>
          <w:color w:val="auto"/>
          <w:lang w:eastAsia="fr-FR"/>
        </w:rPr>
        <w:t xml:space="preserve">large </w:t>
      </w:r>
      <w:r w:rsidR="00F75326" w:rsidRPr="00680744">
        <w:rPr>
          <w:color w:val="auto"/>
          <w:lang w:eastAsia="fr-FR"/>
        </w:rPr>
        <w:t xml:space="preserve">borosilicate glass </w:t>
      </w:r>
      <w:bookmarkEnd w:id="2"/>
      <w:r w:rsidR="00F75326" w:rsidRPr="00680744">
        <w:rPr>
          <w:color w:val="auto"/>
          <w:lang w:eastAsia="fr-FR"/>
        </w:rPr>
        <w:t xml:space="preserve">bowl </w:t>
      </w:r>
      <w:r w:rsidR="007A1D10" w:rsidRPr="00680744">
        <w:rPr>
          <w:color w:val="auto"/>
          <w:lang w:eastAsia="fr-FR"/>
        </w:rPr>
        <w:t>(</w:t>
      </w:r>
      <w:r w:rsidR="00662696" w:rsidRPr="00680744">
        <w:rPr>
          <w:color w:val="auto"/>
          <w:lang w:eastAsia="fr-FR"/>
        </w:rPr>
        <w:t>100</w:t>
      </w:r>
      <w:r w:rsidR="002F4188" w:rsidRPr="00680744">
        <w:rPr>
          <w:color w:val="auto"/>
          <w:lang w:eastAsia="fr-FR"/>
        </w:rPr>
        <w:t xml:space="preserve"> </w:t>
      </w:r>
      <w:r w:rsidR="00B728D2">
        <w:rPr>
          <w:color w:val="auto"/>
          <w:lang w:eastAsia="fr-FR"/>
        </w:rPr>
        <w:t xml:space="preserve">mm </w:t>
      </w:r>
      <w:r w:rsidR="00C631E9" w:rsidRPr="00680744">
        <w:rPr>
          <w:color w:val="auto"/>
          <w:lang w:eastAsia="fr-FR"/>
        </w:rPr>
        <w:t>x</w:t>
      </w:r>
      <w:r w:rsidR="002F4188" w:rsidRPr="00680744">
        <w:rPr>
          <w:color w:val="auto"/>
          <w:lang w:eastAsia="fr-FR"/>
        </w:rPr>
        <w:t xml:space="preserve"> </w:t>
      </w:r>
      <w:r w:rsidR="00C631E9" w:rsidRPr="00680744">
        <w:rPr>
          <w:color w:val="auto"/>
          <w:lang w:eastAsia="fr-FR"/>
        </w:rPr>
        <w:t>50 mm; 100 cm</w:t>
      </w:r>
      <w:r w:rsidR="00C631E9" w:rsidRPr="00680744">
        <w:rPr>
          <w:color w:val="auto"/>
          <w:vertAlign w:val="superscript"/>
          <w:lang w:eastAsia="fr-FR"/>
        </w:rPr>
        <w:t>3</w:t>
      </w:r>
      <w:r w:rsidR="007A1D10" w:rsidRPr="00680744">
        <w:rPr>
          <w:color w:val="auto"/>
          <w:lang w:eastAsia="fr-FR"/>
        </w:rPr>
        <w:t xml:space="preserve">) with </w:t>
      </w:r>
      <w:r w:rsidR="00C631E9" w:rsidRPr="00680744">
        <w:rPr>
          <w:color w:val="auto"/>
          <w:lang w:eastAsia="fr-FR"/>
        </w:rPr>
        <w:t>60</w:t>
      </w:r>
      <w:r w:rsidR="002F4188" w:rsidRPr="00680744">
        <w:rPr>
          <w:color w:val="auto"/>
          <w:lang w:eastAsia="fr-FR"/>
        </w:rPr>
        <w:t xml:space="preserve"> </w:t>
      </w:r>
      <w:r w:rsidR="007A1D10" w:rsidRPr="00680744">
        <w:rPr>
          <w:color w:val="auto"/>
          <w:lang w:eastAsia="fr-FR"/>
        </w:rPr>
        <w:t xml:space="preserve">mL </w:t>
      </w:r>
      <w:r w:rsidR="00B728D2">
        <w:rPr>
          <w:color w:val="auto"/>
          <w:lang w:eastAsia="fr-FR"/>
        </w:rPr>
        <w:t xml:space="preserve">of </w:t>
      </w:r>
      <w:r w:rsidRPr="00680744">
        <w:rPr>
          <w:color w:val="auto"/>
          <w:lang w:eastAsia="fr-FR"/>
        </w:rPr>
        <w:t>cold phosphate-buffered saline solution (PBS).</w:t>
      </w:r>
    </w:p>
    <w:p w14:paraId="05E95341" w14:textId="77777777" w:rsidR="007F7A4C" w:rsidRPr="00680744" w:rsidRDefault="007F7A4C" w:rsidP="00680744">
      <w:pPr>
        <w:widowControl/>
        <w:contextualSpacing/>
        <w:rPr>
          <w:color w:val="auto"/>
        </w:rPr>
      </w:pPr>
    </w:p>
    <w:p w14:paraId="632B95B1" w14:textId="09D25B4C" w:rsidR="007F7A4C" w:rsidRPr="00680744" w:rsidRDefault="007F7A4C" w:rsidP="00680744">
      <w:pPr>
        <w:pStyle w:val="NormalWeb"/>
        <w:widowControl/>
        <w:spacing w:before="0" w:beforeAutospacing="0" w:after="0" w:afterAutospacing="0"/>
        <w:contextualSpacing/>
        <w:rPr>
          <w:color w:val="auto"/>
          <w:lang w:eastAsia="fr-FR"/>
        </w:rPr>
      </w:pPr>
      <w:r w:rsidRPr="00680744">
        <w:rPr>
          <w:color w:val="auto"/>
          <w:lang w:eastAsia="fr-FR"/>
        </w:rPr>
        <w:t>2.1.</w:t>
      </w:r>
      <w:r w:rsidR="001D53E2" w:rsidRPr="00680744">
        <w:rPr>
          <w:color w:val="auto"/>
          <w:lang w:eastAsia="fr-FR"/>
        </w:rPr>
        <w:t>2</w:t>
      </w:r>
      <w:r w:rsidRPr="00680744">
        <w:rPr>
          <w:color w:val="auto"/>
          <w:lang w:eastAsia="fr-FR"/>
        </w:rPr>
        <w:t xml:space="preserve">) </w:t>
      </w:r>
      <w:bookmarkStart w:id="3" w:name="_Hlk528661245"/>
      <w:r w:rsidR="004A2970" w:rsidRPr="00680744">
        <w:rPr>
          <w:color w:val="auto"/>
          <w:lang w:eastAsia="fr-FR"/>
        </w:rPr>
        <w:t xml:space="preserve">With the help of curved scissors, tap and cut a circular hole in the shell of a quail </w:t>
      </w:r>
      <w:r w:rsidR="0005385B" w:rsidRPr="00680744">
        <w:rPr>
          <w:color w:val="auto"/>
          <w:lang w:eastAsia="fr-FR"/>
        </w:rPr>
        <w:t>egg</w:t>
      </w:r>
      <w:r w:rsidR="004A2970" w:rsidRPr="00680744">
        <w:rPr>
          <w:color w:val="auto"/>
          <w:lang w:eastAsia="fr-FR"/>
        </w:rPr>
        <w:t xml:space="preserve"> </w:t>
      </w:r>
      <w:r w:rsidR="00851079">
        <w:rPr>
          <w:color w:val="auto"/>
          <w:lang w:eastAsia="fr-FR"/>
        </w:rPr>
        <w:t>that has been incubated for</w:t>
      </w:r>
      <w:r w:rsidR="00851079" w:rsidRPr="00680744">
        <w:rPr>
          <w:color w:val="auto"/>
          <w:lang w:eastAsia="fr-FR"/>
        </w:rPr>
        <w:t xml:space="preserve"> </w:t>
      </w:r>
      <w:r w:rsidR="007A1D10" w:rsidRPr="00680744">
        <w:rPr>
          <w:color w:val="auto"/>
          <w:lang w:eastAsia="fr-FR"/>
        </w:rPr>
        <w:t>3 days</w:t>
      </w:r>
      <w:r w:rsidR="004A2970" w:rsidRPr="00680744">
        <w:rPr>
          <w:color w:val="auto"/>
          <w:lang w:eastAsia="fr-FR"/>
        </w:rPr>
        <w:t>. Ma</w:t>
      </w:r>
      <w:r w:rsidR="00D4711F">
        <w:rPr>
          <w:color w:val="auto"/>
          <w:lang w:eastAsia="fr-FR"/>
        </w:rPr>
        <w:t>k</w:t>
      </w:r>
      <w:r w:rsidR="004A2970" w:rsidRPr="00680744">
        <w:rPr>
          <w:color w:val="auto"/>
          <w:lang w:eastAsia="fr-FR"/>
        </w:rPr>
        <w:t xml:space="preserve">e the hole </w:t>
      </w:r>
      <w:r w:rsidR="00D4711F">
        <w:rPr>
          <w:color w:val="auto"/>
          <w:lang w:eastAsia="fr-FR"/>
        </w:rPr>
        <w:t>o</w:t>
      </w:r>
      <w:r w:rsidR="004A2970" w:rsidRPr="00680744">
        <w:rPr>
          <w:color w:val="auto"/>
          <w:lang w:eastAsia="fr-FR"/>
        </w:rPr>
        <w:t>n the opposite side of the egg blunt</w:t>
      </w:r>
      <w:r w:rsidR="0084156F" w:rsidRPr="00680744">
        <w:rPr>
          <w:color w:val="auto"/>
          <w:lang w:eastAsia="fr-FR"/>
        </w:rPr>
        <w:t xml:space="preserve"> </w:t>
      </w:r>
      <w:r w:rsidR="008A65A9" w:rsidRPr="00680744">
        <w:rPr>
          <w:color w:val="auto"/>
          <w:lang w:eastAsia="fr-FR"/>
        </w:rPr>
        <w:t xml:space="preserve">and </w:t>
      </w:r>
      <w:r w:rsidRPr="00680744">
        <w:rPr>
          <w:color w:val="auto"/>
          <w:lang w:eastAsia="fr-FR"/>
        </w:rPr>
        <w:t xml:space="preserve">transfer the </w:t>
      </w:r>
      <w:r w:rsidR="003D7AC1" w:rsidRPr="00680744">
        <w:rPr>
          <w:color w:val="auto"/>
          <w:lang w:eastAsia="fr-FR"/>
        </w:rPr>
        <w:t xml:space="preserve">yolk (with the </w:t>
      </w:r>
      <w:r w:rsidRPr="00680744">
        <w:rPr>
          <w:color w:val="auto"/>
          <w:lang w:eastAsia="fr-FR"/>
        </w:rPr>
        <w:t>embryo</w:t>
      </w:r>
      <w:r w:rsidR="003D7AC1" w:rsidRPr="00680744">
        <w:rPr>
          <w:color w:val="auto"/>
          <w:lang w:eastAsia="fr-FR"/>
        </w:rPr>
        <w:t xml:space="preserve">) </w:t>
      </w:r>
      <w:r w:rsidRPr="00680744">
        <w:rPr>
          <w:color w:val="auto"/>
          <w:lang w:eastAsia="fr-FR"/>
        </w:rPr>
        <w:t xml:space="preserve">to </w:t>
      </w:r>
      <w:r w:rsidR="00825C36" w:rsidRPr="00680744">
        <w:rPr>
          <w:color w:val="auto"/>
          <w:lang w:eastAsia="fr-FR"/>
        </w:rPr>
        <w:t xml:space="preserve">the </w:t>
      </w:r>
      <w:r w:rsidRPr="00680744">
        <w:rPr>
          <w:color w:val="auto"/>
          <w:lang w:eastAsia="fr-FR"/>
        </w:rPr>
        <w:t xml:space="preserve">bowl with cold </w:t>
      </w:r>
      <w:r w:rsidR="00825C36" w:rsidRPr="00680744">
        <w:rPr>
          <w:color w:val="auto"/>
          <w:lang w:eastAsia="fr-FR"/>
        </w:rPr>
        <w:t>PBS</w:t>
      </w:r>
      <w:r w:rsidRPr="00680744">
        <w:rPr>
          <w:color w:val="auto"/>
          <w:lang w:eastAsia="fr-FR"/>
        </w:rPr>
        <w:t>.</w:t>
      </w:r>
    </w:p>
    <w:p w14:paraId="1A1A802B" w14:textId="77777777" w:rsidR="007F7A4C" w:rsidRPr="00680744" w:rsidRDefault="007F7A4C" w:rsidP="00680744">
      <w:pPr>
        <w:pStyle w:val="NormalWeb"/>
        <w:widowControl/>
        <w:spacing w:before="0" w:beforeAutospacing="0" w:after="0" w:afterAutospacing="0"/>
        <w:contextualSpacing/>
        <w:rPr>
          <w:color w:val="auto"/>
          <w:lang w:eastAsia="fr-FR"/>
        </w:rPr>
      </w:pPr>
    </w:p>
    <w:p w14:paraId="05B3B56F" w14:textId="5C3C1F8C" w:rsidR="007F7A4C" w:rsidRPr="00680744" w:rsidRDefault="007F7A4C" w:rsidP="00680744">
      <w:pPr>
        <w:widowControl/>
        <w:contextualSpacing/>
        <w:rPr>
          <w:color w:val="auto"/>
          <w:lang w:eastAsia="fr-FR"/>
        </w:rPr>
      </w:pPr>
      <w:r w:rsidRPr="00680744">
        <w:rPr>
          <w:color w:val="auto"/>
          <w:lang w:eastAsia="fr-FR"/>
        </w:rPr>
        <w:t>2.1.</w:t>
      </w:r>
      <w:r w:rsidR="001D53E2" w:rsidRPr="00680744">
        <w:rPr>
          <w:color w:val="auto"/>
          <w:lang w:eastAsia="fr-FR"/>
        </w:rPr>
        <w:t>3</w:t>
      </w:r>
      <w:r w:rsidRPr="00680744">
        <w:rPr>
          <w:color w:val="auto"/>
          <w:lang w:eastAsia="fr-FR"/>
        </w:rPr>
        <w:t xml:space="preserve">) </w:t>
      </w:r>
      <w:r w:rsidR="003D7AC1" w:rsidRPr="00680744">
        <w:rPr>
          <w:color w:val="auto"/>
          <w:lang w:eastAsia="fr-FR"/>
        </w:rPr>
        <w:t xml:space="preserve">Remove the embryo </w:t>
      </w:r>
      <w:r w:rsidR="002B7193" w:rsidRPr="00680744">
        <w:rPr>
          <w:color w:val="auto"/>
          <w:lang w:eastAsia="fr-FR"/>
        </w:rPr>
        <w:t xml:space="preserve">from the yolk </w:t>
      </w:r>
      <w:r w:rsidR="003D7AC1" w:rsidRPr="00680744">
        <w:rPr>
          <w:color w:val="auto"/>
          <w:lang w:eastAsia="fr-FR"/>
        </w:rPr>
        <w:t xml:space="preserve">by cutting the vitelline membrane externally to extra-embryonic vessels </w:t>
      </w:r>
      <w:r w:rsidR="002B7193" w:rsidRPr="00680744">
        <w:rPr>
          <w:color w:val="auto"/>
          <w:lang w:eastAsia="fr-FR"/>
        </w:rPr>
        <w:t>using c</w:t>
      </w:r>
      <w:proofErr w:type="spellStart"/>
      <w:r w:rsidR="002B7193" w:rsidRPr="00680744">
        <w:rPr>
          <w:color w:val="auto"/>
          <w:lang w:val="en-GB" w:eastAsia="zh-CN"/>
        </w:rPr>
        <w:t>urved</w:t>
      </w:r>
      <w:proofErr w:type="spellEnd"/>
      <w:r w:rsidR="002B7193" w:rsidRPr="00680744">
        <w:rPr>
          <w:color w:val="auto"/>
          <w:lang w:val="en-GB" w:eastAsia="zh-CN"/>
        </w:rPr>
        <w:t xml:space="preserve"> scissors</w:t>
      </w:r>
      <w:r w:rsidR="004F7BFF" w:rsidRPr="00680744">
        <w:rPr>
          <w:color w:val="auto"/>
          <w:lang w:val="en-GB" w:eastAsia="zh-CN"/>
        </w:rPr>
        <w:t>.</w:t>
      </w:r>
    </w:p>
    <w:p w14:paraId="5A44258F" w14:textId="77777777" w:rsidR="007F7A4C" w:rsidRPr="00680744" w:rsidRDefault="007F7A4C" w:rsidP="00680744">
      <w:pPr>
        <w:widowControl/>
        <w:contextualSpacing/>
        <w:rPr>
          <w:color w:val="auto"/>
          <w:lang w:eastAsia="fr-FR"/>
        </w:rPr>
      </w:pPr>
    </w:p>
    <w:p w14:paraId="0361CEAC" w14:textId="0ABB7E7F" w:rsidR="007F7A4C" w:rsidRPr="00680744" w:rsidRDefault="007F7A4C" w:rsidP="00680744">
      <w:pPr>
        <w:widowControl/>
        <w:contextualSpacing/>
        <w:rPr>
          <w:color w:val="auto"/>
          <w:lang w:eastAsia="fr-FR"/>
        </w:rPr>
      </w:pPr>
      <w:r w:rsidRPr="00680744">
        <w:rPr>
          <w:color w:val="auto"/>
          <w:lang w:eastAsia="fr-FR"/>
        </w:rPr>
        <w:t>2.1.</w:t>
      </w:r>
      <w:r w:rsidR="001D53E2" w:rsidRPr="00680744">
        <w:rPr>
          <w:color w:val="auto"/>
          <w:lang w:eastAsia="fr-FR"/>
        </w:rPr>
        <w:t>4</w:t>
      </w:r>
      <w:r w:rsidRPr="00680744">
        <w:rPr>
          <w:color w:val="auto"/>
          <w:lang w:eastAsia="fr-FR"/>
        </w:rPr>
        <w:t xml:space="preserve">) </w:t>
      </w:r>
      <w:r w:rsidR="00150EC6" w:rsidRPr="00680744">
        <w:rPr>
          <w:color w:val="auto"/>
          <w:lang w:eastAsia="fr-FR"/>
        </w:rPr>
        <w:t>With the help of thin forceps, t</w:t>
      </w:r>
      <w:r w:rsidRPr="00680744">
        <w:rPr>
          <w:color w:val="auto"/>
          <w:lang w:eastAsia="fr-FR"/>
        </w:rPr>
        <w:t>ransfer the embryo to a</w:t>
      </w:r>
      <w:r w:rsidRPr="00680744">
        <w:rPr>
          <w:color w:val="auto"/>
          <w:lang w:val="en-GB" w:eastAsia="zh-CN"/>
        </w:rPr>
        <w:t xml:space="preserve"> </w:t>
      </w:r>
      <w:r w:rsidRPr="00680744">
        <w:rPr>
          <w:color w:val="auto"/>
          <w:lang w:eastAsia="fr-FR"/>
        </w:rPr>
        <w:t xml:space="preserve">small bowl </w:t>
      </w:r>
      <w:r w:rsidR="00947407" w:rsidRPr="00680744">
        <w:rPr>
          <w:color w:val="auto"/>
          <w:lang w:eastAsia="fr-FR"/>
        </w:rPr>
        <w:t xml:space="preserve">(60 </w:t>
      </w:r>
      <w:r w:rsidR="00B728D2">
        <w:rPr>
          <w:color w:val="auto"/>
          <w:lang w:eastAsia="fr-FR"/>
        </w:rPr>
        <w:t xml:space="preserve">mm </w:t>
      </w:r>
      <w:r w:rsidR="00947407" w:rsidRPr="00680744">
        <w:rPr>
          <w:color w:val="auto"/>
          <w:lang w:eastAsia="fr-FR"/>
        </w:rPr>
        <w:t>x 30 mm; 15 cm</w:t>
      </w:r>
      <w:r w:rsidR="00947407" w:rsidRPr="00680744">
        <w:rPr>
          <w:color w:val="auto"/>
          <w:vertAlign w:val="superscript"/>
          <w:lang w:eastAsia="fr-FR"/>
        </w:rPr>
        <w:t>3</w:t>
      </w:r>
      <w:r w:rsidR="00947407" w:rsidRPr="00680744">
        <w:rPr>
          <w:color w:val="auto"/>
          <w:lang w:eastAsia="fr-FR"/>
        </w:rPr>
        <w:t xml:space="preserve">) </w:t>
      </w:r>
      <w:r w:rsidRPr="00680744">
        <w:rPr>
          <w:color w:val="auto"/>
          <w:lang w:val="en-GB" w:eastAsia="zh-CN"/>
        </w:rPr>
        <w:t xml:space="preserve">filled with </w:t>
      </w:r>
      <w:r w:rsidR="00E16C11" w:rsidRPr="00680744">
        <w:rPr>
          <w:color w:val="auto"/>
          <w:lang w:val="en-GB" w:eastAsia="zh-CN"/>
        </w:rPr>
        <w:t xml:space="preserve">10 </w:t>
      </w:r>
      <w:r w:rsidR="00150EC6" w:rsidRPr="00680744">
        <w:rPr>
          <w:color w:val="auto"/>
          <w:lang w:val="en-GB" w:eastAsia="zh-CN"/>
        </w:rPr>
        <w:t xml:space="preserve">mL </w:t>
      </w:r>
      <w:r w:rsidR="00B728D2">
        <w:rPr>
          <w:color w:val="auto"/>
          <w:lang w:eastAsia="fr-FR"/>
        </w:rPr>
        <w:t xml:space="preserve">of </w:t>
      </w:r>
      <w:r w:rsidRPr="00680744">
        <w:rPr>
          <w:color w:val="auto"/>
          <w:lang w:val="en-GB" w:eastAsia="zh-CN"/>
        </w:rPr>
        <w:t>cold PBS</w:t>
      </w:r>
      <w:r w:rsidR="00E00E30" w:rsidRPr="00680744">
        <w:rPr>
          <w:color w:val="auto"/>
          <w:lang w:val="en-GB" w:eastAsia="fr-FR"/>
        </w:rPr>
        <w:t>.</w:t>
      </w:r>
    </w:p>
    <w:bookmarkEnd w:id="3"/>
    <w:p w14:paraId="5A42494A" w14:textId="77777777" w:rsidR="007F7A4C" w:rsidRPr="00680744" w:rsidRDefault="007F7A4C" w:rsidP="00680744">
      <w:pPr>
        <w:widowControl/>
        <w:contextualSpacing/>
        <w:rPr>
          <w:color w:val="auto"/>
          <w:lang w:val="en-GB" w:eastAsia="zh-CN"/>
        </w:rPr>
      </w:pPr>
    </w:p>
    <w:p w14:paraId="3C028D8D" w14:textId="4C7447F0" w:rsidR="007F7A4C" w:rsidRPr="00680744" w:rsidRDefault="007F7A4C" w:rsidP="00680744">
      <w:pPr>
        <w:widowControl/>
        <w:contextualSpacing/>
        <w:rPr>
          <w:color w:val="auto"/>
          <w:lang w:val="en-GB" w:eastAsia="zh-CN"/>
        </w:rPr>
      </w:pPr>
      <w:r w:rsidRPr="00680744">
        <w:rPr>
          <w:color w:val="auto"/>
          <w:lang w:val="en-GB" w:eastAsia="zh-CN"/>
        </w:rPr>
        <w:t>2.1.</w:t>
      </w:r>
      <w:r w:rsidR="001D53E2" w:rsidRPr="00680744">
        <w:rPr>
          <w:color w:val="auto"/>
          <w:lang w:val="en-GB" w:eastAsia="zh-CN"/>
        </w:rPr>
        <w:t>5</w:t>
      </w:r>
      <w:r w:rsidRPr="00680744">
        <w:rPr>
          <w:color w:val="auto"/>
          <w:lang w:val="en-GB" w:eastAsia="zh-CN"/>
        </w:rPr>
        <w:t xml:space="preserve">) </w:t>
      </w:r>
      <w:r w:rsidR="00EF4271" w:rsidRPr="00680744">
        <w:rPr>
          <w:color w:val="auto"/>
          <w:lang w:eastAsia="fr-FR"/>
        </w:rPr>
        <w:t>With a skimmer</w:t>
      </w:r>
      <w:r w:rsidR="00851079">
        <w:rPr>
          <w:color w:val="auto"/>
          <w:lang w:eastAsia="fr-FR"/>
        </w:rPr>
        <w:t>,</w:t>
      </w:r>
      <w:r w:rsidR="00EF4271" w:rsidRPr="00680744">
        <w:rPr>
          <w:color w:val="auto"/>
          <w:lang w:eastAsia="fr-FR"/>
        </w:rPr>
        <w:t xml:space="preserve"> move </w:t>
      </w:r>
      <w:r w:rsidR="00E00E30" w:rsidRPr="00680744">
        <w:rPr>
          <w:color w:val="auto"/>
          <w:lang w:eastAsia="fr-FR"/>
        </w:rPr>
        <w:t xml:space="preserve">the embryo to a 100 mm </w:t>
      </w:r>
      <w:r w:rsidR="00B728D2">
        <w:rPr>
          <w:color w:val="auto"/>
          <w:lang w:eastAsia="fr-FR"/>
        </w:rPr>
        <w:t>P</w:t>
      </w:r>
      <w:r w:rsidR="00B728D2" w:rsidRPr="00680744">
        <w:rPr>
          <w:color w:val="auto"/>
          <w:lang w:eastAsia="fr-FR"/>
        </w:rPr>
        <w:t>etri</w:t>
      </w:r>
      <w:r w:rsidR="00B728D2">
        <w:rPr>
          <w:color w:val="auto"/>
          <w:lang w:eastAsia="fr-FR"/>
        </w:rPr>
        <w:t xml:space="preserve"> </w:t>
      </w:r>
      <w:r w:rsidR="00E00E30" w:rsidRPr="00680744">
        <w:rPr>
          <w:color w:val="auto"/>
          <w:lang w:eastAsia="fr-FR"/>
        </w:rPr>
        <w:t xml:space="preserve">dish </w:t>
      </w:r>
      <w:r w:rsidR="00857076" w:rsidRPr="00680744">
        <w:rPr>
          <w:color w:val="auto"/>
          <w:lang w:val="en-GB" w:eastAsia="zh-CN"/>
        </w:rPr>
        <w:t xml:space="preserve">with </w:t>
      </w:r>
      <w:r w:rsidR="00851079">
        <w:rPr>
          <w:color w:val="auto"/>
          <w:lang w:val="en-GB" w:eastAsia="zh-CN"/>
        </w:rPr>
        <w:t xml:space="preserve">a </w:t>
      </w:r>
      <w:r w:rsidR="00857076" w:rsidRPr="00680744">
        <w:rPr>
          <w:color w:val="auto"/>
          <w:lang w:val="en-GB" w:eastAsia="zh-CN"/>
        </w:rPr>
        <w:t xml:space="preserve">black base (see </w:t>
      </w:r>
      <w:r w:rsidR="00B728D2" w:rsidRPr="00603789">
        <w:rPr>
          <w:b/>
          <w:color w:val="auto"/>
          <w:lang w:val="en-GB" w:eastAsia="zh-CN"/>
        </w:rPr>
        <w:t xml:space="preserve">Table </w:t>
      </w:r>
      <w:r w:rsidR="00B728D2">
        <w:rPr>
          <w:b/>
          <w:color w:val="auto"/>
          <w:lang w:val="en-GB" w:eastAsia="zh-CN"/>
        </w:rPr>
        <w:t>o</w:t>
      </w:r>
      <w:r w:rsidR="00B728D2" w:rsidRPr="00603789">
        <w:rPr>
          <w:b/>
          <w:color w:val="auto"/>
          <w:lang w:val="en-GB" w:eastAsia="zh-CN"/>
        </w:rPr>
        <w:t>f Materials</w:t>
      </w:r>
      <w:r w:rsidR="00857076" w:rsidRPr="00680744">
        <w:rPr>
          <w:color w:val="auto"/>
          <w:lang w:val="en-GB" w:eastAsia="zh-CN"/>
        </w:rPr>
        <w:t>) containing 10 mL of cold PBS</w:t>
      </w:r>
      <w:r w:rsidR="0021261E" w:rsidRPr="00680744">
        <w:rPr>
          <w:color w:val="auto"/>
          <w:lang w:val="en-GB" w:eastAsia="zh-CN"/>
        </w:rPr>
        <w:t xml:space="preserve"> and place it</w:t>
      </w:r>
      <w:r w:rsidR="00DF00E0" w:rsidRPr="00680744">
        <w:rPr>
          <w:color w:val="auto"/>
          <w:lang w:eastAsia="fr-FR"/>
        </w:rPr>
        <w:t xml:space="preserve"> </w:t>
      </w:r>
      <w:r w:rsidR="00DF00E0" w:rsidRPr="00680744">
        <w:rPr>
          <w:color w:val="auto"/>
          <w:lang w:val="en-GB" w:eastAsia="zh-CN"/>
        </w:rPr>
        <w:t>under a stereomicroscope.</w:t>
      </w:r>
      <w:r w:rsidR="00452DBA" w:rsidRPr="00680744">
        <w:rPr>
          <w:color w:val="auto"/>
          <w:lang w:val="en-GB" w:eastAsia="zh-CN"/>
        </w:rPr>
        <w:t xml:space="preserve"> </w:t>
      </w:r>
    </w:p>
    <w:p w14:paraId="48FD22C1" w14:textId="77777777" w:rsidR="007F7A4C" w:rsidRPr="00680744" w:rsidRDefault="007F7A4C" w:rsidP="00680744">
      <w:pPr>
        <w:widowControl/>
        <w:contextualSpacing/>
        <w:rPr>
          <w:color w:val="auto"/>
          <w:lang w:val="en-GB" w:eastAsia="zh-CN"/>
        </w:rPr>
      </w:pPr>
    </w:p>
    <w:p w14:paraId="4F5FE5AD" w14:textId="23F8B0A2" w:rsidR="007F7A4C" w:rsidRPr="00680744" w:rsidRDefault="007F7A4C" w:rsidP="00680744">
      <w:pPr>
        <w:widowControl/>
        <w:rPr>
          <w:color w:val="auto"/>
          <w:lang w:eastAsia="fr-FR"/>
        </w:rPr>
      </w:pPr>
      <w:r w:rsidRPr="00680744">
        <w:rPr>
          <w:color w:val="auto"/>
          <w:lang w:val="en-GB" w:eastAsia="zh-CN"/>
        </w:rPr>
        <w:t>2.1.</w:t>
      </w:r>
      <w:r w:rsidR="001D53E2" w:rsidRPr="00680744">
        <w:rPr>
          <w:color w:val="auto"/>
          <w:lang w:val="en-GB" w:eastAsia="zh-CN"/>
        </w:rPr>
        <w:t>6</w:t>
      </w:r>
      <w:r w:rsidRPr="00680744">
        <w:rPr>
          <w:color w:val="auto"/>
          <w:lang w:val="en-GB" w:eastAsia="zh-CN"/>
        </w:rPr>
        <w:t xml:space="preserve">) </w:t>
      </w:r>
      <w:r w:rsidR="002107CF" w:rsidRPr="00680744">
        <w:rPr>
          <w:color w:val="auto"/>
          <w:lang w:val="en-GB" w:eastAsia="zh-CN"/>
        </w:rPr>
        <w:t>D</w:t>
      </w:r>
      <w:proofErr w:type="spellStart"/>
      <w:r w:rsidR="002107CF" w:rsidRPr="00680744">
        <w:rPr>
          <w:color w:val="auto"/>
          <w:lang w:eastAsia="fr-FR"/>
        </w:rPr>
        <w:t>issect</w:t>
      </w:r>
      <w:proofErr w:type="spellEnd"/>
      <w:r w:rsidR="002107CF" w:rsidRPr="00680744">
        <w:rPr>
          <w:color w:val="auto"/>
          <w:lang w:eastAsia="fr-FR"/>
        </w:rPr>
        <w:t xml:space="preserve"> the 3/4PAR</w:t>
      </w:r>
      <w:r w:rsidRPr="00680744">
        <w:rPr>
          <w:color w:val="auto"/>
          <w:lang w:eastAsia="fr-FR"/>
        </w:rPr>
        <w:t xml:space="preserve">, as </w:t>
      </w:r>
      <w:r w:rsidR="00F64B0C" w:rsidRPr="00680744">
        <w:rPr>
          <w:color w:val="auto"/>
          <w:lang w:eastAsia="fr-FR"/>
        </w:rPr>
        <w:t xml:space="preserve">previously </w:t>
      </w:r>
      <w:r w:rsidR="002107CF" w:rsidRPr="00680744">
        <w:rPr>
          <w:color w:val="auto"/>
          <w:lang w:eastAsia="fr-FR"/>
        </w:rPr>
        <w:t>described</w:t>
      </w:r>
      <w:r w:rsidR="00D23B5B" w:rsidRPr="00680744">
        <w:rPr>
          <w:color w:val="auto"/>
          <w:lang w:eastAsia="fr-FR"/>
        </w:rPr>
        <w:fldChar w:fldCharType="begin" w:fldLock="1"/>
      </w:r>
      <w:r w:rsidR="00DD788A" w:rsidRPr="00680744">
        <w:rPr>
          <w:color w:val="auto"/>
          <w:lang w:eastAsia="fr-FR"/>
        </w:rPr>
        <w:instrText>ADDIN CSL_CITATION {"citationItems":[{"id":"ITEM-1","itemData":{"DOI":"10.3791/57114","abstract":"The avian embryo, as an experimental model, has been of utmost importance for seminal discoveries in developmental biology. Among several approaches, the formation of quail-chicken chimeras and the use of the chorioallantoic membrane (CAM) to sustain the development of ectopic tissues date back to the last century. Nowadays, the combination of these classical techniques with recent in vitro methodologies offers novel prospects to further explore organ formation. Here we describe a two-step approach to study early-and late-stages of organogenesis. Briefly, the embryonic region containing the presumptive territory of the organ is isolated from quail embryos and grown in vitro in an organotypic system (up to 48 h). Cultured tissues are subsequently grafted onto the CAM of a chicken embryo. After 10 days of in ovo development, fully formed organs are obtained from grafted tissues. This method also allows the modulation of signaling pathways by the regular administration of pharmacological agents and tissue genetic manipulation throughout in vitro and in ovo developmental steps. Additionally, developing tissues can be collected at any time-window to analyze their gene-expression profile (using quantitative PCR (qPCR), microarrays, etc.) and morphology (assessed with conventional histology and immunochemistry). The described experimental procedure can be used as a tool to follow organ formation outside the avian embryo, from the early stages of organogenesis to fully formed and functional organs.","author":[{"dropping-particle":"","family":"Figueiredo","given":"Marta","non-dropping-particle":"","parse-names":false,"suffix":""},{"dropping-particle":"","family":"Neves","given":"Hélia","non-dropping-particle":"","parse-names":false,"suffix":""}],"container-title":"J. Vis. Exp","id":"ITEM-1","issue":"13610","issued":{"date-parts":[["2018"]]},"title":"Two-step Approach to Explore Early-and Late-stages of Organ Formation in the Avian Model: The Thymus and Parathyroid Glands Organogenesis Paradigm Video Link","type":"article-journal","volume":"5711437915"},"uris":["http://www.mendeley.com/documents/?uuid=7b654a9f-d99e-3969-909e-613c132d3855"]}],"mendeley":{"formattedCitation":"&lt;sup&gt;8&lt;/sup&gt;","plainTextFormattedCitation":"8","previouslyFormattedCitation":"&lt;sup&gt;8&lt;/sup&gt;"},"properties":{"noteIndex":0},"schema":"https://github.com/citation-style-language/schema/raw/master/csl-citation.json"}</w:instrText>
      </w:r>
      <w:r w:rsidR="00D23B5B" w:rsidRPr="00680744">
        <w:rPr>
          <w:color w:val="auto"/>
          <w:lang w:eastAsia="fr-FR"/>
        </w:rPr>
        <w:fldChar w:fldCharType="separate"/>
      </w:r>
      <w:r w:rsidR="00AD7216" w:rsidRPr="00680744">
        <w:rPr>
          <w:noProof/>
          <w:color w:val="auto"/>
          <w:vertAlign w:val="superscript"/>
          <w:lang w:eastAsia="fr-FR"/>
        </w:rPr>
        <w:t>8</w:t>
      </w:r>
      <w:r w:rsidR="00D23B5B" w:rsidRPr="00680744">
        <w:rPr>
          <w:color w:val="auto"/>
          <w:lang w:eastAsia="fr-FR"/>
        </w:rPr>
        <w:fldChar w:fldCharType="end"/>
      </w:r>
      <w:r w:rsidR="00D23B5B" w:rsidRPr="00680744">
        <w:rPr>
          <w:color w:val="auto"/>
          <w:lang w:eastAsia="fr-FR"/>
        </w:rPr>
        <w:t>.</w:t>
      </w:r>
    </w:p>
    <w:p w14:paraId="2CFAF5E4" w14:textId="77777777" w:rsidR="007F7A4C" w:rsidRPr="00680744" w:rsidRDefault="007F7A4C" w:rsidP="00680744">
      <w:pPr>
        <w:widowControl/>
        <w:contextualSpacing/>
        <w:rPr>
          <w:color w:val="auto"/>
          <w:lang w:val="en-GB" w:eastAsia="fr-FR"/>
        </w:rPr>
      </w:pPr>
    </w:p>
    <w:p w14:paraId="32B7EFB7" w14:textId="169D06A7" w:rsidR="007F7A4C" w:rsidRPr="00680744" w:rsidRDefault="007F7A4C" w:rsidP="00680744">
      <w:pPr>
        <w:widowControl/>
        <w:contextualSpacing/>
        <w:rPr>
          <w:b/>
          <w:color w:val="auto"/>
          <w:lang w:eastAsia="fr-FR"/>
        </w:rPr>
      </w:pPr>
      <w:r w:rsidRPr="00680744">
        <w:rPr>
          <w:color w:val="auto"/>
          <w:lang w:eastAsia="fr-FR"/>
        </w:rPr>
        <w:t>2.1.</w:t>
      </w:r>
      <w:r w:rsidR="001D53E2" w:rsidRPr="00680744">
        <w:rPr>
          <w:color w:val="auto"/>
          <w:lang w:eastAsia="fr-FR"/>
        </w:rPr>
        <w:t>7</w:t>
      </w:r>
      <w:r w:rsidRPr="00680744">
        <w:rPr>
          <w:color w:val="auto"/>
          <w:lang w:eastAsia="fr-FR"/>
        </w:rPr>
        <w:t xml:space="preserve">) Aspirate the 3/4PAR and transfer to a glass dish </w:t>
      </w:r>
      <w:r w:rsidR="00851079">
        <w:rPr>
          <w:color w:val="auto"/>
          <w:lang w:eastAsia="fr-FR"/>
        </w:rPr>
        <w:t>three-quarters</w:t>
      </w:r>
      <w:r w:rsidRPr="00680744">
        <w:rPr>
          <w:color w:val="auto"/>
          <w:lang w:val="en-GB" w:eastAsia="zh-CN"/>
        </w:rPr>
        <w:t xml:space="preserve"> filled with cold PBS</w:t>
      </w:r>
      <w:r w:rsidRPr="00680744">
        <w:rPr>
          <w:color w:val="auto"/>
          <w:lang w:eastAsia="fr-FR"/>
        </w:rPr>
        <w:t xml:space="preserve"> using a </w:t>
      </w:r>
      <w:r w:rsidR="00934494" w:rsidRPr="00680744">
        <w:rPr>
          <w:color w:val="auto"/>
          <w:lang w:eastAsia="fr-FR"/>
        </w:rPr>
        <w:t>2 mL sterile Pasteur pipette</w:t>
      </w:r>
      <w:r w:rsidRPr="00680744">
        <w:rPr>
          <w:color w:val="auto"/>
          <w:lang w:eastAsia="fr-FR"/>
        </w:rPr>
        <w:t xml:space="preserve">. </w:t>
      </w:r>
    </w:p>
    <w:p w14:paraId="5CE5959B" w14:textId="77777777" w:rsidR="00B075F5" w:rsidRPr="00680744" w:rsidRDefault="00B075F5" w:rsidP="00680744">
      <w:pPr>
        <w:widowControl/>
        <w:contextualSpacing/>
        <w:rPr>
          <w:b/>
          <w:color w:val="auto"/>
          <w:lang w:eastAsia="fr-FR"/>
        </w:rPr>
      </w:pPr>
    </w:p>
    <w:p w14:paraId="05FFC925" w14:textId="7FD0E3F8" w:rsidR="00B075F5" w:rsidRPr="00680744" w:rsidRDefault="00B075F5" w:rsidP="00680744">
      <w:pPr>
        <w:widowControl/>
        <w:contextualSpacing/>
        <w:rPr>
          <w:color w:val="auto"/>
        </w:rPr>
      </w:pPr>
      <w:r w:rsidRPr="00680744">
        <w:rPr>
          <w:color w:val="auto"/>
          <w:lang w:val="en-GB"/>
        </w:rPr>
        <w:t xml:space="preserve">2.2) </w:t>
      </w:r>
      <w:r w:rsidRPr="00680744">
        <w:rPr>
          <w:color w:val="auto"/>
        </w:rPr>
        <w:t>Isola</w:t>
      </w:r>
      <w:r w:rsidR="00D4711F">
        <w:rPr>
          <w:color w:val="auto"/>
        </w:rPr>
        <w:t>te</w:t>
      </w:r>
      <w:r w:rsidRPr="00680744">
        <w:rPr>
          <w:color w:val="auto"/>
        </w:rPr>
        <w:t xml:space="preserve"> the endoderm containing the presumptive territory of thymic </w:t>
      </w:r>
      <w:r w:rsidR="002107CF" w:rsidRPr="00680744">
        <w:rPr>
          <w:color w:val="auto"/>
        </w:rPr>
        <w:t>rudiment</w:t>
      </w:r>
      <w:r w:rsidRPr="00680744">
        <w:rPr>
          <w:color w:val="auto"/>
        </w:rPr>
        <w:t xml:space="preserve"> </w:t>
      </w:r>
      <w:r w:rsidR="00E9417C" w:rsidRPr="00680744">
        <w:rPr>
          <w:color w:val="auto"/>
        </w:rPr>
        <w:t>(the 3/4PP endoderm)</w:t>
      </w:r>
      <w:r w:rsidR="002812B7" w:rsidRPr="00680744">
        <w:rPr>
          <w:color w:val="auto"/>
        </w:rPr>
        <w:t xml:space="preserve"> by enzymatic digestion with pancreatin</w:t>
      </w:r>
      <w:r w:rsidR="00E9417C" w:rsidRPr="00680744">
        <w:rPr>
          <w:color w:val="auto"/>
        </w:rPr>
        <w:t>.</w:t>
      </w:r>
    </w:p>
    <w:p w14:paraId="3E3FF2ED" w14:textId="77777777" w:rsidR="00DD1F39" w:rsidRPr="00680744" w:rsidRDefault="00DD1F39" w:rsidP="00680744">
      <w:pPr>
        <w:widowControl/>
        <w:contextualSpacing/>
        <w:rPr>
          <w:color w:val="auto"/>
        </w:rPr>
      </w:pPr>
    </w:p>
    <w:p w14:paraId="4DF800B5" w14:textId="2114F94E" w:rsidR="00DD1F39" w:rsidRPr="00680744" w:rsidRDefault="00DD1F39" w:rsidP="00680744">
      <w:pPr>
        <w:widowControl/>
        <w:contextualSpacing/>
        <w:rPr>
          <w:color w:val="auto"/>
          <w:lang w:eastAsia="fr-FR"/>
        </w:rPr>
      </w:pPr>
      <w:r w:rsidRPr="00680744">
        <w:rPr>
          <w:color w:val="auto"/>
          <w:lang w:eastAsia="fr-FR"/>
        </w:rPr>
        <w:t>2.2.1) With the help of spatula and thin forceps</w:t>
      </w:r>
      <w:r w:rsidR="00B728D2">
        <w:rPr>
          <w:color w:val="auto"/>
          <w:lang w:eastAsia="fr-FR"/>
        </w:rPr>
        <w:t>,</w:t>
      </w:r>
      <w:r w:rsidRPr="00680744">
        <w:rPr>
          <w:color w:val="auto"/>
          <w:lang w:eastAsia="fr-FR"/>
        </w:rPr>
        <w:t xml:space="preserve"> transfer the 3/4PAR to a glass dish </w:t>
      </w:r>
      <w:r w:rsidR="00B728D2">
        <w:rPr>
          <w:color w:val="auto"/>
          <w:lang w:eastAsia="fr-FR"/>
        </w:rPr>
        <w:t>three-quarters</w:t>
      </w:r>
      <w:r w:rsidRPr="00680744">
        <w:rPr>
          <w:color w:val="auto"/>
          <w:lang w:val="en-GB" w:eastAsia="zh-CN"/>
        </w:rPr>
        <w:t xml:space="preserve"> filled with cold pancreatin</w:t>
      </w:r>
      <w:r w:rsidR="00F91C22" w:rsidRPr="00680744">
        <w:rPr>
          <w:color w:val="auto"/>
          <w:lang w:val="en-GB" w:eastAsia="zh-CN"/>
        </w:rPr>
        <w:t xml:space="preserve"> </w:t>
      </w:r>
      <w:r w:rsidR="00F91C22" w:rsidRPr="00680744">
        <w:rPr>
          <w:color w:val="auto"/>
        </w:rPr>
        <w:t xml:space="preserve">(8 mg/mL; 1:3 dilution </w:t>
      </w:r>
      <w:r w:rsidR="00851079">
        <w:rPr>
          <w:color w:val="auto"/>
        </w:rPr>
        <w:t xml:space="preserve">of </w:t>
      </w:r>
      <w:r w:rsidR="00F91C22" w:rsidRPr="00680744">
        <w:rPr>
          <w:color w:val="auto"/>
        </w:rPr>
        <w:t>25</w:t>
      </w:r>
      <w:r w:rsidR="00F46EE4" w:rsidRPr="00680744">
        <w:rPr>
          <w:color w:val="auto"/>
        </w:rPr>
        <w:t xml:space="preserve"> </w:t>
      </w:r>
      <w:r w:rsidR="00F91C22" w:rsidRPr="00680744">
        <w:rPr>
          <w:color w:val="auto"/>
        </w:rPr>
        <w:t>mg/mL with cold PBS)</w:t>
      </w:r>
      <w:r w:rsidRPr="00680744">
        <w:rPr>
          <w:color w:val="auto"/>
          <w:lang w:val="en-GB" w:eastAsia="zh-CN"/>
        </w:rPr>
        <w:t>.</w:t>
      </w:r>
    </w:p>
    <w:p w14:paraId="1DFEAB22" w14:textId="77777777" w:rsidR="00DD1F39" w:rsidRPr="00680744" w:rsidRDefault="00DD1F39" w:rsidP="00680744">
      <w:pPr>
        <w:widowControl/>
        <w:contextualSpacing/>
        <w:rPr>
          <w:color w:val="auto"/>
        </w:rPr>
      </w:pPr>
    </w:p>
    <w:p w14:paraId="26C61AA3" w14:textId="38D95F04" w:rsidR="00D4711F" w:rsidRDefault="00DD1F39" w:rsidP="00680744">
      <w:pPr>
        <w:widowControl/>
        <w:contextualSpacing/>
        <w:rPr>
          <w:color w:val="auto"/>
          <w:lang w:eastAsia="fr-FR"/>
        </w:rPr>
      </w:pPr>
      <w:r w:rsidRPr="00680744">
        <w:rPr>
          <w:color w:val="auto"/>
          <w:lang w:eastAsia="fr-FR"/>
        </w:rPr>
        <w:t xml:space="preserve">2.2.2) </w:t>
      </w:r>
      <w:r w:rsidR="002812B7" w:rsidRPr="00680744">
        <w:rPr>
          <w:color w:val="auto"/>
          <w:lang w:eastAsia="fr-FR"/>
        </w:rPr>
        <w:t>In</w:t>
      </w:r>
      <w:r w:rsidR="002974BD" w:rsidRPr="00680744">
        <w:rPr>
          <w:color w:val="auto"/>
          <w:lang w:eastAsia="fr-FR"/>
        </w:rPr>
        <w:t>cubate for 1</w:t>
      </w:r>
      <w:r w:rsidR="00B728D2">
        <w:rPr>
          <w:color w:val="auto"/>
          <w:lang w:eastAsia="fr-FR"/>
        </w:rPr>
        <w:t xml:space="preserve"> </w:t>
      </w:r>
      <w:r w:rsidR="002974BD" w:rsidRPr="00680744">
        <w:rPr>
          <w:color w:val="auto"/>
          <w:lang w:eastAsia="fr-FR"/>
        </w:rPr>
        <w:t>h on ice</w:t>
      </w:r>
      <w:r w:rsidR="002812B7" w:rsidRPr="00680744">
        <w:rPr>
          <w:color w:val="auto"/>
          <w:lang w:eastAsia="fr-FR"/>
        </w:rPr>
        <w:t xml:space="preserve"> for enzymatic digestion.</w:t>
      </w:r>
      <w:r w:rsidR="00B53F51" w:rsidRPr="00680744">
        <w:rPr>
          <w:color w:val="auto"/>
          <w:lang w:eastAsia="fr-FR"/>
        </w:rPr>
        <w:t xml:space="preserve"> </w:t>
      </w:r>
    </w:p>
    <w:p w14:paraId="17042DCC" w14:textId="77777777" w:rsidR="00D4711F" w:rsidRPr="001C757B" w:rsidRDefault="00D4711F" w:rsidP="00680744">
      <w:pPr>
        <w:widowControl/>
        <w:contextualSpacing/>
        <w:rPr>
          <w:color w:val="auto"/>
          <w:lang w:eastAsia="fr-FR"/>
        </w:rPr>
      </w:pPr>
    </w:p>
    <w:p w14:paraId="4F30D1F5" w14:textId="08CD5F69" w:rsidR="00DD1F39" w:rsidRPr="00603789" w:rsidRDefault="00B728D2" w:rsidP="00680744">
      <w:pPr>
        <w:widowControl/>
        <w:contextualSpacing/>
        <w:rPr>
          <w:color w:val="auto"/>
          <w:lang w:eastAsia="fr-FR"/>
        </w:rPr>
      </w:pPr>
      <w:r w:rsidRPr="001C757B">
        <w:rPr>
          <w:color w:val="auto"/>
          <w:lang w:eastAsia="fr-FR"/>
        </w:rPr>
        <w:t>NOTE:</w:t>
      </w:r>
      <w:r w:rsidR="00B53F51" w:rsidRPr="00603789">
        <w:rPr>
          <w:color w:val="auto"/>
          <w:lang w:eastAsia="fr-FR"/>
        </w:rPr>
        <w:t xml:space="preserve"> </w:t>
      </w:r>
      <w:r w:rsidRPr="00603789">
        <w:rPr>
          <w:color w:val="auto"/>
          <w:lang w:eastAsia="fr-FR"/>
        </w:rPr>
        <w:t>T</w:t>
      </w:r>
      <w:r w:rsidR="00851079">
        <w:rPr>
          <w:color w:val="auto"/>
          <w:lang w:eastAsia="fr-FR"/>
        </w:rPr>
        <w:t>he t</w:t>
      </w:r>
      <w:r w:rsidRPr="00603789">
        <w:rPr>
          <w:color w:val="auto"/>
          <w:lang w:eastAsia="fr-FR"/>
        </w:rPr>
        <w:t xml:space="preserve">ime </w:t>
      </w:r>
      <w:r w:rsidR="003C1359" w:rsidRPr="00603789">
        <w:rPr>
          <w:color w:val="auto"/>
          <w:lang w:eastAsia="fr-FR"/>
        </w:rPr>
        <w:t xml:space="preserve">of </w:t>
      </w:r>
      <w:r w:rsidR="00B53F51" w:rsidRPr="00603789">
        <w:rPr>
          <w:color w:val="auto"/>
          <w:shd w:val="clear" w:color="auto" w:fill="FFFFFF"/>
        </w:rPr>
        <w:t>enzymatic digestion depends of the stage of development (</w:t>
      </w:r>
      <w:r>
        <w:rPr>
          <w:b/>
          <w:color w:val="auto"/>
          <w:shd w:val="clear" w:color="auto" w:fill="FFFFFF"/>
        </w:rPr>
        <w:t>T</w:t>
      </w:r>
      <w:r w:rsidRPr="001C757B">
        <w:rPr>
          <w:b/>
          <w:color w:val="auto"/>
          <w:shd w:val="clear" w:color="auto" w:fill="FFFFFF"/>
        </w:rPr>
        <w:t xml:space="preserve">able </w:t>
      </w:r>
      <w:r>
        <w:rPr>
          <w:b/>
          <w:color w:val="auto"/>
          <w:shd w:val="clear" w:color="auto" w:fill="FFFFFF"/>
        </w:rPr>
        <w:t>1</w:t>
      </w:r>
      <w:r w:rsidR="00B53F51" w:rsidRPr="00603789">
        <w:rPr>
          <w:color w:val="auto"/>
          <w:shd w:val="clear" w:color="auto" w:fill="FFFFFF"/>
        </w:rPr>
        <w:t>).</w:t>
      </w:r>
    </w:p>
    <w:p w14:paraId="157FF964" w14:textId="77777777" w:rsidR="00DD1F39" w:rsidRPr="00603789" w:rsidRDefault="00DD1F39" w:rsidP="00680744">
      <w:pPr>
        <w:widowControl/>
        <w:contextualSpacing/>
        <w:rPr>
          <w:color w:val="auto"/>
          <w:lang w:eastAsia="fr-FR"/>
        </w:rPr>
      </w:pPr>
    </w:p>
    <w:p w14:paraId="3531A463" w14:textId="5B068B65" w:rsidR="00D4711F" w:rsidRPr="00603789" w:rsidRDefault="00DD1F39" w:rsidP="00680744">
      <w:pPr>
        <w:widowControl/>
        <w:contextualSpacing/>
        <w:rPr>
          <w:color w:val="auto"/>
          <w:lang w:eastAsia="fr-FR"/>
        </w:rPr>
      </w:pPr>
      <w:r w:rsidRPr="00603789">
        <w:rPr>
          <w:color w:val="auto"/>
          <w:lang w:eastAsia="fr-FR"/>
        </w:rPr>
        <w:t xml:space="preserve">2.2.3) </w:t>
      </w:r>
      <w:r w:rsidR="00DF00E0" w:rsidRPr="00603789">
        <w:rPr>
          <w:color w:val="auto"/>
          <w:lang w:eastAsia="fr-FR"/>
        </w:rPr>
        <w:t>Place the glass dish u</w:t>
      </w:r>
      <w:r w:rsidR="002974BD" w:rsidRPr="00603789">
        <w:rPr>
          <w:color w:val="auto"/>
        </w:rPr>
        <w:t xml:space="preserve">nder the </w:t>
      </w:r>
      <w:proofErr w:type="spellStart"/>
      <w:r w:rsidR="002974BD" w:rsidRPr="00603789">
        <w:rPr>
          <w:color w:val="auto"/>
          <w:lang w:val="en-GB" w:eastAsia="zh-CN"/>
        </w:rPr>
        <w:t>ster</w:t>
      </w:r>
      <w:r w:rsidR="00DF00E0" w:rsidRPr="00603789">
        <w:rPr>
          <w:color w:val="auto"/>
        </w:rPr>
        <w:t>eomicroscope</w:t>
      </w:r>
      <w:proofErr w:type="spellEnd"/>
      <w:r w:rsidR="00DF00E0" w:rsidRPr="00603789">
        <w:rPr>
          <w:color w:val="auto"/>
        </w:rPr>
        <w:t xml:space="preserve"> </w:t>
      </w:r>
      <w:r w:rsidR="00045109" w:rsidRPr="00603789">
        <w:rPr>
          <w:color w:val="auto"/>
        </w:rPr>
        <w:t>(40x</w:t>
      </w:r>
      <w:r w:rsidR="00F46EE4" w:rsidRPr="00603789">
        <w:rPr>
          <w:color w:val="auto"/>
        </w:rPr>
        <w:t>–</w:t>
      </w:r>
      <w:r w:rsidR="00045109" w:rsidRPr="00603789">
        <w:rPr>
          <w:color w:val="auto"/>
        </w:rPr>
        <w:t xml:space="preserve">60x magnification) </w:t>
      </w:r>
      <w:r w:rsidR="00DF00E0" w:rsidRPr="00603789">
        <w:rPr>
          <w:color w:val="auto"/>
        </w:rPr>
        <w:t>to</w:t>
      </w:r>
      <w:r w:rsidR="002974BD" w:rsidRPr="00603789">
        <w:rPr>
          <w:color w:val="auto"/>
          <w:lang w:eastAsia="fr-FR"/>
        </w:rPr>
        <w:t xml:space="preserve"> i</w:t>
      </w:r>
      <w:r w:rsidR="00326A1C" w:rsidRPr="00603789">
        <w:rPr>
          <w:color w:val="auto"/>
          <w:lang w:eastAsia="fr-FR"/>
        </w:rPr>
        <w:t>solate the endoderm fro</w:t>
      </w:r>
      <w:r w:rsidR="002974BD" w:rsidRPr="00603789">
        <w:rPr>
          <w:color w:val="auto"/>
          <w:lang w:eastAsia="fr-FR"/>
        </w:rPr>
        <w:t xml:space="preserve">m </w:t>
      </w:r>
      <w:r w:rsidR="00DF00E0" w:rsidRPr="00603789">
        <w:rPr>
          <w:color w:val="auto"/>
          <w:lang w:eastAsia="fr-FR"/>
        </w:rPr>
        <w:t>the 3/4PAR</w:t>
      </w:r>
      <w:r w:rsidR="002974BD" w:rsidRPr="00603789">
        <w:rPr>
          <w:color w:val="auto"/>
          <w:lang w:eastAsia="fr-FR"/>
        </w:rPr>
        <w:t xml:space="preserve">. </w:t>
      </w:r>
    </w:p>
    <w:p w14:paraId="29BC591B" w14:textId="77777777" w:rsidR="00D4711F" w:rsidRPr="001C757B" w:rsidRDefault="00D4711F" w:rsidP="00680744">
      <w:pPr>
        <w:widowControl/>
        <w:contextualSpacing/>
        <w:rPr>
          <w:color w:val="auto"/>
          <w:lang w:val="en-GB" w:eastAsia="zh-CN"/>
        </w:rPr>
      </w:pPr>
    </w:p>
    <w:p w14:paraId="3255F217" w14:textId="778CC1EB" w:rsidR="00DD1F39" w:rsidRPr="00680744" w:rsidRDefault="00B728D2" w:rsidP="00680744">
      <w:pPr>
        <w:widowControl/>
        <w:contextualSpacing/>
        <w:rPr>
          <w:color w:val="auto"/>
          <w:lang w:val="en-GB" w:eastAsia="zh-CN"/>
        </w:rPr>
      </w:pPr>
      <w:r w:rsidRPr="001C757B">
        <w:rPr>
          <w:color w:val="auto"/>
          <w:lang w:val="en-GB" w:eastAsia="zh-CN"/>
        </w:rPr>
        <w:t>NOTE:</w:t>
      </w:r>
      <w:r w:rsidR="002974BD" w:rsidRPr="00603789">
        <w:rPr>
          <w:color w:val="auto"/>
          <w:lang w:val="en-GB" w:eastAsia="zh-CN"/>
        </w:rPr>
        <w:t xml:space="preserve"> </w:t>
      </w:r>
      <w:r>
        <w:rPr>
          <w:color w:val="auto"/>
          <w:lang w:val="en-GB" w:eastAsia="zh-CN"/>
        </w:rPr>
        <w:t>K</w:t>
      </w:r>
      <w:r w:rsidRPr="00603789">
        <w:rPr>
          <w:color w:val="auto"/>
          <w:lang w:val="en-GB" w:eastAsia="zh-CN"/>
        </w:rPr>
        <w:t xml:space="preserve">eep </w:t>
      </w:r>
      <w:r w:rsidR="002974BD" w:rsidRPr="00603789">
        <w:rPr>
          <w:color w:val="auto"/>
          <w:lang w:val="en-GB" w:eastAsia="zh-CN"/>
        </w:rPr>
        <w:t>all surfaces</w:t>
      </w:r>
      <w:r w:rsidR="002974BD" w:rsidRPr="00680744">
        <w:rPr>
          <w:color w:val="auto"/>
          <w:lang w:val="en-GB" w:eastAsia="zh-CN"/>
        </w:rPr>
        <w:t xml:space="preserve"> and solutions cold during this procedure. Change to a new cold pancreatin solution </w:t>
      </w:r>
      <w:r>
        <w:rPr>
          <w:color w:val="auto"/>
          <w:lang w:val="en-GB" w:eastAsia="zh-CN"/>
        </w:rPr>
        <w:t>if</w:t>
      </w:r>
      <w:r w:rsidR="002974BD" w:rsidRPr="00680744">
        <w:rPr>
          <w:color w:val="auto"/>
          <w:lang w:val="en-GB" w:eastAsia="zh-CN"/>
        </w:rPr>
        <w:t xml:space="preserve"> taking a long time to dissect the tissues</w:t>
      </w:r>
      <w:r w:rsidR="00BA1DB5" w:rsidRPr="00680744">
        <w:rPr>
          <w:color w:val="auto"/>
          <w:lang w:val="en-GB" w:eastAsia="zh-CN"/>
        </w:rPr>
        <w:t xml:space="preserve"> (&gt;15 min)</w:t>
      </w:r>
      <w:r w:rsidR="002974BD" w:rsidRPr="00680744">
        <w:rPr>
          <w:color w:val="auto"/>
          <w:lang w:val="en-GB" w:eastAsia="zh-CN"/>
        </w:rPr>
        <w:t>.</w:t>
      </w:r>
      <w:r w:rsidR="00DF00E0" w:rsidRPr="00680744">
        <w:rPr>
          <w:color w:val="auto"/>
          <w:lang w:eastAsia="fr-FR"/>
        </w:rPr>
        <w:t xml:space="preserve"> As</w:t>
      </w:r>
      <w:r>
        <w:rPr>
          <w:color w:val="auto"/>
          <w:lang w:eastAsia="fr-FR"/>
        </w:rPr>
        <w:t xml:space="preserve"> an</w:t>
      </w:r>
      <w:r w:rsidR="00DF00E0" w:rsidRPr="00680744">
        <w:rPr>
          <w:color w:val="auto"/>
          <w:lang w:eastAsia="fr-FR"/>
        </w:rPr>
        <w:t xml:space="preserve"> illumination source, </w:t>
      </w:r>
      <w:r>
        <w:rPr>
          <w:color w:val="auto"/>
          <w:lang w:eastAsia="fr-FR"/>
        </w:rPr>
        <w:lastRenderedPageBreak/>
        <w:t>use LED</w:t>
      </w:r>
      <w:r w:rsidR="00DF00E0" w:rsidRPr="00680744">
        <w:rPr>
          <w:color w:val="auto"/>
          <w:lang w:eastAsia="fr-FR"/>
        </w:rPr>
        <w:t xml:space="preserve"> lights incorporated in the stereomicroscope or in the optic fibers, considering the limited heat load.</w:t>
      </w:r>
    </w:p>
    <w:p w14:paraId="1A1C32B7" w14:textId="77777777" w:rsidR="002974BD" w:rsidRPr="00680744" w:rsidRDefault="002974BD" w:rsidP="00680744">
      <w:pPr>
        <w:widowControl/>
        <w:contextualSpacing/>
        <w:rPr>
          <w:color w:val="auto"/>
          <w:lang w:val="en-GB" w:eastAsia="zh-CN"/>
        </w:rPr>
      </w:pPr>
    </w:p>
    <w:p w14:paraId="0679355A" w14:textId="2203A247" w:rsidR="00D4711F" w:rsidRDefault="002974BD" w:rsidP="00680744">
      <w:pPr>
        <w:widowControl/>
        <w:shd w:val="clear" w:color="auto" w:fill="FFFFFF"/>
        <w:autoSpaceDE/>
        <w:autoSpaceDN/>
        <w:adjustRightInd/>
        <w:rPr>
          <w:color w:val="auto"/>
          <w:lang w:eastAsia="fr-FR"/>
        </w:rPr>
      </w:pPr>
      <w:r w:rsidRPr="00680744">
        <w:rPr>
          <w:color w:val="auto"/>
          <w:lang w:eastAsia="fr-FR"/>
        </w:rPr>
        <w:t xml:space="preserve">2.2.4) </w:t>
      </w:r>
      <w:r w:rsidR="00DF00E0" w:rsidRPr="00680744">
        <w:rPr>
          <w:color w:val="auto"/>
          <w:lang w:eastAsia="fr-FR"/>
        </w:rPr>
        <w:t>To isolate the endoderm from the surrounding tissues</w:t>
      </w:r>
      <w:r w:rsidR="00B728D2">
        <w:rPr>
          <w:color w:val="auto"/>
          <w:lang w:eastAsia="fr-FR"/>
        </w:rPr>
        <w:t>,</w:t>
      </w:r>
      <w:r w:rsidR="00DF00E0" w:rsidRPr="00680744">
        <w:rPr>
          <w:color w:val="auto"/>
          <w:lang w:eastAsia="fr-FR"/>
        </w:rPr>
        <w:t xml:space="preserve"> use two </w:t>
      </w:r>
      <w:r w:rsidR="00D43F26" w:rsidRPr="00680744">
        <w:rPr>
          <w:color w:val="auto"/>
          <w:lang w:eastAsia="fr-FR"/>
        </w:rPr>
        <w:t xml:space="preserve">stainless steel </w:t>
      </w:r>
      <w:r w:rsidR="00DF00E0" w:rsidRPr="00680744">
        <w:rPr>
          <w:color w:val="auto"/>
          <w:lang w:eastAsia="fr-FR"/>
        </w:rPr>
        <w:t>microscalpel</w:t>
      </w:r>
      <w:r w:rsidR="00B94D18" w:rsidRPr="00680744">
        <w:rPr>
          <w:color w:val="auto"/>
          <w:lang w:eastAsia="fr-FR"/>
        </w:rPr>
        <w:t>s</w:t>
      </w:r>
      <w:r w:rsidR="00206B19" w:rsidRPr="00680744">
        <w:rPr>
          <w:color w:val="auto"/>
          <w:lang w:eastAsia="fr-FR"/>
        </w:rPr>
        <w:t xml:space="preserve"> </w:t>
      </w:r>
      <w:r w:rsidR="00DF00E0" w:rsidRPr="00680744">
        <w:rPr>
          <w:color w:val="auto"/>
          <w:lang w:eastAsia="fr-FR"/>
        </w:rPr>
        <w:t xml:space="preserve">in </w:t>
      </w:r>
      <w:r w:rsidR="00206B19" w:rsidRPr="00680744">
        <w:rPr>
          <w:color w:val="auto"/>
          <w:lang w:eastAsia="fr-FR"/>
        </w:rPr>
        <w:t xml:space="preserve">pin </w:t>
      </w:r>
      <w:r w:rsidR="00DF00E0" w:rsidRPr="00680744">
        <w:rPr>
          <w:color w:val="auto"/>
          <w:lang w:eastAsia="fr-FR"/>
        </w:rPr>
        <w:t>holder</w:t>
      </w:r>
      <w:r w:rsidR="00EF628B" w:rsidRPr="00680744">
        <w:rPr>
          <w:color w:val="auto"/>
          <w:lang w:eastAsia="fr-FR"/>
        </w:rPr>
        <w:t>s</w:t>
      </w:r>
      <w:r w:rsidR="00661A08" w:rsidRPr="00680744">
        <w:rPr>
          <w:color w:val="auto"/>
          <w:lang w:eastAsia="fr-FR"/>
        </w:rPr>
        <w:t>.</w:t>
      </w:r>
      <w:r w:rsidR="00EF628B" w:rsidRPr="00680744">
        <w:rPr>
          <w:color w:val="auto"/>
          <w:lang w:eastAsia="fr-FR"/>
        </w:rPr>
        <w:t xml:space="preserve"> </w:t>
      </w:r>
    </w:p>
    <w:p w14:paraId="1B838D3A" w14:textId="77777777" w:rsidR="00D4711F" w:rsidRDefault="00D4711F" w:rsidP="00680744">
      <w:pPr>
        <w:widowControl/>
        <w:shd w:val="clear" w:color="auto" w:fill="FFFFFF"/>
        <w:autoSpaceDE/>
        <w:autoSpaceDN/>
        <w:adjustRightInd/>
        <w:rPr>
          <w:color w:val="auto"/>
          <w:lang w:eastAsia="fr-FR"/>
        </w:rPr>
      </w:pPr>
    </w:p>
    <w:p w14:paraId="458A643B" w14:textId="69F9C6C5" w:rsidR="00DF00E0" w:rsidRPr="00680744" w:rsidRDefault="00B728D2" w:rsidP="00680744">
      <w:pPr>
        <w:widowControl/>
        <w:shd w:val="clear" w:color="auto" w:fill="FFFFFF"/>
        <w:autoSpaceDE/>
        <w:autoSpaceDN/>
        <w:adjustRightInd/>
        <w:rPr>
          <w:color w:val="auto"/>
          <w:lang w:eastAsia="fr-FR"/>
        </w:rPr>
      </w:pPr>
      <w:r>
        <w:rPr>
          <w:color w:val="auto"/>
          <w:lang w:eastAsia="fr-FR"/>
        </w:rPr>
        <w:t>NOTE:</w:t>
      </w:r>
      <w:r w:rsidR="00EF628B" w:rsidRPr="00680744">
        <w:rPr>
          <w:color w:val="auto"/>
          <w:lang w:eastAsia="fr-FR"/>
        </w:rPr>
        <w:t xml:space="preserve"> </w:t>
      </w:r>
      <w:r w:rsidR="003B2820" w:rsidRPr="00680744">
        <w:rPr>
          <w:color w:val="auto"/>
          <w:lang w:eastAsia="fr-FR"/>
        </w:rPr>
        <w:t>Use microscalpel</w:t>
      </w:r>
      <w:r w:rsidR="00B94D18" w:rsidRPr="00680744">
        <w:rPr>
          <w:color w:val="auto"/>
          <w:lang w:eastAsia="fr-FR"/>
        </w:rPr>
        <w:t>s</w:t>
      </w:r>
      <w:r w:rsidR="003B2820" w:rsidRPr="00680744">
        <w:rPr>
          <w:color w:val="auto"/>
          <w:lang w:eastAsia="fr-FR"/>
        </w:rPr>
        <w:t xml:space="preserve"> with a diameter </w:t>
      </w:r>
      <w:r w:rsidR="00B94D18" w:rsidRPr="00680744">
        <w:rPr>
          <w:color w:val="auto"/>
          <w:lang w:eastAsia="fr-FR"/>
        </w:rPr>
        <w:t>between</w:t>
      </w:r>
      <w:r w:rsidR="003B2820" w:rsidRPr="00680744">
        <w:rPr>
          <w:color w:val="auto"/>
          <w:lang w:eastAsia="fr-FR"/>
        </w:rPr>
        <w:t xml:space="preserve"> 0.1 </w:t>
      </w:r>
      <w:r>
        <w:rPr>
          <w:color w:val="auto"/>
          <w:lang w:eastAsia="fr-FR"/>
        </w:rPr>
        <w:t xml:space="preserve">mm </w:t>
      </w:r>
      <w:r w:rsidR="00B94D18" w:rsidRPr="00680744">
        <w:rPr>
          <w:color w:val="auto"/>
          <w:lang w:eastAsia="fr-FR"/>
        </w:rPr>
        <w:t>and</w:t>
      </w:r>
      <w:r w:rsidR="003B2820" w:rsidRPr="00680744">
        <w:rPr>
          <w:color w:val="auto"/>
          <w:lang w:eastAsia="fr-FR"/>
        </w:rPr>
        <w:t xml:space="preserve"> 0.2 mm</w:t>
      </w:r>
      <w:r w:rsidR="0081659D" w:rsidRPr="00680744">
        <w:rPr>
          <w:color w:val="auto"/>
          <w:lang w:eastAsia="fr-FR"/>
        </w:rPr>
        <w:t xml:space="preserve"> and nickel pin holders</w:t>
      </w:r>
      <w:r w:rsidR="00AB56AD" w:rsidRPr="00680744">
        <w:rPr>
          <w:color w:val="auto"/>
          <w:lang w:eastAsia="fr-FR"/>
        </w:rPr>
        <w:t xml:space="preserve"> with</w:t>
      </w:r>
      <w:r w:rsidR="00A37A40" w:rsidRPr="00680744">
        <w:rPr>
          <w:color w:val="auto"/>
          <w:lang w:eastAsia="fr-FR"/>
        </w:rPr>
        <w:t xml:space="preserve"> a</w:t>
      </w:r>
      <w:r w:rsidR="00AB56AD" w:rsidRPr="00680744">
        <w:rPr>
          <w:color w:val="auto"/>
          <w:lang w:eastAsia="fr-FR"/>
        </w:rPr>
        <w:t xml:space="preserve"> jaw opening diameter of 0 </w:t>
      </w:r>
      <w:r>
        <w:rPr>
          <w:color w:val="auto"/>
          <w:lang w:eastAsia="fr-FR"/>
        </w:rPr>
        <w:t xml:space="preserve">mm </w:t>
      </w:r>
      <w:r w:rsidR="00AB56AD" w:rsidRPr="00680744">
        <w:rPr>
          <w:color w:val="auto"/>
          <w:lang w:eastAsia="fr-FR"/>
        </w:rPr>
        <w:t>to 1 mm</w:t>
      </w:r>
      <w:r w:rsidR="003B2820" w:rsidRPr="00680744">
        <w:rPr>
          <w:color w:val="auto"/>
          <w:lang w:eastAsia="fr-FR"/>
        </w:rPr>
        <w:t>.</w:t>
      </w:r>
      <w:r>
        <w:rPr>
          <w:color w:val="auto"/>
          <w:lang w:eastAsia="fr-FR"/>
        </w:rPr>
        <w:t xml:space="preserve"> </w:t>
      </w:r>
    </w:p>
    <w:p w14:paraId="6E6EE0C2" w14:textId="77777777" w:rsidR="0040410E" w:rsidRPr="00680744" w:rsidRDefault="0040410E" w:rsidP="00680744">
      <w:pPr>
        <w:widowControl/>
        <w:contextualSpacing/>
        <w:rPr>
          <w:color w:val="auto"/>
          <w:lang w:eastAsia="fr-FR"/>
        </w:rPr>
      </w:pPr>
    </w:p>
    <w:p w14:paraId="1164F9D5" w14:textId="31B4A986" w:rsidR="00DF00E0" w:rsidRPr="00680744" w:rsidRDefault="00DF00E0" w:rsidP="00680744">
      <w:pPr>
        <w:widowControl/>
        <w:contextualSpacing/>
        <w:rPr>
          <w:color w:val="auto"/>
          <w:lang w:eastAsia="fr-FR"/>
        </w:rPr>
      </w:pPr>
      <w:r w:rsidRPr="00680744">
        <w:rPr>
          <w:color w:val="auto"/>
          <w:lang w:eastAsia="fr-FR"/>
        </w:rPr>
        <w:t>2.2.4.1) F</w:t>
      </w:r>
      <w:r w:rsidR="002974BD" w:rsidRPr="00680744">
        <w:rPr>
          <w:color w:val="auto"/>
          <w:lang w:eastAsia="fr-FR"/>
        </w:rPr>
        <w:t xml:space="preserve">irst remove the </w:t>
      </w:r>
      <w:r w:rsidR="0040410E" w:rsidRPr="00680744">
        <w:rPr>
          <w:color w:val="auto"/>
          <w:lang w:eastAsia="fr-FR"/>
        </w:rPr>
        <w:t xml:space="preserve">neural tube and </w:t>
      </w:r>
      <w:r w:rsidR="00DA2CA0" w:rsidRPr="00680744">
        <w:rPr>
          <w:color w:val="auto"/>
          <w:lang w:eastAsia="fr-FR"/>
        </w:rPr>
        <w:t>mesoderm</w:t>
      </w:r>
      <w:r w:rsidR="002974BD" w:rsidRPr="00680744">
        <w:rPr>
          <w:color w:val="auto"/>
          <w:lang w:eastAsia="fr-FR"/>
        </w:rPr>
        <w:t xml:space="preserve"> </w:t>
      </w:r>
      <w:r w:rsidRPr="00680744">
        <w:rPr>
          <w:color w:val="auto"/>
          <w:lang w:eastAsia="fr-FR"/>
        </w:rPr>
        <w:t xml:space="preserve">attached to the dorsal </w:t>
      </w:r>
      <w:r w:rsidR="00AB03B1" w:rsidRPr="00680744">
        <w:rPr>
          <w:color w:val="auto"/>
          <w:lang w:eastAsia="fr-FR"/>
        </w:rPr>
        <w:t xml:space="preserve">surface </w:t>
      </w:r>
      <w:r w:rsidRPr="00680744">
        <w:rPr>
          <w:color w:val="auto"/>
          <w:lang w:eastAsia="fr-FR"/>
        </w:rPr>
        <w:t>of the pharyngeal endoderm.</w:t>
      </w:r>
    </w:p>
    <w:p w14:paraId="16B11630" w14:textId="77777777" w:rsidR="00DF00E0" w:rsidRPr="00680744" w:rsidRDefault="00DF00E0" w:rsidP="00680744">
      <w:pPr>
        <w:widowControl/>
        <w:contextualSpacing/>
        <w:rPr>
          <w:color w:val="auto"/>
          <w:lang w:eastAsia="fr-FR"/>
        </w:rPr>
      </w:pPr>
    </w:p>
    <w:p w14:paraId="05FE050A" w14:textId="2E4B7592" w:rsidR="00422944" w:rsidRPr="00680744" w:rsidRDefault="00DF00E0" w:rsidP="00680744">
      <w:pPr>
        <w:widowControl/>
        <w:contextualSpacing/>
        <w:rPr>
          <w:color w:val="auto"/>
          <w:lang w:eastAsia="fr-FR"/>
        </w:rPr>
      </w:pPr>
      <w:r w:rsidRPr="00680744">
        <w:rPr>
          <w:color w:val="auto"/>
          <w:lang w:eastAsia="fr-FR"/>
        </w:rPr>
        <w:t>2.2.4.2)</w:t>
      </w:r>
      <w:r w:rsidR="00422944" w:rsidRPr="00680744">
        <w:rPr>
          <w:color w:val="auto"/>
          <w:lang w:eastAsia="fr-FR"/>
        </w:rPr>
        <w:t xml:space="preserve"> W</w:t>
      </w:r>
      <w:r w:rsidR="003924F2" w:rsidRPr="00680744">
        <w:rPr>
          <w:color w:val="auto"/>
          <w:lang w:eastAsia="fr-FR"/>
        </w:rPr>
        <w:t>ith the dorsal side up, c</w:t>
      </w:r>
      <w:r w:rsidR="002974BD" w:rsidRPr="00680744">
        <w:rPr>
          <w:color w:val="auto"/>
          <w:lang w:eastAsia="fr-FR"/>
        </w:rPr>
        <w:t>arefully de</w:t>
      </w:r>
      <w:r w:rsidR="003924F2" w:rsidRPr="00680744">
        <w:rPr>
          <w:color w:val="auto"/>
          <w:lang w:eastAsia="fr-FR"/>
        </w:rPr>
        <w:t>tach and remove the mesenchyme between the pharyngeal arches a</w:t>
      </w:r>
      <w:r w:rsidR="00422944" w:rsidRPr="00680744">
        <w:rPr>
          <w:color w:val="auto"/>
          <w:lang w:eastAsia="fr-FR"/>
        </w:rPr>
        <w:t>nd</w:t>
      </w:r>
      <w:r w:rsidR="003924F2" w:rsidRPr="00680744">
        <w:rPr>
          <w:color w:val="auto"/>
          <w:lang w:eastAsia="fr-FR"/>
        </w:rPr>
        <w:t xml:space="preserve"> expose the pharyngeal pouches. </w:t>
      </w:r>
      <w:r w:rsidR="00755292" w:rsidRPr="00680744">
        <w:rPr>
          <w:color w:val="auto"/>
          <w:lang w:eastAsia="fr-FR"/>
        </w:rPr>
        <w:t>Perform</w:t>
      </w:r>
      <w:r w:rsidR="00422944" w:rsidRPr="00680744">
        <w:rPr>
          <w:color w:val="auto"/>
          <w:lang w:eastAsia="fr-FR"/>
        </w:rPr>
        <w:t xml:space="preserve"> this procedure </w:t>
      </w:r>
      <w:r w:rsidR="00851079">
        <w:rPr>
          <w:color w:val="auto"/>
          <w:lang w:eastAsia="fr-FR"/>
        </w:rPr>
        <w:t>o</w:t>
      </w:r>
      <w:r w:rsidR="00851079" w:rsidRPr="00680744">
        <w:rPr>
          <w:color w:val="auto"/>
          <w:lang w:eastAsia="fr-FR"/>
        </w:rPr>
        <w:t xml:space="preserve">n </w:t>
      </w:r>
      <w:r w:rsidR="00422944" w:rsidRPr="00680744">
        <w:rPr>
          <w:color w:val="auto"/>
          <w:lang w:eastAsia="fr-FR"/>
        </w:rPr>
        <w:t>both sides of the 3/4PAR.</w:t>
      </w:r>
    </w:p>
    <w:p w14:paraId="55EF7825" w14:textId="77777777" w:rsidR="00422944" w:rsidRPr="00680744" w:rsidRDefault="00422944" w:rsidP="00680744">
      <w:pPr>
        <w:widowControl/>
        <w:contextualSpacing/>
        <w:rPr>
          <w:color w:val="auto"/>
          <w:lang w:eastAsia="fr-FR"/>
        </w:rPr>
      </w:pPr>
    </w:p>
    <w:p w14:paraId="26BFCA4D" w14:textId="77777777" w:rsidR="0040410E" w:rsidRPr="00680744" w:rsidRDefault="00422944" w:rsidP="00680744">
      <w:pPr>
        <w:widowControl/>
        <w:contextualSpacing/>
        <w:rPr>
          <w:color w:val="auto"/>
          <w:lang w:eastAsia="fr-FR"/>
        </w:rPr>
      </w:pPr>
      <w:r w:rsidRPr="00680744">
        <w:rPr>
          <w:color w:val="auto"/>
          <w:lang w:eastAsia="fr-FR"/>
        </w:rPr>
        <w:t xml:space="preserve">2.2.4.3) </w:t>
      </w:r>
      <w:r w:rsidR="0040410E" w:rsidRPr="00680744">
        <w:rPr>
          <w:color w:val="auto"/>
          <w:lang w:eastAsia="fr-FR"/>
        </w:rPr>
        <w:t xml:space="preserve">Remove the heart tube and the mesenchyme surrounding the anterior pouches. </w:t>
      </w:r>
    </w:p>
    <w:p w14:paraId="18464A4E" w14:textId="77777777" w:rsidR="00027D2A" w:rsidRPr="00680744" w:rsidRDefault="00027D2A" w:rsidP="00680744">
      <w:pPr>
        <w:widowControl/>
        <w:contextualSpacing/>
        <w:rPr>
          <w:color w:val="auto"/>
          <w:lang w:eastAsia="fr-FR"/>
        </w:rPr>
      </w:pPr>
    </w:p>
    <w:p w14:paraId="31D8B896" w14:textId="21A49D11" w:rsidR="00027D2A" w:rsidRPr="00680744" w:rsidRDefault="00027D2A" w:rsidP="00680744">
      <w:pPr>
        <w:widowControl/>
        <w:contextualSpacing/>
        <w:rPr>
          <w:color w:val="auto"/>
          <w:lang w:eastAsia="fr-FR"/>
        </w:rPr>
      </w:pPr>
      <w:r w:rsidRPr="00680744">
        <w:rPr>
          <w:color w:val="auto"/>
          <w:lang w:eastAsia="fr-FR"/>
        </w:rPr>
        <w:t>2.2.4.</w:t>
      </w:r>
      <w:r w:rsidR="0040410E" w:rsidRPr="00680744">
        <w:rPr>
          <w:color w:val="auto"/>
          <w:lang w:eastAsia="fr-FR"/>
        </w:rPr>
        <w:t>4</w:t>
      </w:r>
      <w:r w:rsidRPr="00680744">
        <w:rPr>
          <w:color w:val="auto"/>
          <w:lang w:eastAsia="fr-FR"/>
        </w:rPr>
        <w:t>)</w:t>
      </w:r>
      <w:r w:rsidR="0040410E" w:rsidRPr="00680744">
        <w:rPr>
          <w:color w:val="auto"/>
          <w:lang w:eastAsia="fr-FR"/>
        </w:rPr>
        <w:t xml:space="preserve"> </w:t>
      </w:r>
      <w:r w:rsidRPr="00680744">
        <w:rPr>
          <w:color w:val="auto"/>
          <w:lang w:eastAsia="fr-FR"/>
        </w:rPr>
        <w:t xml:space="preserve">With the ventral side up, cut the ectoderm of the </w:t>
      </w:r>
      <w:r w:rsidR="00755292" w:rsidRPr="00680744">
        <w:rPr>
          <w:color w:val="auto"/>
          <w:lang w:eastAsia="fr-FR"/>
        </w:rPr>
        <w:t>2</w:t>
      </w:r>
      <w:r w:rsidR="00755292" w:rsidRPr="00680744">
        <w:rPr>
          <w:color w:val="auto"/>
          <w:vertAlign w:val="superscript"/>
          <w:lang w:eastAsia="fr-FR"/>
        </w:rPr>
        <w:t>nd</w:t>
      </w:r>
      <w:r w:rsidR="00755292" w:rsidRPr="00680744">
        <w:rPr>
          <w:color w:val="auto"/>
          <w:lang w:eastAsia="fr-FR"/>
        </w:rPr>
        <w:t xml:space="preserve"> and 3</w:t>
      </w:r>
      <w:r w:rsidR="00755292" w:rsidRPr="00680744">
        <w:rPr>
          <w:color w:val="auto"/>
          <w:vertAlign w:val="superscript"/>
          <w:lang w:eastAsia="fr-FR"/>
        </w:rPr>
        <w:t>rd</w:t>
      </w:r>
      <w:r w:rsidR="00755292" w:rsidRPr="00680744">
        <w:rPr>
          <w:color w:val="auto"/>
          <w:lang w:eastAsia="fr-FR"/>
        </w:rPr>
        <w:t xml:space="preserve"> pharyngeal arches </w:t>
      </w:r>
      <w:r w:rsidRPr="00680744">
        <w:rPr>
          <w:color w:val="auto"/>
          <w:lang w:eastAsia="fr-FR"/>
        </w:rPr>
        <w:t>and carefully remove the mesenchyme attached to the pouch</w:t>
      </w:r>
      <w:r w:rsidR="00755292" w:rsidRPr="00680744">
        <w:rPr>
          <w:color w:val="auto"/>
          <w:lang w:eastAsia="fr-FR"/>
        </w:rPr>
        <w:t>es</w:t>
      </w:r>
      <w:r w:rsidRPr="00680744">
        <w:rPr>
          <w:color w:val="auto"/>
          <w:lang w:eastAsia="fr-FR"/>
        </w:rPr>
        <w:t>.</w:t>
      </w:r>
      <w:r w:rsidR="00755292" w:rsidRPr="00680744">
        <w:rPr>
          <w:color w:val="auto"/>
          <w:lang w:eastAsia="fr-FR"/>
        </w:rPr>
        <w:t xml:space="preserve"> Repeat this procedure on the other side of the 3/4PAR.</w:t>
      </w:r>
      <w:r w:rsidR="00F3796D" w:rsidRPr="00680744">
        <w:rPr>
          <w:color w:val="auto"/>
          <w:lang w:eastAsia="fr-FR"/>
        </w:rPr>
        <w:t xml:space="preserve"> At this stage the thyroid rudiment should be visible.</w:t>
      </w:r>
      <w:r w:rsidR="00755292" w:rsidRPr="00680744">
        <w:rPr>
          <w:color w:val="auto"/>
          <w:lang w:eastAsia="fr-FR"/>
        </w:rPr>
        <w:t xml:space="preserve"> </w:t>
      </w:r>
    </w:p>
    <w:p w14:paraId="05CDFC00" w14:textId="77777777" w:rsidR="00027D2A" w:rsidRPr="00680744" w:rsidRDefault="00027D2A" w:rsidP="00680744">
      <w:pPr>
        <w:widowControl/>
        <w:contextualSpacing/>
        <w:rPr>
          <w:color w:val="auto"/>
          <w:lang w:eastAsia="fr-FR"/>
        </w:rPr>
      </w:pPr>
    </w:p>
    <w:p w14:paraId="396667C8" w14:textId="731FD0EC" w:rsidR="00755292" w:rsidRPr="00680744" w:rsidRDefault="00027D2A" w:rsidP="00680744">
      <w:pPr>
        <w:widowControl/>
        <w:contextualSpacing/>
        <w:rPr>
          <w:color w:val="auto"/>
          <w:lang w:eastAsia="fr-FR"/>
        </w:rPr>
      </w:pPr>
      <w:r w:rsidRPr="00680744">
        <w:rPr>
          <w:color w:val="auto"/>
          <w:lang w:eastAsia="fr-FR"/>
        </w:rPr>
        <w:t>2.2.4.</w:t>
      </w:r>
      <w:r w:rsidR="00781703" w:rsidRPr="00680744">
        <w:rPr>
          <w:color w:val="auto"/>
          <w:lang w:eastAsia="fr-FR"/>
        </w:rPr>
        <w:t>5</w:t>
      </w:r>
      <w:r w:rsidRPr="00680744">
        <w:rPr>
          <w:color w:val="auto"/>
          <w:lang w:eastAsia="fr-FR"/>
        </w:rPr>
        <w:t xml:space="preserve">) </w:t>
      </w:r>
      <w:r w:rsidR="00B075FB" w:rsidRPr="00680744">
        <w:rPr>
          <w:color w:val="auto"/>
          <w:lang w:eastAsia="fr-FR"/>
        </w:rPr>
        <w:t>Remove a</w:t>
      </w:r>
      <w:r w:rsidR="00F3796D" w:rsidRPr="00680744">
        <w:rPr>
          <w:color w:val="auto"/>
          <w:lang w:eastAsia="fr-FR"/>
        </w:rPr>
        <w:t xml:space="preserve">ny </w:t>
      </w:r>
      <w:r w:rsidR="00851079" w:rsidRPr="00680744">
        <w:rPr>
          <w:color w:val="auto"/>
          <w:lang w:eastAsia="fr-FR"/>
        </w:rPr>
        <w:t>remain</w:t>
      </w:r>
      <w:r w:rsidR="00851079">
        <w:rPr>
          <w:color w:val="auto"/>
          <w:lang w:eastAsia="fr-FR"/>
        </w:rPr>
        <w:t>ing</w:t>
      </w:r>
      <w:r w:rsidR="00851079" w:rsidRPr="00680744">
        <w:rPr>
          <w:color w:val="auto"/>
          <w:lang w:eastAsia="fr-FR"/>
        </w:rPr>
        <w:t xml:space="preserve"> </w:t>
      </w:r>
      <w:r w:rsidR="003B4B45" w:rsidRPr="00680744">
        <w:rPr>
          <w:color w:val="auto"/>
          <w:lang w:eastAsia="fr-FR"/>
        </w:rPr>
        <w:t xml:space="preserve">mesenchymal cells attached to the pharyngeal </w:t>
      </w:r>
      <w:r w:rsidR="00BA1DB5" w:rsidRPr="00680744">
        <w:rPr>
          <w:color w:val="auto"/>
          <w:lang w:eastAsia="fr-FR"/>
        </w:rPr>
        <w:t>endoderm</w:t>
      </w:r>
      <w:r w:rsidR="003B4B45" w:rsidRPr="00680744">
        <w:rPr>
          <w:color w:val="auto"/>
          <w:lang w:eastAsia="fr-FR"/>
        </w:rPr>
        <w:t xml:space="preserve"> </w:t>
      </w:r>
      <w:r w:rsidR="00CE1488" w:rsidRPr="00680744">
        <w:rPr>
          <w:color w:val="auto"/>
          <w:lang w:eastAsia="fr-FR"/>
        </w:rPr>
        <w:t xml:space="preserve">with </w:t>
      </w:r>
      <w:r w:rsidR="00851079">
        <w:rPr>
          <w:color w:val="auto"/>
          <w:lang w:eastAsia="fr-FR"/>
        </w:rPr>
        <w:t xml:space="preserve">the </w:t>
      </w:r>
      <w:r w:rsidR="00CE1488" w:rsidRPr="00680744">
        <w:rPr>
          <w:color w:val="auto"/>
          <w:lang w:eastAsia="fr-FR"/>
        </w:rPr>
        <w:t>two microscalpel</w:t>
      </w:r>
      <w:r w:rsidR="00A95520" w:rsidRPr="00680744">
        <w:rPr>
          <w:color w:val="auto"/>
          <w:lang w:eastAsia="fr-FR"/>
        </w:rPr>
        <w:t>s</w:t>
      </w:r>
      <w:r w:rsidR="003B4B45" w:rsidRPr="00680744">
        <w:rPr>
          <w:color w:val="auto"/>
          <w:lang w:eastAsia="fr-FR"/>
        </w:rPr>
        <w:t>.</w:t>
      </w:r>
    </w:p>
    <w:p w14:paraId="2C395DF9" w14:textId="77777777" w:rsidR="003B4B45" w:rsidRPr="00680744" w:rsidRDefault="003B4B45" w:rsidP="00680744">
      <w:pPr>
        <w:widowControl/>
        <w:contextualSpacing/>
        <w:rPr>
          <w:color w:val="auto"/>
          <w:lang w:eastAsia="fr-FR"/>
        </w:rPr>
      </w:pPr>
    </w:p>
    <w:p w14:paraId="2FD6EA02" w14:textId="269EEB51" w:rsidR="003B4B45" w:rsidRPr="00680744" w:rsidRDefault="003B4B45" w:rsidP="00680744">
      <w:pPr>
        <w:widowControl/>
        <w:contextualSpacing/>
        <w:rPr>
          <w:color w:val="auto"/>
          <w:lang w:eastAsia="fr-FR"/>
        </w:rPr>
      </w:pPr>
      <w:r w:rsidRPr="00680744">
        <w:rPr>
          <w:color w:val="auto"/>
          <w:lang w:eastAsia="fr-FR"/>
        </w:rPr>
        <w:t>2.2.4.</w:t>
      </w:r>
      <w:r w:rsidR="00781703" w:rsidRPr="00680744">
        <w:rPr>
          <w:color w:val="auto"/>
          <w:lang w:eastAsia="fr-FR"/>
        </w:rPr>
        <w:t>6</w:t>
      </w:r>
      <w:r w:rsidRPr="00680744">
        <w:rPr>
          <w:color w:val="auto"/>
          <w:lang w:eastAsia="fr-FR"/>
        </w:rPr>
        <w:t xml:space="preserve">) </w:t>
      </w:r>
      <w:r w:rsidR="00851079">
        <w:rPr>
          <w:color w:val="auto"/>
          <w:lang w:eastAsia="fr-FR"/>
        </w:rPr>
        <w:t>M</w:t>
      </w:r>
      <w:r w:rsidRPr="00680744">
        <w:rPr>
          <w:color w:val="auto"/>
          <w:lang w:eastAsia="fr-FR"/>
        </w:rPr>
        <w:t>ake a transversal cut between the 2</w:t>
      </w:r>
      <w:r w:rsidRPr="00680744">
        <w:rPr>
          <w:color w:val="auto"/>
          <w:vertAlign w:val="superscript"/>
          <w:lang w:eastAsia="fr-FR"/>
        </w:rPr>
        <w:t>nd</w:t>
      </w:r>
      <w:r w:rsidRPr="00680744">
        <w:rPr>
          <w:color w:val="auto"/>
          <w:lang w:eastAsia="fr-FR"/>
        </w:rPr>
        <w:t xml:space="preserve"> and 3</w:t>
      </w:r>
      <w:r w:rsidRPr="00680744">
        <w:rPr>
          <w:color w:val="auto"/>
          <w:vertAlign w:val="superscript"/>
          <w:lang w:eastAsia="fr-FR"/>
        </w:rPr>
        <w:t>rd</w:t>
      </w:r>
      <w:r w:rsidRPr="00680744">
        <w:rPr>
          <w:color w:val="auto"/>
          <w:lang w:eastAsia="fr-FR"/>
        </w:rPr>
        <w:t xml:space="preserve"> PP, dissociating the pharyngeal endoderm containing the 3</w:t>
      </w:r>
      <w:r w:rsidRPr="00680744">
        <w:rPr>
          <w:color w:val="auto"/>
          <w:vertAlign w:val="superscript"/>
          <w:lang w:eastAsia="fr-FR"/>
        </w:rPr>
        <w:t>rd</w:t>
      </w:r>
      <w:r w:rsidRPr="00680744">
        <w:rPr>
          <w:color w:val="auto"/>
          <w:lang w:eastAsia="fr-FR"/>
        </w:rPr>
        <w:t xml:space="preserve"> and 4</w:t>
      </w:r>
      <w:r w:rsidRPr="00680744">
        <w:rPr>
          <w:color w:val="auto"/>
          <w:vertAlign w:val="superscript"/>
          <w:lang w:eastAsia="fr-FR"/>
        </w:rPr>
        <w:t>th</w:t>
      </w:r>
      <w:r w:rsidRPr="00680744">
        <w:rPr>
          <w:color w:val="auto"/>
          <w:lang w:eastAsia="fr-FR"/>
        </w:rPr>
        <w:t xml:space="preserve"> pouches from the anterior part of the endoderm having the thyroid rudiment and 2</w:t>
      </w:r>
      <w:r w:rsidRPr="00680744">
        <w:rPr>
          <w:color w:val="auto"/>
          <w:vertAlign w:val="superscript"/>
          <w:lang w:eastAsia="fr-FR"/>
        </w:rPr>
        <w:t>nd</w:t>
      </w:r>
      <w:r w:rsidRPr="00680744">
        <w:rPr>
          <w:color w:val="auto"/>
          <w:lang w:eastAsia="fr-FR"/>
        </w:rPr>
        <w:t xml:space="preserve"> pharyngeal pouch.</w:t>
      </w:r>
    </w:p>
    <w:p w14:paraId="5367B79A" w14:textId="3DDAC973" w:rsidR="00027D2A" w:rsidRPr="00680744" w:rsidRDefault="00027D2A" w:rsidP="00680744">
      <w:pPr>
        <w:widowControl/>
        <w:contextualSpacing/>
        <w:rPr>
          <w:color w:val="auto"/>
          <w:lang w:eastAsia="fr-FR"/>
        </w:rPr>
      </w:pPr>
    </w:p>
    <w:p w14:paraId="4B7565A6" w14:textId="20B71424" w:rsidR="00AB03B1" w:rsidRPr="00680744" w:rsidRDefault="00BA651E" w:rsidP="00680744">
      <w:pPr>
        <w:widowControl/>
        <w:contextualSpacing/>
        <w:rPr>
          <w:color w:val="auto"/>
        </w:rPr>
      </w:pPr>
      <w:r w:rsidRPr="00680744">
        <w:rPr>
          <w:color w:val="auto"/>
        </w:rPr>
        <w:t>2.</w:t>
      </w:r>
      <w:r w:rsidR="000F0C9E" w:rsidRPr="00680744">
        <w:rPr>
          <w:color w:val="auto"/>
        </w:rPr>
        <w:t>2.4.7)</w:t>
      </w:r>
      <w:r w:rsidR="00AB03B1" w:rsidRPr="00680744">
        <w:rPr>
          <w:color w:val="auto"/>
        </w:rPr>
        <w:t xml:space="preserve"> </w:t>
      </w:r>
      <w:r w:rsidR="00AB03B1" w:rsidRPr="00680744">
        <w:rPr>
          <w:color w:val="auto"/>
          <w:lang w:eastAsia="fr-FR"/>
        </w:rPr>
        <w:t>With the help of spatula and thin forceps</w:t>
      </w:r>
      <w:r w:rsidR="00B728D2">
        <w:rPr>
          <w:color w:val="auto"/>
          <w:lang w:eastAsia="fr-FR"/>
        </w:rPr>
        <w:t>,</w:t>
      </w:r>
      <w:r w:rsidR="00AB03B1" w:rsidRPr="00680744">
        <w:rPr>
          <w:color w:val="auto"/>
          <w:lang w:eastAsia="fr-FR"/>
        </w:rPr>
        <w:t xml:space="preserve"> transfer the isolated 3/4PP endoderm to a glass dish </w:t>
      </w:r>
      <w:r w:rsidR="00B728D2">
        <w:rPr>
          <w:color w:val="auto"/>
          <w:lang w:eastAsia="fr-FR"/>
        </w:rPr>
        <w:t>three-quarters</w:t>
      </w:r>
      <w:r w:rsidR="00AB03B1" w:rsidRPr="00680744">
        <w:rPr>
          <w:color w:val="auto"/>
          <w:lang w:val="en-GB" w:eastAsia="zh-CN"/>
        </w:rPr>
        <w:t xml:space="preserve"> filled with </w:t>
      </w:r>
      <w:r w:rsidR="0071646C" w:rsidRPr="00680744">
        <w:rPr>
          <w:color w:val="auto"/>
          <w:lang w:val="en-GB" w:eastAsia="zh-CN"/>
        </w:rPr>
        <w:t xml:space="preserve">100% </w:t>
      </w:r>
      <w:r w:rsidR="00AB03B1" w:rsidRPr="00680744">
        <w:rPr>
          <w:color w:val="auto"/>
          <w:lang w:val="en-GB" w:eastAsia="zh-CN"/>
        </w:rPr>
        <w:t xml:space="preserve">cold </w:t>
      </w:r>
      <w:proofErr w:type="spellStart"/>
      <w:r w:rsidR="000319AF" w:rsidRPr="00680744">
        <w:rPr>
          <w:color w:val="auto"/>
          <w:lang w:val="en-GB" w:eastAsia="zh-CN"/>
        </w:rPr>
        <w:t>fetal</w:t>
      </w:r>
      <w:proofErr w:type="spellEnd"/>
      <w:r w:rsidR="00AB03B1" w:rsidRPr="00680744">
        <w:rPr>
          <w:color w:val="auto"/>
          <w:lang w:val="en-GB" w:eastAsia="zh-CN"/>
        </w:rPr>
        <w:t xml:space="preserve"> bovine serum (FBS).</w:t>
      </w:r>
      <w:r w:rsidR="00AB03B1" w:rsidRPr="00680744">
        <w:rPr>
          <w:color w:val="auto"/>
        </w:rPr>
        <w:t xml:space="preserve"> </w:t>
      </w:r>
    </w:p>
    <w:p w14:paraId="57203C1D" w14:textId="77777777" w:rsidR="00AB03B1" w:rsidRPr="00680744" w:rsidRDefault="00AB03B1" w:rsidP="00680744">
      <w:pPr>
        <w:widowControl/>
        <w:contextualSpacing/>
        <w:rPr>
          <w:color w:val="auto"/>
        </w:rPr>
      </w:pPr>
    </w:p>
    <w:p w14:paraId="6970CD62" w14:textId="1D420E3A" w:rsidR="001C4078" w:rsidRPr="00603789" w:rsidRDefault="000F0C9E" w:rsidP="00680744">
      <w:pPr>
        <w:widowControl/>
        <w:contextualSpacing/>
        <w:rPr>
          <w:color w:val="auto"/>
        </w:rPr>
      </w:pPr>
      <w:r w:rsidRPr="00680744">
        <w:rPr>
          <w:color w:val="auto"/>
        </w:rPr>
        <w:t>2.3</w:t>
      </w:r>
      <w:r w:rsidR="00AB03B1" w:rsidRPr="00680744">
        <w:rPr>
          <w:color w:val="auto"/>
        </w:rPr>
        <w:t xml:space="preserve">) </w:t>
      </w:r>
      <w:r w:rsidR="00B530E7" w:rsidRPr="00680744">
        <w:rPr>
          <w:color w:val="auto"/>
          <w:lang w:eastAsia="fr-FR"/>
        </w:rPr>
        <w:t xml:space="preserve">Keep </w:t>
      </w:r>
      <w:r w:rsidR="00FF0A04" w:rsidRPr="00680744">
        <w:rPr>
          <w:color w:val="auto"/>
          <w:lang w:eastAsia="fr-FR"/>
        </w:rPr>
        <w:t xml:space="preserve">the </w:t>
      </w:r>
      <w:r w:rsidR="00052898" w:rsidRPr="00680744">
        <w:rPr>
          <w:color w:val="auto"/>
          <w:lang w:eastAsia="fr-FR"/>
        </w:rPr>
        <w:t>glass dish</w:t>
      </w:r>
      <w:r w:rsidR="00FF0A04" w:rsidRPr="00680744">
        <w:rPr>
          <w:color w:val="auto"/>
          <w:lang w:eastAsia="fr-FR"/>
        </w:rPr>
        <w:t xml:space="preserve"> </w:t>
      </w:r>
      <w:r w:rsidR="00AB03B1" w:rsidRPr="00680744">
        <w:rPr>
          <w:color w:val="auto"/>
          <w:lang w:eastAsia="fr-FR"/>
        </w:rPr>
        <w:t xml:space="preserve">with </w:t>
      </w:r>
      <w:r w:rsidR="00A45A72" w:rsidRPr="00680744">
        <w:rPr>
          <w:color w:val="auto"/>
          <w:lang w:eastAsia="fr-FR"/>
        </w:rPr>
        <w:t xml:space="preserve">the </w:t>
      </w:r>
      <w:r w:rsidR="00AB03B1" w:rsidRPr="00680744">
        <w:rPr>
          <w:color w:val="auto"/>
          <w:lang w:eastAsia="fr-FR"/>
        </w:rPr>
        <w:t xml:space="preserve">isolated tissues </w:t>
      </w:r>
      <w:r w:rsidR="00B530E7" w:rsidRPr="00680744">
        <w:rPr>
          <w:color w:val="auto"/>
          <w:lang w:eastAsia="fr-FR"/>
        </w:rPr>
        <w:t xml:space="preserve">on ice during the </w:t>
      </w:r>
      <w:r w:rsidR="00B530E7" w:rsidRPr="00603789">
        <w:rPr>
          <w:color w:val="auto"/>
          <w:lang w:eastAsia="fr-FR"/>
        </w:rPr>
        <w:t xml:space="preserve">preparation of </w:t>
      </w:r>
      <w:r w:rsidR="00B530E7" w:rsidRPr="001C757B">
        <w:rPr>
          <w:color w:val="auto"/>
          <w:lang w:eastAsia="fr-FR"/>
        </w:rPr>
        <w:t>in vitro</w:t>
      </w:r>
      <w:r w:rsidR="00B530E7" w:rsidRPr="00603789">
        <w:rPr>
          <w:color w:val="auto"/>
          <w:lang w:eastAsia="fr-FR"/>
        </w:rPr>
        <w:t xml:space="preserve"> </w:t>
      </w:r>
      <w:r w:rsidR="0086357D" w:rsidRPr="00603789">
        <w:rPr>
          <w:color w:val="auto"/>
          <w:lang w:eastAsia="fr-FR"/>
        </w:rPr>
        <w:t>assay</w:t>
      </w:r>
      <w:r w:rsidR="00AB03B1" w:rsidRPr="00603789">
        <w:rPr>
          <w:color w:val="auto"/>
          <w:lang w:eastAsia="fr-FR"/>
        </w:rPr>
        <w:t>.</w:t>
      </w:r>
      <w:r w:rsidR="00B728D2">
        <w:rPr>
          <w:color w:val="auto"/>
          <w:lang w:eastAsia="fr-FR"/>
        </w:rPr>
        <w:t xml:space="preserve"> </w:t>
      </w:r>
      <w:r w:rsidR="00AB03B1" w:rsidRPr="00603789">
        <w:rPr>
          <w:color w:val="auto"/>
          <w:shd w:val="clear" w:color="auto" w:fill="FFFFFF"/>
        </w:rPr>
        <w:t>Alternatively,</w:t>
      </w:r>
      <w:r w:rsidR="00B728D2">
        <w:rPr>
          <w:color w:val="auto"/>
          <w:shd w:val="clear" w:color="auto" w:fill="FFFFFF"/>
        </w:rPr>
        <w:t xml:space="preserve"> </w:t>
      </w:r>
      <w:r w:rsidR="003E6ECC" w:rsidRPr="00603789">
        <w:rPr>
          <w:color w:val="auto"/>
          <w:shd w:val="clear" w:color="auto" w:fill="FFFFFF"/>
        </w:rPr>
        <w:t xml:space="preserve">the </w:t>
      </w:r>
      <w:r w:rsidR="00AB03B1" w:rsidRPr="00603789">
        <w:rPr>
          <w:color w:val="auto"/>
          <w:shd w:val="clear" w:color="auto" w:fill="FFFFFF"/>
        </w:rPr>
        <w:t>i</w:t>
      </w:r>
      <w:r w:rsidR="00AB03B1" w:rsidRPr="00603789">
        <w:rPr>
          <w:color w:val="auto"/>
          <w:lang w:eastAsia="fr-FR"/>
        </w:rPr>
        <w:t xml:space="preserve">solated tissues can be three-dimensionally preserved and </w:t>
      </w:r>
      <w:r w:rsidR="00AB03B1" w:rsidRPr="001C757B">
        <w:rPr>
          <w:color w:val="auto"/>
          <w:lang w:eastAsia="fr-FR"/>
        </w:rPr>
        <w:t>in situ</w:t>
      </w:r>
      <w:r w:rsidR="00AB03B1" w:rsidRPr="00603789">
        <w:rPr>
          <w:color w:val="auto"/>
          <w:lang w:eastAsia="fr-FR"/>
        </w:rPr>
        <w:t xml:space="preserve"> analyzed for gene-expression.</w:t>
      </w:r>
    </w:p>
    <w:p w14:paraId="7B4E36E3" w14:textId="77777777" w:rsidR="00190762" w:rsidRPr="00680744" w:rsidRDefault="00190762" w:rsidP="00680744">
      <w:pPr>
        <w:widowControl/>
        <w:contextualSpacing/>
        <w:rPr>
          <w:color w:val="auto"/>
          <w:lang w:eastAsia="fr-FR"/>
        </w:rPr>
      </w:pPr>
    </w:p>
    <w:p w14:paraId="4F3B9EBB" w14:textId="0A288710" w:rsidR="00190762" w:rsidRPr="00680744" w:rsidRDefault="00190762" w:rsidP="00680744">
      <w:pPr>
        <w:widowControl/>
        <w:contextualSpacing/>
        <w:rPr>
          <w:b/>
          <w:color w:val="auto"/>
        </w:rPr>
      </w:pPr>
      <w:r w:rsidRPr="00680744">
        <w:rPr>
          <w:b/>
          <w:color w:val="auto"/>
        </w:rPr>
        <w:t xml:space="preserve">3. Isolation of </w:t>
      </w:r>
      <w:r w:rsidR="00CA20D6" w:rsidRPr="00680744">
        <w:rPr>
          <w:b/>
          <w:color w:val="auto"/>
        </w:rPr>
        <w:t xml:space="preserve">chicken </w:t>
      </w:r>
      <w:proofErr w:type="spellStart"/>
      <w:r w:rsidR="00CA20D6" w:rsidRPr="00680744">
        <w:rPr>
          <w:b/>
          <w:color w:val="auto"/>
        </w:rPr>
        <w:t>somatopleura</w:t>
      </w:r>
      <w:proofErr w:type="spellEnd"/>
      <w:r w:rsidR="00CA20D6" w:rsidRPr="00680744">
        <w:rPr>
          <w:b/>
          <w:color w:val="auto"/>
        </w:rPr>
        <w:t xml:space="preserve"> mesoderm</w:t>
      </w:r>
    </w:p>
    <w:p w14:paraId="3D454B18" w14:textId="77777777" w:rsidR="00190762" w:rsidRPr="00680744" w:rsidRDefault="00190762" w:rsidP="00680744">
      <w:pPr>
        <w:widowControl/>
        <w:contextualSpacing/>
        <w:rPr>
          <w:b/>
          <w:color w:val="auto"/>
        </w:rPr>
      </w:pPr>
    </w:p>
    <w:p w14:paraId="265EBC6D" w14:textId="4FD228EF" w:rsidR="00190762" w:rsidRPr="00680744" w:rsidRDefault="00B728D2" w:rsidP="00680744">
      <w:pPr>
        <w:widowControl/>
        <w:contextualSpacing/>
        <w:rPr>
          <w:color w:val="auto"/>
          <w:lang w:val="en-GB"/>
        </w:rPr>
      </w:pPr>
      <w:r>
        <w:rPr>
          <w:color w:val="auto"/>
        </w:rPr>
        <w:t>NOTE:</w:t>
      </w:r>
      <w:r w:rsidR="00D4711F">
        <w:rPr>
          <w:color w:val="auto"/>
        </w:rPr>
        <w:t xml:space="preserve"> </w:t>
      </w:r>
      <w:r w:rsidR="00190762" w:rsidRPr="00680744">
        <w:rPr>
          <w:color w:val="auto"/>
        </w:rPr>
        <w:t xml:space="preserve">Perform egg manipulation procedures in sterile conditions using </w:t>
      </w:r>
      <w:r w:rsidR="00190762" w:rsidRPr="00680744">
        <w:rPr>
          <w:color w:val="auto"/>
          <w:lang w:val="en-GB"/>
        </w:rPr>
        <w:t xml:space="preserve">a horizontal laminar flow hood and sterilized instruments and materials. </w:t>
      </w:r>
    </w:p>
    <w:p w14:paraId="1B6F59DF" w14:textId="77777777" w:rsidR="00190762" w:rsidRPr="00680744" w:rsidRDefault="00190762" w:rsidP="00680744">
      <w:pPr>
        <w:widowControl/>
        <w:contextualSpacing/>
        <w:rPr>
          <w:color w:val="auto"/>
          <w:lang w:val="en-GB"/>
        </w:rPr>
      </w:pPr>
    </w:p>
    <w:p w14:paraId="19D7834D" w14:textId="6C2BDEB5" w:rsidR="00190762" w:rsidRPr="00680744" w:rsidRDefault="00190762" w:rsidP="00680744">
      <w:pPr>
        <w:widowControl/>
        <w:rPr>
          <w:color w:val="auto"/>
          <w:lang w:val="en-GB"/>
        </w:rPr>
      </w:pPr>
      <w:r w:rsidRPr="00680744">
        <w:rPr>
          <w:color w:val="auto"/>
          <w:lang w:val="en-GB"/>
        </w:rPr>
        <w:t xml:space="preserve">3.1) </w:t>
      </w:r>
      <w:r w:rsidR="00B728D2" w:rsidRPr="00680744">
        <w:rPr>
          <w:color w:val="auto"/>
        </w:rPr>
        <w:t>Remov</w:t>
      </w:r>
      <w:r w:rsidR="00B728D2">
        <w:rPr>
          <w:color w:val="auto"/>
        </w:rPr>
        <w:t xml:space="preserve">e </w:t>
      </w:r>
      <w:r w:rsidRPr="00680744">
        <w:rPr>
          <w:color w:val="auto"/>
        </w:rPr>
        <w:t xml:space="preserve">the embryonic </w:t>
      </w:r>
      <w:r w:rsidR="00507C3B" w:rsidRPr="00680744">
        <w:rPr>
          <w:color w:val="auto"/>
        </w:rPr>
        <w:t>territory</w:t>
      </w:r>
      <w:r w:rsidRPr="00680744">
        <w:rPr>
          <w:color w:val="auto"/>
        </w:rPr>
        <w:t xml:space="preserve"> containing the </w:t>
      </w:r>
      <w:proofErr w:type="spellStart"/>
      <w:r w:rsidRPr="00680744">
        <w:rPr>
          <w:color w:val="auto"/>
        </w:rPr>
        <w:t>somatopleura</w:t>
      </w:r>
      <w:proofErr w:type="spellEnd"/>
      <w:r w:rsidRPr="00680744">
        <w:rPr>
          <w:color w:val="auto"/>
        </w:rPr>
        <w:t xml:space="preserve"> mesoderm</w:t>
      </w:r>
      <w:r w:rsidR="00507C3B" w:rsidRPr="00680744">
        <w:rPr>
          <w:color w:val="auto"/>
        </w:rPr>
        <w:t xml:space="preserve"> at the level of </w:t>
      </w:r>
      <w:proofErr w:type="spellStart"/>
      <w:r w:rsidR="00507C3B" w:rsidRPr="00680744">
        <w:rPr>
          <w:color w:val="auto"/>
        </w:rPr>
        <w:t>somites</w:t>
      </w:r>
      <w:proofErr w:type="spellEnd"/>
      <w:r w:rsidR="00507C3B" w:rsidRPr="00680744">
        <w:rPr>
          <w:color w:val="auto"/>
        </w:rPr>
        <w:t xml:space="preserve"> 19-24</w:t>
      </w:r>
      <w:r w:rsidR="00326A1C" w:rsidRPr="00680744">
        <w:rPr>
          <w:color w:val="auto"/>
        </w:rPr>
        <w:t xml:space="preserve"> (ss19-24)</w:t>
      </w:r>
      <w:r w:rsidR="00B728D2">
        <w:rPr>
          <w:color w:val="auto"/>
        </w:rPr>
        <w:t>.</w:t>
      </w:r>
    </w:p>
    <w:p w14:paraId="7BD4D8CA" w14:textId="77777777" w:rsidR="00190762" w:rsidRPr="00680744" w:rsidRDefault="00190762" w:rsidP="00680744">
      <w:pPr>
        <w:widowControl/>
        <w:contextualSpacing/>
        <w:rPr>
          <w:color w:val="auto"/>
        </w:rPr>
      </w:pPr>
    </w:p>
    <w:p w14:paraId="4FE18AD7" w14:textId="4EA0E70F" w:rsidR="00753605" w:rsidRPr="00680744" w:rsidRDefault="00507C3B" w:rsidP="00680744">
      <w:pPr>
        <w:pStyle w:val="NormalWeb"/>
        <w:widowControl/>
        <w:spacing w:before="0" w:beforeAutospacing="0" w:after="0" w:afterAutospacing="0"/>
        <w:contextualSpacing/>
        <w:rPr>
          <w:color w:val="auto"/>
          <w:lang w:eastAsia="fr-FR"/>
        </w:rPr>
      </w:pPr>
      <w:r w:rsidRPr="00680744">
        <w:rPr>
          <w:color w:val="auto"/>
          <w:lang w:eastAsia="fr-FR"/>
        </w:rPr>
        <w:lastRenderedPageBreak/>
        <w:t>3</w:t>
      </w:r>
      <w:r w:rsidR="00190762" w:rsidRPr="00680744">
        <w:rPr>
          <w:color w:val="auto"/>
          <w:lang w:eastAsia="fr-FR"/>
        </w:rPr>
        <w:t xml:space="preserve">.1.1) </w:t>
      </w:r>
      <w:r w:rsidR="00753605" w:rsidRPr="00680744">
        <w:rPr>
          <w:color w:val="auto"/>
          <w:lang w:eastAsia="fr-FR"/>
        </w:rPr>
        <w:t>Remove the chicken egg from the incubator after 2.5 days of incubation.</w:t>
      </w:r>
    </w:p>
    <w:p w14:paraId="73910366" w14:textId="77777777" w:rsidR="00753605" w:rsidRPr="00680744" w:rsidRDefault="00753605" w:rsidP="00680744">
      <w:pPr>
        <w:pStyle w:val="NormalWeb"/>
        <w:widowControl/>
        <w:spacing w:before="0" w:beforeAutospacing="0" w:after="0" w:afterAutospacing="0"/>
        <w:contextualSpacing/>
        <w:rPr>
          <w:color w:val="auto"/>
          <w:lang w:eastAsia="fr-FR"/>
        </w:rPr>
      </w:pPr>
    </w:p>
    <w:p w14:paraId="27284814" w14:textId="6A0BAE6D" w:rsidR="003E6ECC" w:rsidRPr="00680744" w:rsidRDefault="00753605" w:rsidP="00680744">
      <w:pPr>
        <w:pStyle w:val="NormalWeb"/>
        <w:widowControl/>
        <w:spacing w:before="0" w:beforeAutospacing="0" w:after="0" w:afterAutospacing="0"/>
        <w:contextualSpacing/>
        <w:rPr>
          <w:color w:val="auto"/>
          <w:lang w:eastAsia="fr-FR"/>
        </w:rPr>
      </w:pPr>
      <w:r w:rsidRPr="00680744">
        <w:rPr>
          <w:color w:val="auto"/>
          <w:lang w:eastAsia="fr-FR"/>
        </w:rPr>
        <w:t>3.1.2) With curved scissors</w:t>
      </w:r>
      <w:r w:rsidR="00851079">
        <w:rPr>
          <w:color w:val="auto"/>
          <w:lang w:eastAsia="fr-FR"/>
        </w:rPr>
        <w:t>,</w:t>
      </w:r>
      <w:r w:rsidRPr="00680744">
        <w:rPr>
          <w:color w:val="auto"/>
          <w:lang w:eastAsia="fr-FR"/>
        </w:rPr>
        <w:t xml:space="preserve"> </w:t>
      </w:r>
      <w:r w:rsidR="003E6ECC" w:rsidRPr="00680744">
        <w:rPr>
          <w:color w:val="auto"/>
          <w:lang w:eastAsia="fr-FR"/>
        </w:rPr>
        <w:t>open a small hole</w:t>
      </w:r>
      <w:r w:rsidRPr="00680744">
        <w:rPr>
          <w:color w:val="auto"/>
          <w:lang w:eastAsia="fr-FR"/>
        </w:rPr>
        <w:t xml:space="preserve"> in the shell</w:t>
      </w:r>
      <w:r w:rsidR="00730986" w:rsidRPr="00680744">
        <w:rPr>
          <w:color w:val="auto"/>
          <w:lang w:eastAsia="fr-FR"/>
        </w:rPr>
        <w:t>. I</w:t>
      </w:r>
      <w:r w:rsidRPr="00680744">
        <w:rPr>
          <w:color w:val="auto"/>
          <w:lang w:eastAsia="fr-FR"/>
        </w:rPr>
        <w:t>nsert a needle and aspirate 2</w:t>
      </w:r>
      <w:r w:rsidR="00DC738E" w:rsidRPr="00680744">
        <w:rPr>
          <w:color w:val="auto"/>
          <w:lang w:eastAsia="fr-FR"/>
        </w:rPr>
        <w:t xml:space="preserve"> </w:t>
      </w:r>
      <w:r w:rsidRPr="00680744">
        <w:rPr>
          <w:color w:val="auto"/>
          <w:lang w:eastAsia="fr-FR"/>
        </w:rPr>
        <w:t>mL of albumin with a 10</w:t>
      </w:r>
      <w:r w:rsidR="00DC738E" w:rsidRPr="00680744">
        <w:rPr>
          <w:color w:val="auto"/>
          <w:lang w:eastAsia="fr-FR"/>
        </w:rPr>
        <w:t xml:space="preserve"> </w:t>
      </w:r>
      <w:r w:rsidRPr="00680744">
        <w:rPr>
          <w:color w:val="auto"/>
          <w:lang w:eastAsia="fr-FR"/>
        </w:rPr>
        <w:t>mL syringe</w:t>
      </w:r>
      <w:r w:rsidR="00730986" w:rsidRPr="00680744">
        <w:rPr>
          <w:color w:val="auto"/>
          <w:lang w:eastAsia="fr-FR"/>
        </w:rPr>
        <w:t xml:space="preserve"> to lower </w:t>
      </w:r>
      <w:r w:rsidR="005E2F97" w:rsidRPr="00680744">
        <w:rPr>
          <w:color w:val="auto"/>
          <w:lang w:eastAsia="fr-FR"/>
        </w:rPr>
        <w:t xml:space="preserve">albumin </w:t>
      </w:r>
      <w:r w:rsidR="00730986" w:rsidRPr="00680744">
        <w:rPr>
          <w:color w:val="auto"/>
          <w:lang w:eastAsia="fr-FR"/>
        </w:rPr>
        <w:t xml:space="preserve">volume </w:t>
      </w:r>
      <w:r w:rsidR="002A07E0" w:rsidRPr="00680744">
        <w:rPr>
          <w:color w:val="auto"/>
          <w:lang w:eastAsia="fr-FR"/>
        </w:rPr>
        <w:t xml:space="preserve">inside the egg </w:t>
      </w:r>
      <w:r w:rsidR="00730986" w:rsidRPr="00680744">
        <w:rPr>
          <w:color w:val="auto"/>
          <w:lang w:eastAsia="fr-FR"/>
        </w:rPr>
        <w:t xml:space="preserve">and prevent </w:t>
      </w:r>
      <w:r w:rsidR="00851079" w:rsidRPr="00680744">
        <w:rPr>
          <w:color w:val="auto"/>
          <w:lang w:eastAsia="fr-FR"/>
        </w:rPr>
        <w:t>damag</w:t>
      </w:r>
      <w:r w:rsidR="00851079">
        <w:rPr>
          <w:color w:val="auto"/>
          <w:lang w:eastAsia="fr-FR"/>
        </w:rPr>
        <w:t>e of</w:t>
      </w:r>
      <w:r w:rsidR="00851079" w:rsidRPr="00680744">
        <w:rPr>
          <w:color w:val="auto"/>
          <w:lang w:eastAsia="fr-FR"/>
        </w:rPr>
        <w:t xml:space="preserve"> </w:t>
      </w:r>
      <w:r w:rsidR="00730986" w:rsidRPr="00680744">
        <w:rPr>
          <w:color w:val="auto"/>
          <w:lang w:eastAsia="fr-FR"/>
        </w:rPr>
        <w:t>the embryo</w:t>
      </w:r>
      <w:r w:rsidR="00855721" w:rsidRPr="00680744">
        <w:rPr>
          <w:color w:val="auto"/>
          <w:lang w:eastAsia="fr-FR"/>
        </w:rPr>
        <w:t xml:space="preserve"> (located below the marked region of the shell)</w:t>
      </w:r>
      <w:r w:rsidRPr="00680744">
        <w:rPr>
          <w:color w:val="auto"/>
          <w:lang w:eastAsia="fr-FR"/>
        </w:rPr>
        <w:t>.</w:t>
      </w:r>
      <w:r w:rsidR="003E6ECC" w:rsidRPr="00680744">
        <w:rPr>
          <w:color w:val="auto"/>
          <w:lang w:eastAsia="fr-FR"/>
        </w:rPr>
        <w:t xml:space="preserve"> </w:t>
      </w:r>
      <w:r w:rsidR="00730986" w:rsidRPr="00680744">
        <w:rPr>
          <w:color w:val="auto"/>
          <w:lang w:eastAsia="fr-FR"/>
        </w:rPr>
        <w:t>Discar</w:t>
      </w:r>
      <w:r w:rsidR="001F6D7F" w:rsidRPr="00680744">
        <w:rPr>
          <w:color w:val="auto"/>
          <w:lang w:eastAsia="fr-FR"/>
        </w:rPr>
        <w:t>d</w:t>
      </w:r>
      <w:r w:rsidR="00730986" w:rsidRPr="00680744">
        <w:rPr>
          <w:color w:val="auto"/>
          <w:lang w:eastAsia="fr-FR"/>
        </w:rPr>
        <w:t xml:space="preserve"> the aspirated albumin</w:t>
      </w:r>
      <w:r w:rsidR="00FA3EF7" w:rsidRPr="00680744">
        <w:rPr>
          <w:color w:val="auto"/>
          <w:lang w:eastAsia="fr-FR"/>
        </w:rPr>
        <w:t>.</w:t>
      </w:r>
    </w:p>
    <w:p w14:paraId="7D611F85" w14:textId="77777777" w:rsidR="003E6ECC" w:rsidRPr="00680744" w:rsidRDefault="003E6ECC" w:rsidP="00680744">
      <w:pPr>
        <w:pStyle w:val="NormalWeb"/>
        <w:widowControl/>
        <w:spacing w:before="0" w:beforeAutospacing="0" w:after="0" w:afterAutospacing="0"/>
        <w:contextualSpacing/>
        <w:rPr>
          <w:color w:val="auto"/>
          <w:lang w:eastAsia="fr-FR"/>
        </w:rPr>
      </w:pPr>
    </w:p>
    <w:p w14:paraId="2F8DC9F3" w14:textId="5D2F825C" w:rsidR="00190762" w:rsidRPr="00680744" w:rsidRDefault="00753605" w:rsidP="00680744">
      <w:pPr>
        <w:pStyle w:val="NormalWeb"/>
        <w:widowControl/>
        <w:spacing w:before="0" w:beforeAutospacing="0" w:after="0" w:afterAutospacing="0"/>
        <w:contextualSpacing/>
        <w:rPr>
          <w:color w:val="auto"/>
          <w:lang w:eastAsia="fr-FR"/>
        </w:rPr>
      </w:pPr>
      <w:r w:rsidRPr="00680744">
        <w:rPr>
          <w:color w:val="auto"/>
          <w:lang w:eastAsia="fr-FR"/>
        </w:rPr>
        <w:t xml:space="preserve">3.1.3) </w:t>
      </w:r>
      <w:bookmarkStart w:id="4" w:name="_Hlk528662273"/>
      <w:r w:rsidR="00475E4E" w:rsidRPr="00680744">
        <w:rPr>
          <w:color w:val="auto"/>
          <w:lang w:eastAsia="fr-FR"/>
        </w:rPr>
        <w:t xml:space="preserve">Cut a circular hole </w:t>
      </w:r>
      <w:r w:rsidR="00F1129B" w:rsidRPr="00680744">
        <w:rPr>
          <w:color w:val="auto"/>
          <w:lang w:eastAsia="fr-FR"/>
        </w:rPr>
        <w:t xml:space="preserve">(up to </w:t>
      </w:r>
      <w:r w:rsidR="00B728D2">
        <w:rPr>
          <w:color w:val="auto"/>
          <w:lang w:eastAsia="fr-FR"/>
        </w:rPr>
        <w:t>two-thirds</w:t>
      </w:r>
      <w:r w:rsidR="00F1129B" w:rsidRPr="00680744">
        <w:rPr>
          <w:color w:val="auto"/>
          <w:lang w:eastAsia="fr-FR"/>
        </w:rPr>
        <w:t xml:space="preserve"> of the </w:t>
      </w:r>
      <w:r w:rsidR="0005182B" w:rsidRPr="00680744">
        <w:rPr>
          <w:color w:val="auto"/>
          <w:lang w:eastAsia="fr-FR"/>
        </w:rPr>
        <w:t xml:space="preserve">top </w:t>
      </w:r>
      <w:r w:rsidR="00F1129B" w:rsidRPr="00680744">
        <w:rPr>
          <w:color w:val="auto"/>
          <w:lang w:eastAsia="fr-FR"/>
        </w:rPr>
        <w:t>surface</w:t>
      </w:r>
      <w:r w:rsidR="00CA1163" w:rsidRPr="00680744">
        <w:rPr>
          <w:color w:val="auto"/>
          <w:lang w:eastAsia="fr-FR"/>
        </w:rPr>
        <w:t xml:space="preserve"> area</w:t>
      </w:r>
      <w:r w:rsidR="00F1129B" w:rsidRPr="00680744">
        <w:rPr>
          <w:color w:val="auto"/>
          <w:lang w:eastAsia="fr-FR"/>
        </w:rPr>
        <w:t xml:space="preserve">) </w:t>
      </w:r>
      <w:r w:rsidR="00475E4E" w:rsidRPr="00680744">
        <w:rPr>
          <w:color w:val="auto"/>
          <w:lang w:eastAsia="fr-FR"/>
        </w:rPr>
        <w:t>i</w:t>
      </w:r>
      <w:r w:rsidR="004D4F43" w:rsidRPr="00680744">
        <w:rPr>
          <w:color w:val="auto"/>
          <w:lang w:eastAsia="fr-FR"/>
        </w:rPr>
        <w:t>n the marked region of the shell using curved scissors</w:t>
      </w:r>
      <w:r w:rsidR="00190762" w:rsidRPr="00680744">
        <w:rPr>
          <w:color w:val="auto"/>
          <w:lang w:eastAsia="fr-FR"/>
        </w:rPr>
        <w:t xml:space="preserve">. </w:t>
      </w:r>
    </w:p>
    <w:p w14:paraId="6D893FD3" w14:textId="77777777" w:rsidR="00190762" w:rsidRPr="00680744" w:rsidRDefault="00190762" w:rsidP="00680744">
      <w:pPr>
        <w:pStyle w:val="NormalWeb"/>
        <w:widowControl/>
        <w:spacing w:before="0" w:beforeAutospacing="0" w:after="0" w:afterAutospacing="0"/>
        <w:contextualSpacing/>
        <w:rPr>
          <w:color w:val="auto"/>
          <w:lang w:eastAsia="fr-FR"/>
        </w:rPr>
      </w:pPr>
    </w:p>
    <w:p w14:paraId="63F2DC7B" w14:textId="43D17BA3" w:rsidR="0073147C" w:rsidRPr="00680744" w:rsidRDefault="00507C3B" w:rsidP="00680744">
      <w:pPr>
        <w:widowControl/>
        <w:contextualSpacing/>
        <w:rPr>
          <w:color w:val="auto"/>
          <w:lang w:eastAsia="fr-FR"/>
        </w:rPr>
      </w:pPr>
      <w:r w:rsidRPr="00680744">
        <w:rPr>
          <w:color w:val="auto"/>
          <w:lang w:eastAsia="fr-FR"/>
        </w:rPr>
        <w:t>3</w:t>
      </w:r>
      <w:r w:rsidR="00190762" w:rsidRPr="00680744">
        <w:rPr>
          <w:color w:val="auto"/>
          <w:lang w:eastAsia="fr-FR"/>
        </w:rPr>
        <w:t>.1.</w:t>
      </w:r>
      <w:r w:rsidR="00A258FA" w:rsidRPr="00680744">
        <w:rPr>
          <w:color w:val="auto"/>
          <w:lang w:eastAsia="fr-FR"/>
        </w:rPr>
        <w:t>4</w:t>
      </w:r>
      <w:r w:rsidR="00190762" w:rsidRPr="00680744">
        <w:rPr>
          <w:color w:val="auto"/>
          <w:lang w:eastAsia="fr-FR"/>
        </w:rPr>
        <w:t xml:space="preserve">) </w:t>
      </w:r>
      <w:r w:rsidR="004D4F43" w:rsidRPr="00680744">
        <w:rPr>
          <w:color w:val="auto"/>
          <w:lang w:eastAsia="fr-FR"/>
        </w:rPr>
        <w:t xml:space="preserve">Cut the vitelline membrane externally to the extraembryonic vessels while holding </w:t>
      </w:r>
      <w:r w:rsidR="00190762" w:rsidRPr="00680744">
        <w:rPr>
          <w:color w:val="auto"/>
          <w:lang w:eastAsia="fr-FR"/>
        </w:rPr>
        <w:t>the embryo</w:t>
      </w:r>
      <w:r w:rsidR="004D4F43" w:rsidRPr="00680744">
        <w:rPr>
          <w:color w:val="auto"/>
          <w:lang w:eastAsia="fr-FR"/>
        </w:rPr>
        <w:t xml:space="preserve"> with thin forceps.</w:t>
      </w:r>
    </w:p>
    <w:p w14:paraId="05E6B7BC" w14:textId="77777777" w:rsidR="0073147C" w:rsidRPr="00680744" w:rsidRDefault="0073147C" w:rsidP="00680744">
      <w:pPr>
        <w:widowControl/>
        <w:contextualSpacing/>
        <w:rPr>
          <w:color w:val="auto"/>
          <w:lang w:eastAsia="fr-FR"/>
        </w:rPr>
      </w:pPr>
    </w:p>
    <w:p w14:paraId="1246798E" w14:textId="22AA8B9C" w:rsidR="00D4711F" w:rsidRDefault="00507C3B" w:rsidP="00680744">
      <w:pPr>
        <w:widowControl/>
        <w:contextualSpacing/>
        <w:rPr>
          <w:color w:val="auto"/>
          <w:lang w:val="en-GB" w:eastAsia="zh-CN"/>
        </w:rPr>
      </w:pPr>
      <w:r w:rsidRPr="00680744">
        <w:rPr>
          <w:color w:val="auto"/>
          <w:lang w:eastAsia="fr-FR"/>
        </w:rPr>
        <w:t>3</w:t>
      </w:r>
      <w:r w:rsidR="00A258FA" w:rsidRPr="00680744">
        <w:rPr>
          <w:color w:val="auto"/>
          <w:lang w:eastAsia="fr-FR"/>
        </w:rPr>
        <w:t>.1.5</w:t>
      </w:r>
      <w:r w:rsidR="00190762" w:rsidRPr="00680744">
        <w:rPr>
          <w:color w:val="auto"/>
          <w:lang w:eastAsia="fr-FR"/>
        </w:rPr>
        <w:t xml:space="preserve">) </w:t>
      </w:r>
      <w:r w:rsidR="00886890" w:rsidRPr="00680744">
        <w:rPr>
          <w:color w:val="auto"/>
          <w:lang w:val="en-GB" w:eastAsia="zh-CN"/>
        </w:rPr>
        <w:t>Under a stereomicroscope, p</w:t>
      </w:r>
      <w:r w:rsidR="00886890" w:rsidRPr="00680744">
        <w:rPr>
          <w:color w:val="auto"/>
          <w:lang w:eastAsia="fr-FR"/>
        </w:rPr>
        <w:t xml:space="preserve">lace </w:t>
      </w:r>
      <w:r w:rsidR="00190762" w:rsidRPr="00680744">
        <w:rPr>
          <w:color w:val="auto"/>
          <w:lang w:eastAsia="fr-FR"/>
        </w:rPr>
        <w:t xml:space="preserve">the embryo </w:t>
      </w:r>
      <w:r w:rsidR="00886890" w:rsidRPr="00680744">
        <w:rPr>
          <w:color w:val="auto"/>
          <w:lang w:eastAsia="fr-FR"/>
        </w:rPr>
        <w:t xml:space="preserve">in </w:t>
      </w:r>
      <w:r w:rsidR="00A258FA" w:rsidRPr="00680744">
        <w:rPr>
          <w:color w:val="auto"/>
          <w:lang w:val="en-GB" w:eastAsia="zh-CN"/>
        </w:rPr>
        <w:t xml:space="preserve">a 100 mm </w:t>
      </w:r>
      <w:r w:rsidR="00B728D2">
        <w:rPr>
          <w:color w:val="auto"/>
          <w:lang w:eastAsia="fr-FR"/>
        </w:rPr>
        <w:t>P</w:t>
      </w:r>
      <w:r w:rsidR="00A258FA" w:rsidRPr="00680744">
        <w:rPr>
          <w:color w:val="auto"/>
          <w:lang w:eastAsia="fr-FR"/>
        </w:rPr>
        <w:t>etri</w:t>
      </w:r>
      <w:r w:rsidR="00B728D2">
        <w:rPr>
          <w:color w:val="auto"/>
          <w:lang w:eastAsia="fr-FR"/>
        </w:rPr>
        <w:t xml:space="preserve"> </w:t>
      </w:r>
      <w:r w:rsidR="00A258FA" w:rsidRPr="00680744">
        <w:rPr>
          <w:color w:val="auto"/>
          <w:lang w:eastAsia="fr-FR"/>
        </w:rPr>
        <w:t>dish</w:t>
      </w:r>
      <w:r w:rsidR="00A258FA" w:rsidRPr="00680744">
        <w:rPr>
          <w:color w:val="auto"/>
          <w:lang w:val="en-GB" w:eastAsia="zh-CN"/>
        </w:rPr>
        <w:t xml:space="preserve"> with </w:t>
      </w:r>
      <w:r w:rsidR="00851079">
        <w:rPr>
          <w:color w:val="auto"/>
          <w:lang w:val="en-GB" w:eastAsia="zh-CN"/>
        </w:rPr>
        <w:t xml:space="preserve">a </w:t>
      </w:r>
      <w:r w:rsidR="00A258FA" w:rsidRPr="00680744">
        <w:rPr>
          <w:color w:val="auto"/>
          <w:lang w:val="en-GB" w:eastAsia="zh-CN"/>
        </w:rPr>
        <w:t>black base containing 10</w:t>
      </w:r>
      <w:r w:rsidR="00E74FDA" w:rsidRPr="00680744">
        <w:rPr>
          <w:color w:val="auto"/>
          <w:lang w:val="en-GB" w:eastAsia="zh-CN"/>
        </w:rPr>
        <w:t xml:space="preserve"> mL</w:t>
      </w:r>
      <w:r w:rsidR="00A258FA" w:rsidRPr="00680744">
        <w:rPr>
          <w:color w:val="auto"/>
          <w:lang w:val="en-GB" w:eastAsia="zh-CN"/>
        </w:rPr>
        <w:t xml:space="preserve"> of cold PBS</w:t>
      </w:r>
      <w:r w:rsidR="00190762" w:rsidRPr="00680744">
        <w:rPr>
          <w:color w:val="auto"/>
          <w:lang w:val="en-GB" w:eastAsia="zh-CN"/>
        </w:rPr>
        <w:t xml:space="preserve">. </w:t>
      </w:r>
    </w:p>
    <w:p w14:paraId="71AC22D4" w14:textId="77777777" w:rsidR="00D4711F" w:rsidRDefault="00D4711F" w:rsidP="00680744">
      <w:pPr>
        <w:widowControl/>
        <w:contextualSpacing/>
        <w:rPr>
          <w:b/>
          <w:color w:val="auto"/>
          <w:lang w:val="en-GB" w:eastAsia="zh-CN"/>
        </w:rPr>
      </w:pPr>
    </w:p>
    <w:p w14:paraId="352BAC67" w14:textId="03BAA510" w:rsidR="00190762" w:rsidRPr="00680744" w:rsidRDefault="00B728D2" w:rsidP="00680744">
      <w:pPr>
        <w:widowControl/>
        <w:contextualSpacing/>
        <w:rPr>
          <w:color w:val="auto"/>
          <w:lang w:val="en-GB" w:eastAsia="zh-CN"/>
        </w:rPr>
      </w:pPr>
      <w:r w:rsidRPr="001C757B">
        <w:rPr>
          <w:color w:val="auto"/>
          <w:lang w:val="en-GB" w:eastAsia="zh-CN"/>
        </w:rPr>
        <w:t>NOTE:</w:t>
      </w:r>
      <w:r w:rsidR="00190762" w:rsidRPr="00680744">
        <w:rPr>
          <w:color w:val="auto"/>
          <w:lang w:val="en-GB" w:eastAsia="zh-CN"/>
        </w:rPr>
        <w:t xml:space="preserve"> </w:t>
      </w:r>
      <w:r w:rsidR="00886890" w:rsidRPr="00680744">
        <w:rPr>
          <w:color w:val="auto"/>
          <w:lang w:val="en-GB" w:eastAsia="zh-CN"/>
        </w:rPr>
        <w:t xml:space="preserve">Use a </w:t>
      </w:r>
      <w:r w:rsidR="00886890" w:rsidRPr="00680744">
        <w:rPr>
          <w:color w:val="auto"/>
          <w:lang w:eastAsia="fr-FR"/>
        </w:rPr>
        <w:t>stereomicroscope</w:t>
      </w:r>
      <w:r w:rsidR="00886890" w:rsidRPr="00680744">
        <w:rPr>
          <w:color w:val="auto"/>
          <w:lang w:val="en-GB" w:eastAsia="zh-CN"/>
        </w:rPr>
        <w:t xml:space="preserve"> </w:t>
      </w:r>
      <w:r w:rsidR="00190762" w:rsidRPr="00680744">
        <w:rPr>
          <w:color w:val="auto"/>
          <w:lang w:val="en-GB" w:eastAsia="zh-CN"/>
        </w:rPr>
        <w:t>f</w:t>
      </w:r>
      <w:r w:rsidR="00190762" w:rsidRPr="00680744">
        <w:rPr>
          <w:color w:val="auto"/>
          <w:lang w:eastAsia="fr-FR"/>
        </w:rPr>
        <w:t xml:space="preserve">rom this point forward </w:t>
      </w:r>
      <w:r w:rsidR="00886890" w:rsidRPr="00680744">
        <w:rPr>
          <w:color w:val="auto"/>
          <w:lang w:eastAsia="fr-FR"/>
        </w:rPr>
        <w:t>for progressive magnification of</w:t>
      </w:r>
      <w:r w:rsidR="00190762" w:rsidRPr="00680744">
        <w:rPr>
          <w:color w:val="auto"/>
          <w:lang w:eastAsia="fr-FR"/>
        </w:rPr>
        <w:t xml:space="preserve"> microsurgery procedures. </w:t>
      </w:r>
    </w:p>
    <w:p w14:paraId="6781C15C" w14:textId="77777777" w:rsidR="00190762" w:rsidRPr="00680744" w:rsidRDefault="00190762" w:rsidP="00680744">
      <w:pPr>
        <w:widowControl/>
        <w:contextualSpacing/>
        <w:rPr>
          <w:color w:val="auto"/>
          <w:lang w:val="en-GB" w:eastAsia="zh-CN"/>
        </w:rPr>
      </w:pPr>
    </w:p>
    <w:p w14:paraId="0431DFAA" w14:textId="0EC9A83E" w:rsidR="00A44CB2" w:rsidRPr="00680744" w:rsidRDefault="00507C3B" w:rsidP="00680744">
      <w:pPr>
        <w:widowControl/>
        <w:contextualSpacing/>
        <w:rPr>
          <w:color w:val="auto"/>
          <w:lang w:val="en-GB" w:eastAsia="fr-FR"/>
        </w:rPr>
      </w:pPr>
      <w:r w:rsidRPr="00680744">
        <w:rPr>
          <w:color w:val="auto"/>
          <w:lang w:val="en-GB" w:eastAsia="zh-CN"/>
        </w:rPr>
        <w:t>3</w:t>
      </w:r>
      <w:r w:rsidR="00A258FA" w:rsidRPr="00680744">
        <w:rPr>
          <w:color w:val="auto"/>
          <w:lang w:val="en-GB" w:eastAsia="zh-CN"/>
        </w:rPr>
        <w:t>.1.</w:t>
      </w:r>
      <w:r w:rsidR="00AC054C" w:rsidRPr="00680744">
        <w:rPr>
          <w:color w:val="auto"/>
          <w:lang w:val="en-GB" w:eastAsia="zh-CN"/>
        </w:rPr>
        <w:t>6</w:t>
      </w:r>
      <w:r w:rsidR="00190762" w:rsidRPr="00680744">
        <w:rPr>
          <w:color w:val="auto"/>
          <w:lang w:val="en-GB" w:eastAsia="zh-CN"/>
        </w:rPr>
        <w:t xml:space="preserve">) </w:t>
      </w:r>
      <w:r w:rsidR="00886890" w:rsidRPr="00680744">
        <w:rPr>
          <w:color w:val="auto"/>
          <w:lang w:val="en-GB" w:eastAsia="zh-CN"/>
        </w:rPr>
        <w:t>Use four thin insect pins to h</w:t>
      </w:r>
      <w:r w:rsidR="00190762" w:rsidRPr="00680744">
        <w:rPr>
          <w:color w:val="auto"/>
          <w:lang w:val="en-GB" w:eastAsia="zh-CN"/>
        </w:rPr>
        <w:t xml:space="preserve">old the embryo to the bottom of the plate. Place </w:t>
      </w:r>
      <w:r w:rsidR="00886890" w:rsidRPr="00680744">
        <w:rPr>
          <w:color w:val="auto"/>
          <w:lang w:val="en-GB" w:eastAsia="zh-CN"/>
        </w:rPr>
        <w:t xml:space="preserve">the </w:t>
      </w:r>
      <w:r w:rsidR="00190762" w:rsidRPr="00680744">
        <w:rPr>
          <w:color w:val="auto"/>
          <w:lang w:val="en-GB" w:eastAsia="zh-CN"/>
        </w:rPr>
        <w:t xml:space="preserve">pins </w:t>
      </w:r>
      <w:r w:rsidR="00886890" w:rsidRPr="00680744">
        <w:rPr>
          <w:color w:val="auto"/>
          <w:lang w:val="en-GB" w:eastAsia="zh-CN"/>
        </w:rPr>
        <w:t xml:space="preserve">in the extraembryonic region </w:t>
      </w:r>
      <w:r w:rsidR="00190762" w:rsidRPr="00680744">
        <w:rPr>
          <w:color w:val="auto"/>
          <w:lang w:val="en-GB" w:eastAsia="zh-CN"/>
        </w:rPr>
        <w:t>forming a square shape.</w:t>
      </w:r>
      <w:r w:rsidR="00B728D2">
        <w:rPr>
          <w:color w:val="auto"/>
          <w:lang w:val="en-GB" w:eastAsia="zh-CN"/>
        </w:rPr>
        <w:t xml:space="preserve"> </w:t>
      </w:r>
    </w:p>
    <w:p w14:paraId="21675438" w14:textId="77777777" w:rsidR="00A44CB2" w:rsidRPr="00680744" w:rsidRDefault="00A44CB2" w:rsidP="00680744">
      <w:pPr>
        <w:widowControl/>
        <w:contextualSpacing/>
        <w:rPr>
          <w:color w:val="auto"/>
          <w:lang w:val="en-GB" w:eastAsia="fr-FR"/>
        </w:rPr>
      </w:pPr>
    </w:p>
    <w:bookmarkEnd w:id="4"/>
    <w:p w14:paraId="3C6A9DC1" w14:textId="4F22E680" w:rsidR="00190762" w:rsidRPr="00680744" w:rsidRDefault="00507C3B" w:rsidP="00680744">
      <w:pPr>
        <w:widowControl/>
        <w:contextualSpacing/>
        <w:rPr>
          <w:color w:val="auto"/>
          <w:lang w:eastAsia="fr-FR"/>
        </w:rPr>
      </w:pPr>
      <w:r w:rsidRPr="00680744">
        <w:rPr>
          <w:color w:val="auto"/>
          <w:lang w:eastAsia="fr-FR"/>
        </w:rPr>
        <w:t>3</w:t>
      </w:r>
      <w:r w:rsidR="00190762" w:rsidRPr="00680744">
        <w:rPr>
          <w:color w:val="auto"/>
          <w:lang w:eastAsia="fr-FR"/>
        </w:rPr>
        <w:t>.1.</w:t>
      </w:r>
      <w:r w:rsidR="00AC054C" w:rsidRPr="00680744">
        <w:rPr>
          <w:color w:val="auto"/>
          <w:lang w:eastAsia="fr-FR"/>
        </w:rPr>
        <w:t>7</w:t>
      </w:r>
      <w:r w:rsidR="00190762" w:rsidRPr="00680744">
        <w:rPr>
          <w:color w:val="auto"/>
          <w:lang w:eastAsia="fr-FR"/>
        </w:rPr>
        <w:t xml:space="preserve">) </w:t>
      </w:r>
      <w:r w:rsidR="00A44CB2" w:rsidRPr="00680744">
        <w:rPr>
          <w:color w:val="auto"/>
          <w:lang w:eastAsia="fr-FR"/>
        </w:rPr>
        <w:t>P</w:t>
      </w:r>
      <w:r w:rsidR="00AA1D82" w:rsidRPr="00680744">
        <w:rPr>
          <w:color w:val="auto"/>
          <w:lang w:eastAsia="fr-FR"/>
        </w:rPr>
        <w:t xml:space="preserve">erform two cuts between the </w:t>
      </w:r>
      <w:proofErr w:type="spellStart"/>
      <w:r w:rsidR="00AA1D82" w:rsidRPr="00680744">
        <w:rPr>
          <w:color w:val="auto"/>
          <w:lang w:eastAsia="fr-FR"/>
        </w:rPr>
        <w:t>somites</w:t>
      </w:r>
      <w:proofErr w:type="spellEnd"/>
      <w:r w:rsidR="00AA1D82" w:rsidRPr="00680744">
        <w:rPr>
          <w:color w:val="auto"/>
          <w:lang w:eastAsia="fr-FR"/>
        </w:rPr>
        <w:t xml:space="preserve"> 19 and 24</w:t>
      </w:r>
      <w:r w:rsidR="005F5FC5" w:rsidRPr="00680744">
        <w:rPr>
          <w:color w:val="auto"/>
          <w:lang w:eastAsia="fr-FR"/>
        </w:rPr>
        <w:t xml:space="preserve"> </w:t>
      </w:r>
      <w:r w:rsidR="00AA1D82" w:rsidRPr="00680744">
        <w:rPr>
          <w:color w:val="auto"/>
          <w:lang w:eastAsia="fr-FR"/>
        </w:rPr>
        <w:t>transversely to the embryo axis an</w:t>
      </w:r>
      <w:r w:rsidR="00A44CB2" w:rsidRPr="00680744">
        <w:rPr>
          <w:color w:val="auto"/>
          <w:lang w:eastAsia="fr-FR"/>
        </w:rPr>
        <w:t xml:space="preserve">d crossing all embryo territory, using </w:t>
      </w:r>
      <w:proofErr w:type="spellStart"/>
      <w:r w:rsidR="00B728D2" w:rsidRPr="00680744">
        <w:rPr>
          <w:color w:val="auto"/>
          <w:lang w:eastAsia="fr-FR"/>
        </w:rPr>
        <w:t>wecker</w:t>
      </w:r>
      <w:proofErr w:type="spellEnd"/>
      <w:r w:rsidR="00B728D2" w:rsidRPr="00680744">
        <w:rPr>
          <w:color w:val="auto"/>
          <w:lang w:eastAsia="fr-FR"/>
        </w:rPr>
        <w:t xml:space="preserve"> eye scissors</w:t>
      </w:r>
      <w:r w:rsidR="00A44CB2" w:rsidRPr="00680744">
        <w:rPr>
          <w:color w:val="auto"/>
          <w:lang w:eastAsia="fr-FR"/>
        </w:rPr>
        <w:t>.</w:t>
      </w:r>
    </w:p>
    <w:p w14:paraId="06908D8B" w14:textId="77777777" w:rsidR="00AA1D82" w:rsidRPr="00680744" w:rsidRDefault="00AA1D82" w:rsidP="00680744">
      <w:pPr>
        <w:widowControl/>
        <w:contextualSpacing/>
        <w:rPr>
          <w:color w:val="auto"/>
          <w:lang w:eastAsia="fr-FR"/>
        </w:rPr>
      </w:pPr>
    </w:p>
    <w:p w14:paraId="007F50EB" w14:textId="2EC53B7D" w:rsidR="00AA1D82" w:rsidRPr="00680744" w:rsidRDefault="00507C3B" w:rsidP="00680744">
      <w:pPr>
        <w:widowControl/>
        <w:contextualSpacing/>
        <w:rPr>
          <w:color w:val="auto"/>
          <w:lang w:eastAsia="fr-FR"/>
        </w:rPr>
      </w:pPr>
      <w:r w:rsidRPr="00680744">
        <w:rPr>
          <w:color w:val="auto"/>
          <w:lang w:eastAsia="fr-FR"/>
        </w:rPr>
        <w:t>3</w:t>
      </w:r>
      <w:r w:rsidR="00190762" w:rsidRPr="00680744">
        <w:rPr>
          <w:color w:val="auto"/>
          <w:lang w:eastAsia="fr-FR"/>
        </w:rPr>
        <w:t>.1.</w:t>
      </w:r>
      <w:r w:rsidR="00AC054C" w:rsidRPr="00680744">
        <w:rPr>
          <w:color w:val="auto"/>
          <w:lang w:eastAsia="fr-FR"/>
        </w:rPr>
        <w:t>8</w:t>
      </w:r>
      <w:r w:rsidR="00190762" w:rsidRPr="00680744">
        <w:rPr>
          <w:color w:val="auto"/>
          <w:lang w:eastAsia="fr-FR"/>
        </w:rPr>
        <w:t xml:space="preserve">) </w:t>
      </w:r>
      <w:r w:rsidR="00536418" w:rsidRPr="00680744">
        <w:rPr>
          <w:color w:val="auto"/>
          <w:lang w:eastAsia="fr-FR"/>
        </w:rPr>
        <w:t>Release</w:t>
      </w:r>
      <w:r w:rsidR="00AA1D82" w:rsidRPr="00680744">
        <w:rPr>
          <w:color w:val="auto"/>
          <w:lang w:eastAsia="fr-FR"/>
        </w:rPr>
        <w:t xml:space="preserve"> </w:t>
      </w:r>
      <w:r w:rsidR="005F5FC5" w:rsidRPr="00680744">
        <w:rPr>
          <w:color w:val="auto"/>
          <w:lang w:eastAsia="fr-FR"/>
        </w:rPr>
        <w:t xml:space="preserve">the </w:t>
      </w:r>
      <w:r w:rsidR="00A44CB2" w:rsidRPr="00680744">
        <w:rPr>
          <w:color w:val="auto"/>
          <w:lang w:eastAsia="fr-FR"/>
        </w:rPr>
        <w:t>embryo section, ss19-24,</w:t>
      </w:r>
      <w:r w:rsidR="00AA1D82" w:rsidRPr="00680744">
        <w:rPr>
          <w:color w:val="auto"/>
          <w:lang w:eastAsia="fr-FR"/>
        </w:rPr>
        <w:t xml:space="preserve"> b</w:t>
      </w:r>
      <w:r w:rsidR="005F5FC5" w:rsidRPr="00680744">
        <w:rPr>
          <w:color w:val="auto"/>
          <w:lang w:eastAsia="fr-FR"/>
        </w:rPr>
        <w:t>y cutting marginal</w:t>
      </w:r>
      <w:r w:rsidR="00AA1D82" w:rsidRPr="00680744">
        <w:rPr>
          <w:color w:val="auto"/>
          <w:lang w:eastAsia="fr-FR"/>
        </w:rPr>
        <w:t xml:space="preserve"> embryonic edges.</w:t>
      </w:r>
    </w:p>
    <w:p w14:paraId="2B4E68E2" w14:textId="77777777" w:rsidR="00AA1D82" w:rsidRPr="00680744" w:rsidRDefault="00AA1D82" w:rsidP="00680744">
      <w:pPr>
        <w:widowControl/>
        <w:contextualSpacing/>
        <w:rPr>
          <w:color w:val="auto"/>
          <w:lang w:eastAsia="fr-FR"/>
        </w:rPr>
      </w:pPr>
    </w:p>
    <w:p w14:paraId="6132C163" w14:textId="3162E7D9" w:rsidR="00190762" w:rsidRPr="00680744" w:rsidRDefault="00536418" w:rsidP="00680744">
      <w:pPr>
        <w:widowControl/>
        <w:contextualSpacing/>
        <w:rPr>
          <w:b/>
          <w:color w:val="auto"/>
          <w:lang w:eastAsia="fr-FR"/>
        </w:rPr>
      </w:pPr>
      <w:r w:rsidRPr="00680744">
        <w:rPr>
          <w:color w:val="auto"/>
          <w:lang w:eastAsia="fr-FR"/>
        </w:rPr>
        <w:t>3.1.</w:t>
      </w:r>
      <w:r w:rsidR="00AC054C" w:rsidRPr="00680744">
        <w:rPr>
          <w:color w:val="auto"/>
          <w:lang w:eastAsia="fr-FR"/>
        </w:rPr>
        <w:t>9</w:t>
      </w:r>
      <w:r w:rsidRPr="00680744">
        <w:rPr>
          <w:color w:val="auto"/>
          <w:lang w:eastAsia="fr-FR"/>
        </w:rPr>
        <w:t xml:space="preserve">) </w:t>
      </w:r>
      <w:r w:rsidR="00190762" w:rsidRPr="00680744">
        <w:rPr>
          <w:color w:val="auto"/>
          <w:lang w:eastAsia="fr-FR"/>
        </w:rPr>
        <w:t xml:space="preserve">Aspirate the </w:t>
      </w:r>
      <w:r w:rsidR="00A44CB2" w:rsidRPr="00680744">
        <w:rPr>
          <w:color w:val="auto"/>
          <w:lang w:eastAsia="fr-FR"/>
        </w:rPr>
        <w:t xml:space="preserve">ss19-24 </w:t>
      </w:r>
      <w:r w:rsidR="00190762" w:rsidRPr="00680744">
        <w:rPr>
          <w:color w:val="auto"/>
          <w:lang w:eastAsia="fr-FR"/>
        </w:rPr>
        <w:t xml:space="preserve">tissues and transfer to a glass dish </w:t>
      </w:r>
      <w:r w:rsidR="00B728D2">
        <w:rPr>
          <w:color w:val="auto"/>
          <w:lang w:eastAsia="fr-FR"/>
        </w:rPr>
        <w:t>three-quarters</w:t>
      </w:r>
      <w:r w:rsidR="00190762" w:rsidRPr="00680744">
        <w:rPr>
          <w:color w:val="auto"/>
          <w:lang w:val="en-GB" w:eastAsia="zh-CN"/>
        </w:rPr>
        <w:t xml:space="preserve"> filled with cold PBS</w:t>
      </w:r>
      <w:r w:rsidR="00190762" w:rsidRPr="00680744">
        <w:rPr>
          <w:color w:val="auto"/>
          <w:lang w:eastAsia="fr-FR"/>
        </w:rPr>
        <w:t xml:space="preserve"> using a 2 mL sterile </w:t>
      </w:r>
      <w:r w:rsidR="00934494" w:rsidRPr="00680744">
        <w:rPr>
          <w:color w:val="auto"/>
          <w:lang w:eastAsia="fr-FR"/>
        </w:rPr>
        <w:t>Pasteur</w:t>
      </w:r>
      <w:r w:rsidR="00190762" w:rsidRPr="00680744">
        <w:rPr>
          <w:color w:val="auto"/>
          <w:lang w:eastAsia="fr-FR"/>
        </w:rPr>
        <w:t xml:space="preserve"> pipette. </w:t>
      </w:r>
    </w:p>
    <w:p w14:paraId="7331EFB8" w14:textId="77777777" w:rsidR="00190762" w:rsidRPr="00680744" w:rsidRDefault="00190762" w:rsidP="00680744">
      <w:pPr>
        <w:widowControl/>
        <w:contextualSpacing/>
        <w:rPr>
          <w:b/>
          <w:color w:val="auto"/>
          <w:lang w:eastAsia="fr-FR"/>
        </w:rPr>
      </w:pPr>
    </w:p>
    <w:p w14:paraId="7DA2402A" w14:textId="561F32D3" w:rsidR="00E65583" w:rsidRPr="00680744" w:rsidRDefault="00507C3B" w:rsidP="00680744">
      <w:pPr>
        <w:widowControl/>
        <w:contextualSpacing/>
        <w:rPr>
          <w:color w:val="auto"/>
        </w:rPr>
      </w:pPr>
      <w:r w:rsidRPr="00680744">
        <w:rPr>
          <w:color w:val="auto"/>
        </w:rPr>
        <w:t>3</w:t>
      </w:r>
      <w:r w:rsidR="00190762" w:rsidRPr="00680744">
        <w:rPr>
          <w:color w:val="auto"/>
          <w:lang w:val="en-GB"/>
        </w:rPr>
        <w:t xml:space="preserve">.2) </w:t>
      </w:r>
      <w:r w:rsidR="00B728D2" w:rsidRPr="00680744">
        <w:rPr>
          <w:color w:val="auto"/>
        </w:rPr>
        <w:t>Isolat</w:t>
      </w:r>
      <w:r w:rsidR="00B728D2">
        <w:rPr>
          <w:color w:val="auto"/>
        </w:rPr>
        <w:t>e</w:t>
      </w:r>
      <w:r w:rsidR="00B728D2" w:rsidRPr="00680744">
        <w:rPr>
          <w:color w:val="auto"/>
        </w:rPr>
        <w:t xml:space="preserve"> </w:t>
      </w:r>
      <w:r w:rsidR="00190762" w:rsidRPr="00680744">
        <w:rPr>
          <w:color w:val="auto"/>
        </w:rPr>
        <w:t xml:space="preserve">the </w:t>
      </w:r>
      <w:r w:rsidR="00536418" w:rsidRPr="00680744">
        <w:rPr>
          <w:color w:val="auto"/>
        </w:rPr>
        <w:t>lateral mesoderm</w:t>
      </w:r>
      <w:r w:rsidR="00190762" w:rsidRPr="00680744">
        <w:rPr>
          <w:color w:val="auto"/>
        </w:rPr>
        <w:t xml:space="preserve"> </w:t>
      </w:r>
      <w:r w:rsidR="00536418" w:rsidRPr="00680744">
        <w:rPr>
          <w:color w:val="auto"/>
        </w:rPr>
        <w:t xml:space="preserve">from </w:t>
      </w:r>
      <w:proofErr w:type="spellStart"/>
      <w:r w:rsidR="00536418" w:rsidRPr="00680744">
        <w:rPr>
          <w:color w:val="auto"/>
        </w:rPr>
        <w:t>somatopleura</w:t>
      </w:r>
      <w:proofErr w:type="spellEnd"/>
      <w:r w:rsidR="00536418" w:rsidRPr="00680744">
        <w:rPr>
          <w:color w:val="auto"/>
        </w:rPr>
        <w:t xml:space="preserve"> region (ss19-24) </w:t>
      </w:r>
      <w:r w:rsidR="002812B7" w:rsidRPr="00680744">
        <w:rPr>
          <w:color w:val="auto"/>
        </w:rPr>
        <w:t>by enzymatic digestion with pancreatin</w:t>
      </w:r>
      <w:r w:rsidR="00FC3CBC" w:rsidRPr="00680744">
        <w:rPr>
          <w:color w:val="auto"/>
        </w:rPr>
        <w:t xml:space="preserve"> </w:t>
      </w:r>
      <w:r w:rsidR="00E65583" w:rsidRPr="00680744">
        <w:rPr>
          <w:color w:val="auto"/>
        </w:rPr>
        <w:t xml:space="preserve">(8 mg/mL; 1:3 dilution </w:t>
      </w:r>
      <w:r w:rsidR="00851079">
        <w:rPr>
          <w:color w:val="auto"/>
        </w:rPr>
        <w:t xml:space="preserve">of </w:t>
      </w:r>
      <w:r w:rsidR="00E65583" w:rsidRPr="00680744">
        <w:rPr>
          <w:color w:val="auto"/>
        </w:rPr>
        <w:t>25</w:t>
      </w:r>
      <w:r w:rsidR="00851079">
        <w:rPr>
          <w:color w:val="auto"/>
        </w:rPr>
        <w:t xml:space="preserve"> </w:t>
      </w:r>
      <w:r w:rsidR="00E65583" w:rsidRPr="00680744">
        <w:rPr>
          <w:color w:val="auto"/>
        </w:rPr>
        <w:t>mg/mL with cold PBS).</w:t>
      </w:r>
    </w:p>
    <w:p w14:paraId="1C0131AB" w14:textId="56D32794" w:rsidR="00190762" w:rsidRPr="00680744" w:rsidRDefault="00190762" w:rsidP="00680744">
      <w:pPr>
        <w:widowControl/>
        <w:contextualSpacing/>
        <w:rPr>
          <w:color w:val="auto"/>
        </w:rPr>
      </w:pPr>
    </w:p>
    <w:p w14:paraId="74DB2A1C" w14:textId="0BC407D1" w:rsidR="00190762" w:rsidRPr="00680744" w:rsidRDefault="00507C3B" w:rsidP="00680744">
      <w:pPr>
        <w:widowControl/>
        <w:contextualSpacing/>
        <w:rPr>
          <w:color w:val="auto"/>
          <w:lang w:eastAsia="fr-FR"/>
        </w:rPr>
      </w:pPr>
      <w:r w:rsidRPr="00680744">
        <w:rPr>
          <w:color w:val="auto"/>
          <w:lang w:eastAsia="fr-FR"/>
        </w:rPr>
        <w:t>3</w:t>
      </w:r>
      <w:r w:rsidR="00190762" w:rsidRPr="00680744">
        <w:rPr>
          <w:color w:val="auto"/>
          <w:lang w:eastAsia="fr-FR"/>
        </w:rPr>
        <w:t>.2.1) With the help of spatula and thin forceps</w:t>
      </w:r>
      <w:r w:rsidR="00851079">
        <w:rPr>
          <w:color w:val="auto"/>
          <w:lang w:eastAsia="fr-FR"/>
        </w:rPr>
        <w:t>,</w:t>
      </w:r>
      <w:r w:rsidR="00190762" w:rsidRPr="00680744">
        <w:rPr>
          <w:color w:val="auto"/>
          <w:lang w:eastAsia="fr-FR"/>
        </w:rPr>
        <w:t xml:space="preserve"> transfer the </w:t>
      </w:r>
      <w:r w:rsidR="00326A1C" w:rsidRPr="00680744">
        <w:rPr>
          <w:color w:val="auto"/>
          <w:lang w:eastAsia="fr-FR"/>
        </w:rPr>
        <w:t>ss19-24 tissues</w:t>
      </w:r>
      <w:r w:rsidR="00190762" w:rsidRPr="00680744">
        <w:rPr>
          <w:color w:val="auto"/>
          <w:lang w:eastAsia="fr-FR"/>
        </w:rPr>
        <w:t xml:space="preserve"> to a glass dish </w:t>
      </w:r>
      <w:r w:rsidR="00B728D2">
        <w:rPr>
          <w:color w:val="auto"/>
          <w:lang w:eastAsia="fr-FR"/>
        </w:rPr>
        <w:t xml:space="preserve">three-quarters </w:t>
      </w:r>
      <w:r w:rsidR="00190762" w:rsidRPr="00680744">
        <w:rPr>
          <w:color w:val="auto"/>
          <w:lang w:val="en-GB" w:eastAsia="zh-CN"/>
        </w:rPr>
        <w:t>filled with cold pancreatin</w:t>
      </w:r>
      <w:r w:rsidR="00D666C5" w:rsidRPr="00680744">
        <w:rPr>
          <w:color w:val="auto"/>
          <w:lang w:val="en-GB" w:eastAsia="zh-CN"/>
        </w:rPr>
        <w:t xml:space="preserve"> solution</w:t>
      </w:r>
      <w:r w:rsidR="00190762" w:rsidRPr="00680744">
        <w:rPr>
          <w:color w:val="auto"/>
          <w:lang w:val="en-GB" w:eastAsia="zh-CN"/>
        </w:rPr>
        <w:t>.</w:t>
      </w:r>
    </w:p>
    <w:p w14:paraId="16EB6ED5" w14:textId="77777777" w:rsidR="00190762" w:rsidRPr="00680744" w:rsidRDefault="00190762" w:rsidP="00680744">
      <w:pPr>
        <w:widowControl/>
        <w:contextualSpacing/>
        <w:rPr>
          <w:color w:val="auto"/>
        </w:rPr>
      </w:pPr>
    </w:p>
    <w:p w14:paraId="04FF0347" w14:textId="7A6C85FC" w:rsidR="002812B7" w:rsidRPr="00680744" w:rsidRDefault="00507C3B" w:rsidP="00680744">
      <w:pPr>
        <w:widowControl/>
        <w:contextualSpacing/>
        <w:rPr>
          <w:color w:val="auto"/>
          <w:lang w:eastAsia="fr-FR"/>
        </w:rPr>
      </w:pPr>
      <w:r w:rsidRPr="00680744">
        <w:rPr>
          <w:color w:val="auto"/>
          <w:lang w:eastAsia="fr-FR"/>
        </w:rPr>
        <w:t>3</w:t>
      </w:r>
      <w:r w:rsidR="00190762" w:rsidRPr="00680744">
        <w:rPr>
          <w:color w:val="auto"/>
          <w:lang w:eastAsia="fr-FR"/>
        </w:rPr>
        <w:t xml:space="preserve">.2.2) Incubate </w:t>
      </w:r>
      <w:r w:rsidR="002812B7" w:rsidRPr="00680744">
        <w:rPr>
          <w:color w:val="auto"/>
          <w:lang w:eastAsia="fr-FR"/>
        </w:rPr>
        <w:t>for 30 min</w:t>
      </w:r>
      <w:r w:rsidR="00B728D2">
        <w:rPr>
          <w:color w:val="auto"/>
          <w:lang w:eastAsia="fr-FR"/>
        </w:rPr>
        <w:t xml:space="preserve"> </w:t>
      </w:r>
      <w:r w:rsidR="002812B7" w:rsidRPr="00680744">
        <w:rPr>
          <w:color w:val="auto"/>
          <w:lang w:eastAsia="fr-FR"/>
        </w:rPr>
        <w:t>on ice for enzymatic digestion.</w:t>
      </w:r>
    </w:p>
    <w:p w14:paraId="6107A231" w14:textId="07027995" w:rsidR="00190762" w:rsidRPr="00680744" w:rsidRDefault="00190762" w:rsidP="00680744">
      <w:pPr>
        <w:widowControl/>
        <w:contextualSpacing/>
        <w:rPr>
          <w:color w:val="auto"/>
          <w:lang w:eastAsia="fr-FR"/>
        </w:rPr>
      </w:pPr>
    </w:p>
    <w:p w14:paraId="6E7E1BE4" w14:textId="77777777" w:rsidR="00D4711F" w:rsidRDefault="00507C3B" w:rsidP="00680744">
      <w:pPr>
        <w:widowControl/>
        <w:contextualSpacing/>
        <w:rPr>
          <w:color w:val="auto"/>
          <w:lang w:eastAsia="fr-FR"/>
        </w:rPr>
      </w:pPr>
      <w:r w:rsidRPr="00680744">
        <w:rPr>
          <w:color w:val="auto"/>
          <w:lang w:eastAsia="fr-FR"/>
        </w:rPr>
        <w:t>3</w:t>
      </w:r>
      <w:r w:rsidR="00190762" w:rsidRPr="00680744">
        <w:rPr>
          <w:color w:val="auto"/>
          <w:lang w:eastAsia="fr-FR"/>
        </w:rPr>
        <w:t xml:space="preserve">.2.3) </w:t>
      </w:r>
      <w:r w:rsidR="00190762" w:rsidRPr="00680744">
        <w:rPr>
          <w:color w:val="auto"/>
        </w:rPr>
        <w:t xml:space="preserve">Under the </w:t>
      </w:r>
      <w:proofErr w:type="spellStart"/>
      <w:r w:rsidR="00190762" w:rsidRPr="00680744">
        <w:rPr>
          <w:color w:val="auto"/>
          <w:lang w:val="en-GB" w:eastAsia="zh-CN"/>
        </w:rPr>
        <w:t>ster</w:t>
      </w:r>
      <w:r w:rsidR="00190762" w:rsidRPr="00680744">
        <w:rPr>
          <w:color w:val="auto"/>
        </w:rPr>
        <w:t>eomicroscope</w:t>
      </w:r>
      <w:proofErr w:type="spellEnd"/>
      <w:r w:rsidR="00190762" w:rsidRPr="00680744">
        <w:rPr>
          <w:color w:val="auto"/>
        </w:rPr>
        <w:t>,</w:t>
      </w:r>
      <w:r w:rsidR="00190762" w:rsidRPr="00680744">
        <w:rPr>
          <w:color w:val="auto"/>
          <w:lang w:eastAsia="fr-FR"/>
        </w:rPr>
        <w:t xml:space="preserve"> isolate the </w:t>
      </w:r>
      <w:r w:rsidR="00326A1C" w:rsidRPr="00680744">
        <w:rPr>
          <w:color w:val="auto"/>
          <w:lang w:eastAsia="fr-FR"/>
        </w:rPr>
        <w:t>mesoderm fro</w:t>
      </w:r>
      <w:r w:rsidR="00190762" w:rsidRPr="00680744">
        <w:rPr>
          <w:color w:val="auto"/>
          <w:lang w:eastAsia="fr-FR"/>
        </w:rPr>
        <w:t>m the surrounding tissues using two microscalpel</w:t>
      </w:r>
      <w:r w:rsidR="00A95520" w:rsidRPr="00680744">
        <w:rPr>
          <w:color w:val="auto"/>
          <w:lang w:eastAsia="fr-FR"/>
        </w:rPr>
        <w:t>s</w:t>
      </w:r>
      <w:r w:rsidR="00190762" w:rsidRPr="00680744">
        <w:rPr>
          <w:color w:val="auto"/>
          <w:lang w:eastAsia="fr-FR"/>
        </w:rPr>
        <w:t xml:space="preserve"> in a holder. </w:t>
      </w:r>
    </w:p>
    <w:p w14:paraId="3EC020E5" w14:textId="77777777" w:rsidR="00D4711F" w:rsidRDefault="00D4711F" w:rsidP="00680744">
      <w:pPr>
        <w:widowControl/>
        <w:contextualSpacing/>
        <w:rPr>
          <w:b/>
          <w:color w:val="auto"/>
          <w:lang w:val="en-GB" w:eastAsia="zh-CN"/>
        </w:rPr>
      </w:pPr>
    </w:p>
    <w:p w14:paraId="6CE8F5F9" w14:textId="6EB7044E" w:rsidR="007D4DFB" w:rsidRPr="00680744" w:rsidRDefault="00B728D2" w:rsidP="00680744">
      <w:pPr>
        <w:widowControl/>
        <w:contextualSpacing/>
        <w:rPr>
          <w:color w:val="auto"/>
          <w:lang w:val="en-GB" w:eastAsia="zh-CN"/>
        </w:rPr>
      </w:pPr>
      <w:r w:rsidRPr="001C757B">
        <w:rPr>
          <w:color w:val="auto"/>
          <w:lang w:val="en-GB" w:eastAsia="zh-CN"/>
        </w:rPr>
        <w:t>NOTE:</w:t>
      </w:r>
      <w:r w:rsidR="00190762" w:rsidRPr="00680744">
        <w:rPr>
          <w:color w:val="auto"/>
          <w:lang w:val="en-GB" w:eastAsia="zh-CN"/>
        </w:rPr>
        <w:t xml:space="preserve"> </w:t>
      </w:r>
      <w:r>
        <w:rPr>
          <w:color w:val="auto"/>
          <w:lang w:val="en-GB" w:eastAsia="zh-CN"/>
        </w:rPr>
        <w:t>K</w:t>
      </w:r>
      <w:r w:rsidRPr="00680744">
        <w:rPr>
          <w:color w:val="auto"/>
          <w:lang w:val="en-GB" w:eastAsia="zh-CN"/>
        </w:rPr>
        <w:t xml:space="preserve">eep </w:t>
      </w:r>
      <w:r w:rsidR="00190762" w:rsidRPr="00680744">
        <w:rPr>
          <w:color w:val="auto"/>
          <w:lang w:val="en-GB" w:eastAsia="zh-CN"/>
        </w:rPr>
        <w:t xml:space="preserve">all surfaces and solutions cold during this procedure. Change to a new cold pancreatin solution </w:t>
      </w:r>
      <w:r w:rsidR="00851079">
        <w:rPr>
          <w:color w:val="auto"/>
          <w:lang w:val="en-GB" w:eastAsia="zh-CN"/>
        </w:rPr>
        <w:t xml:space="preserve">if </w:t>
      </w:r>
      <w:r w:rsidR="00190762" w:rsidRPr="00680744">
        <w:rPr>
          <w:color w:val="auto"/>
          <w:lang w:val="en-GB" w:eastAsia="zh-CN"/>
        </w:rPr>
        <w:t>taking a long time to dissect the tissues</w:t>
      </w:r>
      <w:r w:rsidR="002C4F51" w:rsidRPr="00680744">
        <w:rPr>
          <w:color w:val="auto"/>
          <w:lang w:val="en-GB" w:eastAsia="zh-CN"/>
        </w:rPr>
        <w:t xml:space="preserve"> (&gt;10 min.)</w:t>
      </w:r>
      <w:r w:rsidR="00190762" w:rsidRPr="00680744">
        <w:rPr>
          <w:color w:val="auto"/>
          <w:lang w:val="en-GB" w:eastAsia="zh-CN"/>
        </w:rPr>
        <w:t>.</w:t>
      </w:r>
      <w:r w:rsidR="007D4DFB" w:rsidRPr="00680744">
        <w:rPr>
          <w:color w:val="auto"/>
          <w:lang w:val="en-GB" w:eastAsia="zh-CN"/>
        </w:rPr>
        <w:t xml:space="preserve"> </w:t>
      </w:r>
      <w:r w:rsidR="007D4DFB" w:rsidRPr="00680744">
        <w:rPr>
          <w:color w:val="auto"/>
          <w:lang w:eastAsia="fr-FR"/>
        </w:rPr>
        <w:t xml:space="preserve">As </w:t>
      </w:r>
      <w:r w:rsidR="00851079">
        <w:rPr>
          <w:color w:val="auto"/>
          <w:lang w:eastAsia="fr-FR"/>
        </w:rPr>
        <w:t xml:space="preserve">an </w:t>
      </w:r>
      <w:r w:rsidR="007D4DFB" w:rsidRPr="00680744">
        <w:rPr>
          <w:color w:val="auto"/>
          <w:lang w:eastAsia="fr-FR"/>
        </w:rPr>
        <w:t xml:space="preserve">illumination source, </w:t>
      </w:r>
      <w:r w:rsidR="00851079">
        <w:rPr>
          <w:color w:val="auto"/>
          <w:lang w:eastAsia="fr-FR"/>
        </w:rPr>
        <w:t>use LED</w:t>
      </w:r>
      <w:r w:rsidR="007D4DFB" w:rsidRPr="00680744">
        <w:rPr>
          <w:color w:val="auto"/>
          <w:lang w:eastAsia="fr-FR"/>
        </w:rPr>
        <w:t xml:space="preserve"> lights incorporated in the stereomicroscope or in the optic fibers, considering the limited heat load.</w:t>
      </w:r>
    </w:p>
    <w:p w14:paraId="672F000B" w14:textId="77777777" w:rsidR="00190762" w:rsidRPr="00680744" w:rsidRDefault="00190762" w:rsidP="00680744">
      <w:pPr>
        <w:widowControl/>
        <w:contextualSpacing/>
        <w:rPr>
          <w:color w:val="auto"/>
          <w:lang w:val="en-GB" w:eastAsia="zh-CN"/>
        </w:rPr>
      </w:pPr>
    </w:p>
    <w:p w14:paraId="1121920C" w14:textId="7E2D2822" w:rsidR="00190762" w:rsidRPr="00680744" w:rsidRDefault="00507C3B" w:rsidP="00680744">
      <w:pPr>
        <w:widowControl/>
        <w:contextualSpacing/>
        <w:rPr>
          <w:color w:val="auto"/>
          <w:lang w:eastAsia="fr-FR"/>
        </w:rPr>
      </w:pPr>
      <w:r w:rsidRPr="00680744">
        <w:rPr>
          <w:color w:val="auto"/>
          <w:lang w:val="en-GB" w:eastAsia="fr-FR"/>
        </w:rPr>
        <w:t>3</w:t>
      </w:r>
      <w:r w:rsidR="00190762" w:rsidRPr="00680744">
        <w:rPr>
          <w:color w:val="auto"/>
          <w:lang w:eastAsia="fr-FR"/>
        </w:rPr>
        <w:t xml:space="preserve">.2.4) During </w:t>
      </w:r>
      <w:r w:rsidR="000D62C3" w:rsidRPr="00680744">
        <w:rPr>
          <w:color w:val="auto"/>
          <w:lang w:eastAsia="fr-FR"/>
        </w:rPr>
        <w:t>mesoderm</w:t>
      </w:r>
      <w:r w:rsidR="00190762" w:rsidRPr="00680744">
        <w:rPr>
          <w:color w:val="auto"/>
          <w:lang w:eastAsia="fr-FR"/>
        </w:rPr>
        <w:t xml:space="preserve"> isolation, first remove the ectoderm at the surface followed by careful detachment of </w:t>
      </w:r>
      <w:r w:rsidR="000D62C3" w:rsidRPr="00680744">
        <w:rPr>
          <w:color w:val="auto"/>
          <w:lang w:eastAsia="fr-FR"/>
        </w:rPr>
        <w:t xml:space="preserve">the ventrally located </w:t>
      </w:r>
      <w:proofErr w:type="spellStart"/>
      <w:r w:rsidR="000D62C3" w:rsidRPr="00680744">
        <w:rPr>
          <w:color w:val="auto"/>
          <w:lang w:eastAsia="fr-FR"/>
        </w:rPr>
        <w:t>splancnopleura</w:t>
      </w:r>
      <w:proofErr w:type="spellEnd"/>
      <w:r w:rsidR="000D62C3" w:rsidRPr="00680744">
        <w:rPr>
          <w:color w:val="auto"/>
          <w:lang w:eastAsia="fr-FR"/>
        </w:rPr>
        <w:t xml:space="preserve"> tissues</w:t>
      </w:r>
      <w:r w:rsidR="00190762" w:rsidRPr="00680744">
        <w:rPr>
          <w:color w:val="auto"/>
          <w:lang w:eastAsia="fr-FR"/>
        </w:rPr>
        <w:t>.</w:t>
      </w:r>
    </w:p>
    <w:p w14:paraId="1AE9AD72" w14:textId="77777777" w:rsidR="007900FD" w:rsidRPr="00680744" w:rsidRDefault="007900FD" w:rsidP="00680744">
      <w:pPr>
        <w:widowControl/>
        <w:contextualSpacing/>
        <w:rPr>
          <w:color w:val="auto"/>
        </w:rPr>
      </w:pPr>
    </w:p>
    <w:p w14:paraId="3EE90239" w14:textId="77777777" w:rsidR="007900FD" w:rsidRPr="00680744" w:rsidRDefault="007900FD" w:rsidP="00680744">
      <w:pPr>
        <w:widowControl/>
        <w:contextualSpacing/>
        <w:rPr>
          <w:color w:val="auto"/>
        </w:rPr>
      </w:pPr>
      <w:r w:rsidRPr="00680744">
        <w:rPr>
          <w:color w:val="auto"/>
          <w:lang w:eastAsia="fr-FR"/>
        </w:rPr>
        <w:t xml:space="preserve">3.2.5) </w:t>
      </w:r>
      <w:r w:rsidRPr="00680744">
        <w:rPr>
          <w:color w:val="auto"/>
        </w:rPr>
        <w:t xml:space="preserve">Release the right lateral mesoderm of the </w:t>
      </w:r>
      <w:proofErr w:type="spellStart"/>
      <w:r w:rsidRPr="00680744">
        <w:rPr>
          <w:color w:val="auto"/>
        </w:rPr>
        <w:t>somatopleura</w:t>
      </w:r>
      <w:proofErr w:type="spellEnd"/>
      <w:r w:rsidRPr="00680744">
        <w:rPr>
          <w:color w:val="auto"/>
        </w:rPr>
        <w:t xml:space="preserve"> by cutting it in a parallel motion to the neural tube. </w:t>
      </w:r>
    </w:p>
    <w:p w14:paraId="068245AD" w14:textId="77777777" w:rsidR="007900FD" w:rsidRPr="00680744" w:rsidRDefault="007900FD" w:rsidP="00680744">
      <w:pPr>
        <w:widowControl/>
        <w:contextualSpacing/>
        <w:rPr>
          <w:color w:val="auto"/>
        </w:rPr>
      </w:pPr>
    </w:p>
    <w:p w14:paraId="3A049048" w14:textId="77777777" w:rsidR="00D4711F" w:rsidRDefault="007900FD" w:rsidP="00680744">
      <w:pPr>
        <w:widowControl/>
        <w:contextualSpacing/>
        <w:rPr>
          <w:color w:val="auto"/>
          <w:lang w:eastAsia="fr-FR"/>
        </w:rPr>
      </w:pPr>
      <w:r w:rsidRPr="00680744">
        <w:rPr>
          <w:color w:val="auto"/>
        </w:rPr>
        <w:t xml:space="preserve">3.2.6) </w:t>
      </w:r>
      <w:r w:rsidRPr="00680744">
        <w:rPr>
          <w:color w:val="auto"/>
          <w:lang w:eastAsia="fr-FR"/>
        </w:rPr>
        <w:t xml:space="preserve">Repeat the </w:t>
      </w:r>
      <w:r w:rsidR="00D672B3" w:rsidRPr="00680744">
        <w:rPr>
          <w:color w:val="auto"/>
          <w:lang w:eastAsia="fr-FR"/>
        </w:rPr>
        <w:t xml:space="preserve">mesoderm </w:t>
      </w:r>
      <w:r w:rsidR="00A304AA" w:rsidRPr="00680744">
        <w:rPr>
          <w:color w:val="auto"/>
          <w:lang w:eastAsia="fr-FR"/>
        </w:rPr>
        <w:t>separation</w:t>
      </w:r>
      <w:r w:rsidRPr="00680744">
        <w:rPr>
          <w:color w:val="auto"/>
          <w:lang w:eastAsia="fr-FR"/>
        </w:rPr>
        <w:t xml:space="preserve"> of the left side of the embryo. </w:t>
      </w:r>
    </w:p>
    <w:p w14:paraId="6DDD4B83" w14:textId="77777777" w:rsidR="00D4711F" w:rsidRPr="001C757B" w:rsidRDefault="00D4711F" w:rsidP="00680744">
      <w:pPr>
        <w:widowControl/>
        <w:contextualSpacing/>
        <w:rPr>
          <w:color w:val="auto"/>
        </w:rPr>
      </w:pPr>
    </w:p>
    <w:p w14:paraId="1F1C3263" w14:textId="25698DAD" w:rsidR="007900FD" w:rsidRPr="00603789" w:rsidRDefault="00B728D2" w:rsidP="00680744">
      <w:pPr>
        <w:widowControl/>
        <w:contextualSpacing/>
        <w:rPr>
          <w:color w:val="auto"/>
        </w:rPr>
      </w:pPr>
      <w:r w:rsidRPr="001C757B">
        <w:rPr>
          <w:color w:val="auto"/>
        </w:rPr>
        <w:t>NOTE:</w:t>
      </w:r>
      <w:r w:rsidR="007900FD" w:rsidRPr="00603789">
        <w:rPr>
          <w:color w:val="auto"/>
        </w:rPr>
        <w:t xml:space="preserve"> </w:t>
      </w:r>
      <w:r w:rsidR="007900FD" w:rsidRPr="00603789">
        <w:rPr>
          <w:color w:val="auto"/>
          <w:lang w:eastAsia="fr-FR"/>
        </w:rPr>
        <w:t xml:space="preserve">Make slow microscalpel movements </w:t>
      </w:r>
      <w:r w:rsidR="00DE3378" w:rsidRPr="00603789">
        <w:rPr>
          <w:color w:val="auto"/>
          <w:lang w:eastAsia="fr-FR"/>
        </w:rPr>
        <w:t xml:space="preserve">during this procedure. </w:t>
      </w:r>
      <w:bookmarkStart w:id="5" w:name="_Hlk520990810"/>
      <w:r w:rsidR="00DE3378" w:rsidRPr="00603789">
        <w:rPr>
          <w:color w:val="auto"/>
          <w:lang w:eastAsia="fr-FR"/>
        </w:rPr>
        <w:t xml:space="preserve">The </w:t>
      </w:r>
      <w:r w:rsidR="00A304AA" w:rsidRPr="00603789">
        <w:rPr>
          <w:color w:val="auto"/>
          <w:lang w:eastAsia="fr-FR"/>
        </w:rPr>
        <w:t>exposed</w:t>
      </w:r>
      <w:r w:rsidR="00DE3378" w:rsidRPr="00603789">
        <w:rPr>
          <w:color w:val="auto"/>
          <w:lang w:eastAsia="fr-FR"/>
        </w:rPr>
        <w:t xml:space="preserve"> </w:t>
      </w:r>
      <w:r w:rsidR="007900FD" w:rsidRPr="00603789">
        <w:rPr>
          <w:color w:val="auto"/>
          <w:lang w:eastAsia="fr-FR"/>
        </w:rPr>
        <w:t xml:space="preserve">extra-cellular matrix </w:t>
      </w:r>
      <w:r w:rsidR="00DE3378" w:rsidRPr="00603789">
        <w:rPr>
          <w:color w:val="auto"/>
          <w:lang w:eastAsia="fr-FR"/>
        </w:rPr>
        <w:t>proteins stick to tissues and instruments</w:t>
      </w:r>
      <w:r w:rsidR="00A304AA" w:rsidRPr="00603789">
        <w:rPr>
          <w:color w:val="auto"/>
          <w:lang w:eastAsia="fr-FR"/>
        </w:rPr>
        <w:t xml:space="preserve"> preventing fluid movements</w:t>
      </w:r>
      <w:r w:rsidR="00DE3378" w:rsidRPr="00603789">
        <w:rPr>
          <w:color w:val="auto"/>
          <w:lang w:eastAsia="fr-FR"/>
        </w:rPr>
        <w:t>.</w:t>
      </w:r>
    </w:p>
    <w:bookmarkEnd w:id="5"/>
    <w:p w14:paraId="17C5C953" w14:textId="77777777" w:rsidR="007900FD" w:rsidRPr="00680744" w:rsidRDefault="007900FD" w:rsidP="00680744">
      <w:pPr>
        <w:widowControl/>
        <w:contextualSpacing/>
        <w:rPr>
          <w:color w:val="auto"/>
        </w:rPr>
      </w:pPr>
    </w:p>
    <w:p w14:paraId="11AFBAB2" w14:textId="5D6CD9EC" w:rsidR="007900FD" w:rsidRPr="00680744" w:rsidRDefault="00B45DF3" w:rsidP="00680744">
      <w:pPr>
        <w:widowControl/>
        <w:contextualSpacing/>
        <w:rPr>
          <w:color w:val="auto"/>
        </w:rPr>
      </w:pPr>
      <w:r w:rsidRPr="00680744">
        <w:rPr>
          <w:color w:val="auto"/>
          <w:lang w:eastAsia="fr-FR"/>
        </w:rPr>
        <w:t>3.</w:t>
      </w:r>
      <w:r w:rsidR="00F37F6E" w:rsidRPr="00680744">
        <w:rPr>
          <w:color w:val="auto"/>
          <w:lang w:eastAsia="fr-FR"/>
        </w:rPr>
        <w:t>2.7</w:t>
      </w:r>
      <w:r w:rsidR="007900FD" w:rsidRPr="00680744">
        <w:rPr>
          <w:color w:val="auto"/>
          <w:lang w:eastAsia="fr-FR"/>
        </w:rPr>
        <w:t xml:space="preserve">) With the help of spatula and thin forceps transfer the isolated mesoderm to a glass dish </w:t>
      </w:r>
      <w:r w:rsidR="00851079">
        <w:rPr>
          <w:color w:val="auto"/>
          <w:lang w:eastAsia="fr-FR"/>
        </w:rPr>
        <w:t>three-quarters</w:t>
      </w:r>
      <w:r w:rsidR="007900FD" w:rsidRPr="00680744">
        <w:rPr>
          <w:color w:val="auto"/>
          <w:lang w:val="en-GB" w:eastAsia="zh-CN"/>
        </w:rPr>
        <w:t xml:space="preserve"> filled with cold </w:t>
      </w:r>
      <w:r w:rsidR="00A44CB2" w:rsidRPr="00680744">
        <w:rPr>
          <w:color w:val="auto"/>
          <w:lang w:val="en-GB" w:eastAsia="zh-CN"/>
        </w:rPr>
        <w:t>FBS</w:t>
      </w:r>
      <w:r w:rsidR="007900FD" w:rsidRPr="00680744">
        <w:rPr>
          <w:color w:val="auto"/>
          <w:lang w:val="en-GB" w:eastAsia="zh-CN"/>
        </w:rPr>
        <w:t>.</w:t>
      </w:r>
      <w:r w:rsidR="007900FD" w:rsidRPr="00680744">
        <w:rPr>
          <w:color w:val="auto"/>
        </w:rPr>
        <w:t xml:space="preserve"> </w:t>
      </w:r>
    </w:p>
    <w:p w14:paraId="1D99EEB2" w14:textId="77777777" w:rsidR="007900FD" w:rsidRPr="00680744" w:rsidRDefault="007900FD" w:rsidP="00680744">
      <w:pPr>
        <w:widowControl/>
        <w:contextualSpacing/>
        <w:rPr>
          <w:color w:val="auto"/>
        </w:rPr>
      </w:pPr>
    </w:p>
    <w:p w14:paraId="57893513" w14:textId="17236E32" w:rsidR="00190762" w:rsidRPr="00680744" w:rsidRDefault="00507C3B" w:rsidP="00680744">
      <w:pPr>
        <w:widowControl/>
        <w:contextualSpacing/>
        <w:rPr>
          <w:color w:val="auto"/>
          <w:lang w:eastAsia="fr-FR"/>
        </w:rPr>
      </w:pPr>
      <w:r w:rsidRPr="00680744">
        <w:rPr>
          <w:color w:val="auto"/>
        </w:rPr>
        <w:t>3</w:t>
      </w:r>
      <w:r w:rsidR="00B45DF3" w:rsidRPr="00680744">
        <w:rPr>
          <w:color w:val="auto"/>
        </w:rPr>
        <w:t>.</w:t>
      </w:r>
      <w:r w:rsidR="00F37F6E" w:rsidRPr="00680744">
        <w:rPr>
          <w:color w:val="auto"/>
        </w:rPr>
        <w:t>3</w:t>
      </w:r>
      <w:r w:rsidR="00190762" w:rsidRPr="00680744">
        <w:rPr>
          <w:color w:val="auto"/>
        </w:rPr>
        <w:t xml:space="preserve">) </w:t>
      </w:r>
      <w:r w:rsidR="00190762" w:rsidRPr="00680744">
        <w:rPr>
          <w:color w:val="auto"/>
          <w:lang w:eastAsia="fr-FR"/>
        </w:rPr>
        <w:t xml:space="preserve">Keep the glass dish with </w:t>
      </w:r>
      <w:r w:rsidR="00A45A72" w:rsidRPr="00680744">
        <w:rPr>
          <w:color w:val="auto"/>
          <w:lang w:eastAsia="fr-FR"/>
        </w:rPr>
        <w:t xml:space="preserve">the </w:t>
      </w:r>
      <w:r w:rsidR="00190762" w:rsidRPr="00680744">
        <w:rPr>
          <w:color w:val="auto"/>
          <w:lang w:eastAsia="fr-FR"/>
        </w:rPr>
        <w:t xml:space="preserve">isolated tissues on ice during the preparation </w:t>
      </w:r>
      <w:r w:rsidR="00190762" w:rsidRPr="00603789">
        <w:rPr>
          <w:color w:val="auto"/>
          <w:lang w:eastAsia="fr-FR"/>
        </w:rPr>
        <w:t xml:space="preserve">of </w:t>
      </w:r>
      <w:r w:rsidR="00190762" w:rsidRPr="001C757B">
        <w:rPr>
          <w:color w:val="auto"/>
          <w:lang w:eastAsia="fr-FR"/>
        </w:rPr>
        <w:t>in vitro</w:t>
      </w:r>
      <w:r w:rsidR="00190762" w:rsidRPr="00603789">
        <w:rPr>
          <w:color w:val="auto"/>
          <w:lang w:eastAsia="fr-FR"/>
        </w:rPr>
        <w:t xml:space="preserve"> assay.</w:t>
      </w:r>
      <w:r w:rsidR="00190762" w:rsidRPr="00680744">
        <w:rPr>
          <w:color w:val="auto"/>
          <w:lang w:eastAsia="fr-FR"/>
        </w:rPr>
        <w:t xml:space="preserve"> </w:t>
      </w:r>
    </w:p>
    <w:p w14:paraId="45C5F863" w14:textId="77777777" w:rsidR="00190762" w:rsidRPr="00680744" w:rsidRDefault="00190762" w:rsidP="00680744">
      <w:pPr>
        <w:widowControl/>
        <w:contextualSpacing/>
        <w:rPr>
          <w:color w:val="auto"/>
          <w:lang w:eastAsia="fr-FR"/>
        </w:rPr>
      </w:pPr>
    </w:p>
    <w:p w14:paraId="29FE6D87" w14:textId="33F115CA" w:rsidR="00434A8E" w:rsidRPr="00680744" w:rsidRDefault="00AB03B1" w:rsidP="00680744">
      <w:pPr>
        <w:widowControl/>
        <w:contextualSpacing/>
        <w:rPr>
          <w:b/>
          <w:color w:val="auto"/>
        </w:rPr>
      </w:pPr>
      <w:r w:rsidRPr="00680744">
        <w:rPr>
          <w:b/>
          <w:color w:val="auto"/>
        </w:rPr>
        <w:t>4</w:t>
      </w:r>
      <w:r w:rsidR="001C4078" w:rsidRPr="001C757B">
        <w:rPr>
          <w:b/>
          <w:i/>
          <w:color w:val="auto"/>
        </w:rPr>
        <w:t xml:space="preserve">. </w:t>
      </w:r>
      <w:r w:rsidR="00BA0C62" w:rsidRPr="00603789">
        <w:rPr>
          <w:b/>
          <w:bCs/>
          <w:i/>
          <w:iCs/>
          <w:color w:val="auto"/>
        </w:rPr>
        <w:t>In vitro</w:t>
      </w:r>
      <w:r w:rsidR="00BA0C62" w:rsidRPr="00680744">
        <w:rPr>
          <w:b/>
          <w:bCs/>
          <w:i/>
          <w:iCs/>
          <w:color w:val="auto"/>
        </w:rPr>
        <w:t xml:space="preserve"> </w:t>
      </w:r>
      <w:r w:rsidR="0086357D" w:rsidRPr="00680744">
        <w:rPr>
          <w:b/>
          <w:bCs/>
          <w:iCs/>
          <w:color w:val="auto"/>
        </w:rPr>
        <w:t xml:space="preserve">organotypic assay: </w:t>
      </w:r>
      <w:proofErr w:type="spellStart"/>
      <w:r w:rsidR="00E07450" w:rsidRPr="00680744">
        <w:rPr>
          <w:b/>
          <w:bCs/>
          <w:iCs/>
          <w:color w:val="auto"/>
        </w:rPr>
        <w:t>hetero</w:t>
      </w:r>
      <w:r w:rsidR="00234FAF" w:rsidRPr="00680744">
        <w:rPr>
          <w:b/>
          <w:bCs/>
          <w:iCs/>
          <w:color w:val="auto"/>
        </w:rPr>
        <w:t>specific</w:t>
      </w:r>
      <w:proofErr w:type="spellEnd"/>
      <w:r w:rsidR="001D3B88" w:rsidRPr="00680744">
        <w:rPr>
          <w:b/>
          <w:bCs/>
          <w:iCs/>
          <w:color w:val="auto"/>
        </w:rPr>
        <w:t xml:space="preserve"> association of quail 3/4</w:t>
      </w:r>
      <w:r w:rsidR="00E07450" w:rsidRPr="00680744">
        <w:rPr>
          <w:b/>
          <w:bCs/>
          <w:iCs/>
          <w:color w:val="auto"/>
        </w:rPr>
        <w:t xml:space="preserve">PP endoderm and chicken </w:t>
      </w:r>
      <w:proofErr w:type="spellStart"/>
      <w:r w:rsidR="000A7B7B" w:rsidRPr="00680744">
        <w:rPr>
          <w:b/>
          <w:bCs/>
          <w:iCs/>
          <w:color w:val="auto"/>
        </w:rPr>
        <w:t>somatopleura</w:t>
      </w:r>
      <w:proofErr w:type="spellEnd"/>
      <w:r w:rsidR="000A7B7B" w:rsidRPr="00680744">
        <w:rPr>
          <w:b/>
          <w:bCs/>
          <w:iCs/>
          <w:color w:val="auto"/>
        </w:rPr>
        <w:t xml:space="preserve"> </w:t>
      </w:r>
      <w:r w:rsidR="00E07450" w:rsidRPr="00680744">
        <w:rPr>
          <w:b/>
          <w:bCs/>
          <w:iCs/>
          <w:color w:val="auto"/>
        </w:rPr>
        <w:t>mesoderm</w:t>
      </w:r>
    </w:p>
    <w:p w14:paraId="08844FD7" w14:textId="77777777" w:rsidR="00E07450" w:rsidRPr="00680744" w:rsidRDefault="00E07450" w:rsidP="00680744">
      <w:pPr>
        <w:widowControl/>
        <w:contextualSpacing/>
        <w:rPr>
          <w:color w:val="auto"/>
        </w:rPr>
      </w:pPr>
    </w:p>
    <w:p w14:paraId="66F7F307" w14:textId="57563218" w:rsidR="0017133E" w:rsidRPr="00680744" w:rsidRDefault="00E07450" w:rsidP="00680744">
      <w:pPr>
        <w:widowControl/>
        <w:contextualSpacing/>
        <w:rPr>
          <w:color w:val="auto"/>
          <w:lang w:eastAsia="fr-FR"/>
        </w:rPr>
      </w:pPr>
      <w:r w:rsidRPr="00680744">
        <w:rPr>
          <w:color w:val="auto"/>
          <w:lang w:eastAsia="fr-FR"/>
        </w:rPr>
        <w:t>4</w:t>
      </w:r>
      <w:r w:rsidR="0017133E" w:rsidRPr="00680744">
        <w:rPr>
          <w:color w:val="auto"/>
          <w:lang w:eastAsia="fr-FR"/>
        </w:rPr>
        <w:t xml:space="preserve">.1) Prepare the culture medium with RPMI-1640 </w:t>
      </w:r>
      <w:r w:rsidR="00851079">
        <w:rPr>
          <w:color w:val="auto"/>
          <w:lang w:eastAsia="fr-FR"/>
        </w:rPr>
        <w:t>m</w:t>
      </w:r>
      <w:r w:rsidR="00851079" w:rsidRPr="00680744">
        <w:rPr>
          <w:color w:val="auto"/>
          <w:lang w:eastAsia="fr-FR"/>
        </w:rPr>
        <w:t xml:space="preserve">edium </w:t>
      </w:r>
      <w:r w:rsidR="0017133E" w:rsidRPr="00680744">
        <w:rPr>
          <w:color w:val="auto"/>
          <w:lang w:eastAsia="fr-FR"/>
        </w:rPr>
        <w:t>supplemented with 10% FBS and 1% Pen/Strep</w:t>
      </w:r>
      <w:r w:rsidR="00DC269F" w:rsidRPr="00680744">
        <w:rPr>
          <w:color w:val="auto"/>
          <w:lang w:eastAsia="fr-FR"/>
        </w:rPr>
        <w:fldChar w:fldCharType="begin" w:fldLock="1"/>
      </w:r>
      <w:r w:rsidR="001B310A" w:rsidRPr="00680744">
        <w:rPr>
          <w:color w:val="auto"/>
          <w:lang w:eastAsia="fr-FR"/>
        </w:rPr>
        <w:instrText>ADDIN CSL_CITATION {"citationItems":[{"id":"ITEM-1","itemData":{"DOI":"10.1084/jem.142.1.17","abstract":"Various types of immunological deficiency diseases are related to develop-mental anomalies of primary lymphoid organs (1, 2) . Since the thymus is directly concerned with the acquisition of cellular immunity (3), the normal processes of thymic differentiation have been investigated on many occasions. The results, however, have been very controversial concerning the embryological origin of thymic lymphocytes (4) . This paper deals with an experimental analysis of the evolution of the cell components found in the thymic primordium of birds during embryonic life . The thymus derives from an epitheliomesenchymal rudiment originating from the 3rd and 4th pharyngeal pouches (5-10) . In the chick embryo, the thymic endoderm separates from the pharynx during the 5th day of incubation as a cord of epithelial cells which elongates along the jugular vein (9, 10) . A thin mesenchymal capsule surrounds the endodermal primordium and the mesenchymal cells penetrate it, lobulation and vascularization of the organ occurring together . Around the 11th day of development lymphoid differentiation of the thymus becomes evident . According to one view the lymphocytes originate by transformation of the epithelial cells of the early anlage . This idea initially formulated by Kolliker (11) was supported by several authors who claimed to demonstrate transitional forms between thymic epithelial and thymic lymphoid cells (10, 12-17) . From an experimental study of the histogenetic capacities of the early mouse endodermal thymic rudiment, Auerbach (18, 19) also con-cluded that the epithelial component was the source of thymus lymphocytes . According to the \"substitution\" theory proposed by Hammar (20) and supported by many subsequent studies (9, 21, 22) thymic lymphocytes were derived exclusively from connective tissue lymphocytes which invaded the early epithelial anlage . By experiments carried out in the chick embryo, Moore and Owen (23, 24) demonstrated the existence of vascular migration pathways of chromosomally labeled cells invading the thymus in 7-to 8-day-old embryos . According to these authors the thymus receives an inflow of blood-borne stem cells, pre-sumably originating from the blood islets of the yolk sac, which proliferate and differentiate into lymphocytes after reaching the thymus (25) .","author":[{"dropping-particle":"","family":"Douarin","given":"Nicole M","non-dropping-particle":"Le","parse-names":false,"suffix":""},{"dropping-particle":"V","family":"Jotereau","given":"Francine","non-dropping-particle":"","parse-names":false,"suffix":""}],"id":"ITEM-1","issued":{"date-parts":[["0"]]},"title":"TRACING OF CELLS OF THE AVIAN THYMUS THROUGH EMBRYONIC LIFE IN INTERSPECIFIC CHIMERAS","type":"article-journal"},"uris":["http://www.mendeley.com/documents/?uuid=319df063-d989-386e-93f6-631f34772024"]}],"mendeley":{"formattedCitation":"&lt;sup&gt;3&lt;/sup&gt;","plainTextFormattedCitation":"3","previouslyFormattedCitation":"&lt;sup&gt;3&lt;/sup&gt;"},"properties":{"noteIndex":0},"schema":"https://github.com/citation-style-language/schema/raw/master/csl-citation.json"}</w:instrText>
      </w:r>
      <w:r w:rsidR="00DC269F" w:rsidRPr="00680744">
        <w:rPr>
          <w:color w:val="auto"/>
          <w:lang w:eastAsia="fr-FR"/>
        </w:rPr>
        <w:fldChar w:fldCharType="separate"/>
      </w:r>
      <w:r w:rsidR="00DC269F" w:rsidRPr="00680744">
        <w:rPr>
          <w:noProof/>
          <w:color w:val="auto"/>
          <w:vertAlign w:val="superscript"/>
          <w:lang w:eastAsia="fr-FR"/>
        </w:rPr>
        <w:t>3</w:t>
      </w:r>
      <w:r w:rsidR="00DC269F" w:rsidRPr="00680744">
        <w:rPr>
          <w:color w:val="auto"/>
          <w:lang w:eastAsia="fr-FR"/>
        </w:rPr>
        <w:fldChar w:fldCharType="end"/>
      </w:r>
      <w:r w:rsidR="00DC269F" w:rsidRPr="00680744">
        <w:rPr>
          <w:color w:val="auto"/>
          <w:vertAlign w:val="superscript"/>
          <w:lang w:eastAsia="fr-FR"/>
        </w:rPr>
        <w:t>,</w:t>
      </w:r>
      <w:r w:rsidR="00DC269F" w:rsidRPr="00680744">
        <w:rPr>
          <w:color w:val="auto"/>
          <w:lang w:eastAsia="fr-FR"/>
        </w:rPr>
        <w:fldChar w:fldCharType="begin" w:fldLock="1"/>
      </w:r>
      <w:r w:rsidR="00312F60" w:rsidRPr="00680744">
        <w:rPr>
          <w:color w:val="auto"/>
          <w:lang w:eastAsia="fr-FR"/>
        </w:rPr>
        <w:instrText>ADDIN CSL_CITATION {"citationItems":[{"id":"ITEM-1","itemData":{"DOI":"10.1016/j.ydbio.2011.10.022","ISBN":"http://dx.doi.org/10.1016/j.ydbio.2011.10.022","ISSN":"1095564X","PMID":"22057081","abstract":"Epithelial-mesenchymal interactions are crucial for the development of the endoderm of the pharyngeal pouches into the epithelia of thymus and parathyroid glands. Here we investigated the dynamics of epithelial-mesenchymal interactions that take place at the earliest stages of thymic and parathyroid organogenesis using the quail-chick model together with a co-culture system capable of reproducing these early events in vitro. The presumptive territories of thymus and parathyroid epithelia were identified in three-dimensionally preserved pharyngeal endoderm of embryonic day 4.5 chick embryos on the basis of the expression of Foxn1 and Gcm2, respectively: the thymic rudiment is located in the dorsal domain of the third and fourth pouches, while the parathyroid rudiment occupies a more medial/anterior pouch domain. Using in vitro quail-chick tissue associations combined with in ovo transplantations, we show that the somatopleural but not the limb bud mesenchyme, can mimic the role of neural crest-derived pharyngeal mesenchyme to sustain development of these glands up to terminal differentiation. Furthermore, mesenchymal-derived Bmp4 appears to be essential to promote early stages of endoderm development during a short window of time, irrespective of the mesenchymal source. In vivo studies using the quail-chick system and implantation of growth factor soaked-beads further showed that expression of Bmp4 by the mesenchyme is necessary during a 24. h-period of time. After this period however, Bmp4 is no longer required and another signalling factor produced by the mesenchyme, Fgf10, influences later differentiation of the pouch endoderm. These results show that morphological development and cell differentiation of thymus and parathyroid epithelia require a succession of signals emanating from the associated mesenchyme, among which Bmp4 plays a pivotal role for triggering thymic epithelium specification. © 2011 Elsevier Inc.","author":[{"dropping-particle":"","family":"Neves","given":"Hélia","non-dropping-particle":"","parse-names":false,"suffix":""},{"dropping-particle":"","family":"Dupin","given":"Elisabeth","non-dropping-particle":"","parse-names":false,"suffix":""},{"dropping-particle":"","family":"Parreira","given":"Leonor","non-dropping-particle":"","parse-names":false,"suffix":""},{"dropping-particle":"","family":"Douarin","given":"Nicole M.","non-dropping-particle":"Le","parse-names":false,"suffix":""}],"container-title":"Developmental Biology","id":"ITEM-1","issue":"2","issued":{"date-parts":[["2012"]]},"page":"208-219","title":"Modulation of Bmp4 signalling in the epithelial-mesenchymal interactions that take place in early thymus and parathyroid development in avian embryos","type":"article-journal","volume":"361"},"uris":["http://www.mendeley.com/documents/?uuid=b8c2ebca-da68-3d97-ae48-c76aa2a74ee5"]}],"mendeley":{"formattedCitation":"&lt;sup&gt;5&lt;/sup&gt;","plainTextFormattedCitation":"5","previouslyFormattedCitation":"&lt;sup&gt;5&lt;/sup&gt;"},"properties":{"noteIndex":0},"schema":"https://github.com/citation-style-language/schema/raw/master/csl-citation.json"}</w:instrText>
      </w:r>
      <w:r w:rsidR="00DC269F" w:rsidRPr="00680744">
        <w:rPr>
          <w:color w:val="auto"/>
          <w:lang w:eastAsia="fr-FR"/>
        </w:rPr>
        <w:fldChar w:fldCharType="separate"/>
      </w:r>
      <w:r w:rsidR="00DC269F" w:rsidRPr="00680744">
        <w:rPr>
          <w:noProof/>
          <w:color w:val="auto"/>
          <w:vertAlign w:val="superscript"/>
          <w:lang w:eastAsia="fr-FR"/>
        </w:rPr>
        <w:t>5</w:t>
      </w:r>
      <w:r w:rsidR="00DC269F" w:rsidRPr="00680744">
        <w:rPr>
          <w:color w:val="auto"/>
          <w:lang w:eastAsia="fr-FR"/>
        </w:rPr>
        <w:fldChar w:fldCharType="end"/>
      </w:r>
      <w:r w:rsidR="0017133E" w:rsidRPr="00680744">
        <w:rPr>
          <w:color w:val="auto"/>
          <w:shd w:val="clear" w:color="auto" w:fill="FFFFFF"/>
        </w:rPr>
        <w:t>.</w:t>
      </w:r>
      <w:r w:rsidR="00B728D2">
        <w:rPr>
          <w:color w:val="auto"/>
          <w:shd w:val="clear" w:color="auto" w:fill="FFFFFF"/>
        </w:rPr>
        <w:t xml:space="preserve"> </w:t>
      </w:r>
    </w:p>
    <w:p w14:paraId="37492D45" w14:textId="77777777" w:rsidR="0017133E" w:rsidRPr="00680744" w:rsidRDefault="0017133E" w:rsidP="00680744">
      <w:pPr>
        <w:widowControl/>
        <w:contextualSpacing/>
        <w:rPr>
          <w:color w:val="auto"/>
          <w:lang w:eastAsia="fr-FR"/>
        </w:rPr>
      </w:pPr>
    </w:p>
    <w:p w14:paraId="6E0F6CBB" w14:textId="67EC1C9A" w:rsidR="00B728D2" w:rsidRDefault="009B237A" w:rsidP="00680744">
      <w:pPr>
        <w:widowControl/>
        <w:contextualSpacing/>
        <w:rPr>
          <w:color w:val="auto"/>
          <w:lang w:eastAsia="fr-FR"/>
        </w:rPr>
      </w:pPr>
      <w:r w:rsidRPr="00680744">
        <w:rPr>
          <w:color w:val="auto"/>
          <w:lang w:eastAsia="fr-FR"/>
        </w:rPr>
        <w:t xml:space="preserve">4.2) Place </w:t>
      </w:r>
      <w:r w:rsidR="00F25065" w:rsidRPr="00680744">
        <w:rPr>
          <w:color w:val="auto"/>
          <w:lang w:eastAsia="fr-FR"/>
        </w:rPr>
        <w:t>a metal grid</w:t>
      </w:r>
      <w:r w:rsidRPr="00680744">
        <w:rPr>
          <w:color w:val="auto"/>
          <w:lang w:eastAsia="fr-FR"/>
        </w:rPr>
        <w:t xml:space="preserve"> in a 35 mm </w:t>
      </w:r>
      <w:r w:rsidR="00B728D2">
        <w:rPr>
          <w:color w:val="auto"/>
          <w:lang w:eastAsia="fr-FR"/>
        </w:rPr>
        <w:t>P</w:t>
      </w:r>
      <w:r w:rsidR="00B728D2" w:rsidRPr="00680744">
        <w:rPr>
          <w:color w:val="auto"/>
          <w:lang w:eastAsia="fr-FR"/>
        </w:rPr>
        <w:t>etri</w:t>
      </w:r>
      <w:r w:rsidR="00B728D2">
        <w:rPr>
          <w:color w:val="auto"/>
          <w:lang w:eastAsia="fr-FR"/>
        </w:rPr>
        <w:t xml:space="preserve"> </w:t>
      </w:r>
      <w:r w:rsidRPr="00680744">
        <w:rPr>
          <w:color w:val="auto"/>
          <w:lang w:eastAsia="fr-FR"/>
        </w:rPr>
        <w:t xml:space="preserve">dish with 5 mL of culture medium. </w:t>
      </w:r>
    </w:p>
    <w:p w14:paraId="11C84094" w14:textId="77777777" w:rsidR="00B728D2" w:rsidRPr="001C757B" w:rsidRDefault="00B728D2" w:rsidP="00680744">
      <w:pPr>
        <w:widowControl/>
        <w:contextualSpacing/>
        <w:rPr>
          <w:color w:val="auto"/>
          <w:lang w:eastAsia="fr-FR"/>
        </w:rPr>
      </w:pPr>
    </w:p>
    <w:p w14:paraId="2EBE6C62" w14:textId="0CF92D2E" w:rsidR="00F25065" w:rsidRPr="00603789" w:rsidRDefault="00B728D2" w:rsidP="00680744">
      <w:pPr>
        <w:widowControl/>
        <w:contextualSpacing/>
        <w:rPr>
          <w:color w:val="auto"/>
          <w:lang w:eastAsia="fr-FR"/>
        </w:rPr>
      </w:pPr>
      <w:r w:rsidRPr="001C757B">
        <w:rPr>
          <w:color w:val="auto"/>
          <w:lang w:eastAsia="fr-FR"/>
        </w:rPr>
        <w:t>NOTE:</w:t>
      </w:r>
      <w:r w:rsidR="00F25065" w:rsidRPr="001C757B">
        <w:rPr>
          <w:color w:val="auto"/>
          <w:lang w:eastAsia="fr-FR"/>
        </w:rPr>
        <w:t xml:space="preserve"> </w:t>
      </w:r>
      <w:bookmarkStart w:id="6" w:name="_Hlk520990868"/>
      <w:r w:rsidR="00F25065" w:rsidRPr="00603789">
        <w:rPr>
          <w:color w:val="auto"/>
          <w:lang w:eastAsia="fr-FR"/>
        </w:rPr>
        <w:t xml:space="preserve">Remove the excess of </w:t>
      </w:r>
      <w:r w:rsidR="00E04D83" w:rsidRPr="00603789">
        <w:rPr>
          <w:color w:val="auto"/>
          <w:lang w:eastAsia="fr-FR"/>
        </w:rPr>
        <w:t>liquid</w:t>
      </w:r>
      <w:r w:rsidR="00F25065" w:rsidRPr="00603789">
        <w:rPr>
          <w:color w:val="auto"/>
          <w:lang w:eastAsia="fr-FR"/>
        </w:rPr>
        <w:t xml:space="preserve"> to level the medium su</w:t>
      </w:r>
      <w:r w:rsidR="000B62B9" w:rsidRPr="00603789">
        <w:rPr>
          <w:color w:val="auto"/>
          <w:lang w:eastAsia="fr-FR"/>
        </w:rPr>
        <w:t>rface with the top of the grid</w:t>
      </w:r>
      <w:r w:rsidR="005153BD" w:rsidRPr="00603789">
        <w:rPr>
          <w:color w:val="auto"/>
          <w:lang w:eastAsia="fr-FR"/>
        </w:rPr>
        <w:t>.</w:t>
      </w:r>
      <w:r w:rsidRPr="00603789">
        <w:rPr>
          <w:color w:val="auto"/>
          <w:lang w:eastAsia="fr-FR"/>
        </w:rPr>
        <w:t xml:space="preserve"> </w:t>
      </w:r>
    </w:p>
    <w:bookmarkEnd w:id="6"/>
    <w:p w14:paraId="6454F885" w14:textId="0C5DCEA2" w:rsidR="00F25065" w:rsidRPr="00603789" w:rsidRDefault="00F25065" w:rsidP="00680744">
      <w:pPr>
        <w:widowControl/>
        <w:contextualSpacing/>
        <w:rPr>
          <w:color w:val="auto"/>
          <w:lang w:eastAsia="fr-FR"/>
        </w:rPr>
      </w:pPr>
    </w:p>
    <w:p w14:paraId="1DCE0FEE" w14:textId="77777777" w:rsidR="00DC0E53" w:rsidRPr="00603789" w:rsidRDefault="00F25065" w:rsidP="00680744">
      <w:pPr>
        <w:widowControl/>
        <w:contextualSpacing/>
        <w:rPr>
          <w:color w:val="auto"/>
          <w:lang w:eastAsia="fr-FR"/>
        </w:rPr>
      </w:pPr>
      <w:r w:rsidRPr="00603789">
        <w:rPr>
          <w:color w:val="auto"/>
          <w:lang w:eastAsia="fr-FR"/>
        </w:rPr>
        <w:t xml:space="preserve">4.3) </w:t>
      </w:r>
      <w:bookmarkStart w:id="7" w:name="_Hlk520990896"/>
      <w:r w:rsidR="009241A8" w:rsidRPr="00603789">
        <w:rPr>
          <w:color w:val="auto"/>
          <w:lang w:eastAsia="fr-FR"/>
        </w:rPr>
        <w:t>With the help of thin forceps, dip</w:t>
      </w:r>
      <w:r w:rsidR="00A84571" w:rsidRPr="00603789">
        <w:rPr>
          <w:color w:val="auto"/>
          <w:lang w:eastAsia="fr-FR"/>
        </w:rPr>
        <w:t xml:space="preserve"> a membrane filter in</w:t>
      </w:r>
      <w:r w:rsidR="004B655B" w:rsidRPr="00603789">
        <w:rPr>
          <w:color w:val="auto"/>
          <w:lang w:eastAsia="fr-FR"/>
        </w:rPr>
        <w:t>to</w:t>
      </w:r>
      <w:r w:rsidR="00A84571" w:rsidRPr="00603789">
        <w:rPr>
          <w:color w:val="auto"/>
          <w:lang w:eastAsia="fr-FR"/>
        </w:rPr>
        <w:t xml:space="preserve"> the culture medium and </w:t>
      </w:r>
      <w:r w:rsidR="009241A8" w:rsidRPr="00603789">
        <w:rPr>
          <w:color w:val="auto"/>
          <w:lang w:eastAsia="fr-FR"/>
        </w:rPr>
        <w:t xml:space="preserve">then </w:t>
      </w:r>
      <w:r w:rsidR="00A84571" w:rsidRPr="00603789">
        <w:rPr>
          <w:color w:val="auto"/>
          <w:lang w:eastAsia="fr-FR"/>
        </w:rPr>
        <w:t xml:space="preserve">place it on the top of the grid </w:t>
      </w:r>
      <w:r w:rsidR="0006088A" w:rsidRPr="00603789">
        <w:rPr>
          <w:color w:val="auto"/>
          <w:lang w:eastAsia="fr-FR"/>
        </w:rPr>
        <w:t>to have</w:t>
      </w:r>
      <w:r w:rsidR="009241A8" w:rsidRPr="00603789">
        <w:rPr>
          <w:color w:val="auto"/>
          <w:lang w:eastAsia="fr-FR"/>
        </w:rPr>
        <w:t xml:space="preserve"> </w:t>
      </w:r>
      <w:r w:rsidR="00D666C5" w:rsidRPr="00603789">
        <w:rPr>
          <w:color w:val="auto"/>
          <w:lang w:eastAsia="fr-FR"/>
        </w:rPr>
        <w:t>one</w:t>
      </w:r>
      <w:r w:rsidR="009241A8" w:rsidRPr="00603789">
        <w:rPr>
          <w:color w:val="auto"/>
          <w:lang w:eastAsia="fr-FR"/>
        </w:rPr>
        <w:t xml:space="preserve"> surface in contact with air</w:t>
      </w:r>
      <w:bookmarkEnd w:id="7"/>
      <w:r w:rsidRPr="00603789">
        <w:rPr>
          <w:color w:val="auto"/>
          <w:lang w:eastAsia="fr-FR"/>
        </w:rPr>
        <w:t xml:space="preserve">. </w:t>
      </w:r>
    </w:p>
    <w:p w14:paraId="7298DD06" w14:textId="77777777" w:rsidR="00DC0E53" w:rsidRPr="001C757B" w:rsidRDefault="00DC0E53" w:rsidP="00680744">
      <w:pPr>
        <w:widowControl/>
        <w:contextualSpacing/>
        <w:rPr>
          <w:color w:val="auto"/>
          <w:lang w:eastAsia="fr-FR"/>
        </w:rPr>
      </w:pPr>
    </w:p>
    <w:p w14:paraId="63CF33DF" w14:textId="56C09B35" w:rsidR="009241A8" w:rsidRPr="00680744" w:rsidRDefault="00B728D2" w:rsidP="00680744">
      <w:pPr>
        <w:widowControl/>
        <w:contextualSpacing/>
        <w:rPr>
          <w:color w:val="auto"/>
          <w:lang w:eastAsia="fr-FR"/>
        </w:rPr>
      </w:pPr>
      <w:r w:rsidRPr="001C757B">
        <w:rPr>
          <w:color w:val="auto"/>
          <w:lang w:eastAsia="fr-FR"/>
        </w:rPr>
        <w:t>NOTE:</w:t>
      </w:r>
      <w:r w:rsidR="00F25065" w:rsidRPr="00603789">
        <w:rPr>
          <w:color w:val="auto"/>
          <w:lang w:eastAsia="fr-FR"/>
        </w:rPr>
        <w:t xml:space="preserve"> </w:t>
      </w:r>
      <w:r w:rsidRPr="00603789">
        <w:rPr>
          <w:color w:val="auto"/>
          <w:lang w:eastAsia="fr-FR"/>
        </w:rPr>
        <w:t>One</w:t>
      </w:r>
      <w:r>
        <w:rPr>
          <w:color w:val="auto"/>
        </w:rPr>
        <w:t>-</w:t>
      </w:r>
      <w:r w:rsidR="00EC099C" w:rsidRPr="00603789">
        <w:rPr>
          <w:color w:val="auto"/>
          <w:lang w:eastAsia="fr-FR"/>
        </w:rPr>
        <w:t>quarter</w:t>
      </w:r>
      <w:r w:rsidR="00EC099C" w:rsidRPr="00680744">
        <w:rPr>
          <w:color w:val="auto"/>
          <w:lang w:eastAsia="fr-FR"/>
        </w:rPr>
        <w:t xml:space="preserve"> of the membrane area (with 13 mm diameter) is </w:t>
      </w:r>
      <w:r w:rsidR="009241A8" w:rsidRPr="00680744">
        <w:rPr>
          <w:color w:val="auto"/>
          <w:lang w:eastAsia="fr-FR"/>
        </w:rPr>
        <w:t>adequate</w:t>
      </w:r>
      <w:r w:rsidR="00EC099C" w:rsidRPr="00680744">
        <w:rPr>
          <w:color w:val="auto"/>
          <w:lang w:eastAsia="fr-FR"/>
        </w:rPr>
        <w:t xml:space="preserve"> for </w:t>
      </w:r>
      <w:r w:rsidR="009241A8" w:rsidRPr="00680744">
        <w:rPr>
          <w:color w:val="auto"/>
          <w:lang w:eastAsia="fr-FR"/>
        </w:rPr>
        <w:t xml:space="preserve">the </w:t>
      </w:r>
      <w:r w:rsidR="00EC099C" w:rsidRPr="00680744">
        <w:rPr>
          <w:color w:val="auto"/>
          <w:lang w:eastAsia="fr-FR"/>
        </w:rPr>
        <w:t>tissue association</w:t>
      </w:r>
      <w:r w:rsidR="009241A8" w:rsidRPr="00680744">
        <w:rPr>
          <w:color w:val="auto"/>
          <w:lang w:eastAsia="fr-FR"/>
        </w:rPr>
        <w:t>.</w:t>
      </w:r>
      <w:r>
        <w:rPr>
          <w:color w:val="auto"/>
          <w:lang w:eastAsia="fr-FR"/>
        </w:rPr>
        <w:t xml:space="preserve"> </w:t>
      </w:r>
    </w:p>
    <w:p w14:paraId="452B905B" w14:textId="77777777" w:rsidR="00DC0E53" w:rsidRDefault="00DC0E53" w:rsidP="00680744">
      <w:pPr>
        <w:widowControl/>
        <w:contextualSpacing/>
        <w:rPr>
          <w:color w:val="auto"/>
          <w:lang w:eastAsia="fr-FR"/>
        </w:rPr>
      </w:pPr>
    </w:p>
    <w:p w14:paraId="037E0FDC" w14:textId="77777777" w:rsidR="00DC0E53" w:rsidRDefault="00E16F65" w:rsidP="00680744">
      <w:pPr>
        <w:widowControl/>
        <w:contextualSpacing/>
        <w:rPr>
          <w:color w:val="auto"/>
          <w:lang w:eastAsia="fr-FR"/>
        </w:rPr>
      </w:pPr>
      <w:r w:rsidRPr="00680744">
        <w:rPr>
          <w:color w:val="auto"/>
          <w:lang w:eastAsia="fr-FR"/>
        </w:rPr>
        <w:t>4.4</w:t>
      </w:r>
      <w:r w:rsidR="009B237A" w:rsidRPr="00680744">
        <w:rPr>
          <w:color w:val="auto"/>
          <w:lang w:eastAsia="fr-FR"/>
        </w:rPr>
        <w:t xml:space="preserve">) </w:t>
      </w:r>
      <w:r w:rsidR="009B237A" w:rsidRPr="00680744">
        <w:rPr>
          <w:color w:val="auto"/>
        </w:rPr>
        <w:t xml:space="preserve">Under the </w:t>
      </w:r>
      <w:proofErr w:type="spellStart"/>
      <w:r w:rsidR="009B237A" w:rsidRPr="00680744">
        <w:rPr>
          <w:color w:val="auto"/>
          <w:lang w:val="en-GB" w:eastAsia="zh-CN"/>
        </w:rPr>
        <w:t>ster</w:t>
      </w:r>
      <w:r w:rsidR="009B237A" w:rsidRPr="00680744">
        <w:rPr>
          <w:color w:val="auto"/>
        </w:rPr>
        <w:t>eomicroscope</w:t>
      </w:r>
      <w:proofErr w:type="spellEnd"/>
      <w:r w:rsidR="009B237A" w:rsidRPr="00680744">
        <w:rPr>
          <w:color w:val="auto"/>
        </w:rPr>
        <w:t>,</w:t>
      </w:r>
      <w:r w:rsidR="009B237A" w:rsidRPr="00680744">
        <w:rPr>
          <w:color w:val="auto"/>
          <w:lang w:eastAsia="fr-FR"/>
        </w:rPr>
        <w:t xml:space="preserve"> </w:t>
      </w:r>
      <w:r w:rsidR="00325CE5" w:rsidRPr="00680744">
        <w:rPr>
          <w:color w:val="auto"/>
          <w:lang w:eastAsia="fr-FR"/>
        </w:rPr>
        <w:t xml:space="preserve">associate </w:t>
      </w:r>
      <w:r w:rsidR="009B237A" w:rsidRPr="00680744">
        <w:rPr>
          <w:color w:val="auto"/>
          <w:lang w:eastAsia="fr-FR"/>
        </w:rPr>
        <w:t xml:space="preserve">the </w:t>
      </w:r>
      <w:r w:rsidRPr="00680744">
        <w:rPr>
          <w:color w:val="auto"/>
          <w:lang w:eastAsia="fr-FR"/>
        </w:rPr>
        <w:t xml:space="preserve">isolated </w:t>
      </w:r>
      <w:r w:rsidR="00325CE5" w:rsidRPr="00680744">
        <w:rPr>
          <w:color w:val="auto"/>
          <w:lang w:eastAsia="fr-FR"/>
        </w:rPr>
        <w:t>tissues</w:t>
      </w:r>
      <w:r w:rsidR="001A6B74" w:rsidRPr="00680744">
        <w:rPr>
          <w:color w:val="auto"/>
          <w:lang w:eastAsia="fr-FR"/>
        </w:rPr>
        <w:t xml:space="preserve"> on the top of the membrane filter</w:t>
      </w:r>
      <w:r w:rsidR="00325CE5" w:rsidRPr="00680744">
        <w:rPr>
          <w:color w:val="auto"/>
          <w:lang w:eastAsia="fr-FR"/>
        </w:rPr>
        <w:t xml:space="preserve">. First transfer the </w:t>
      </w:r>
      <w:r w:rsidRPr="00680744">
        <w:rPr>
          <w:color w:val="auto"/>
          <w:lang w:eastAsia="fr-FR"/>
        </w:rPr>
        <w:t>3/4PP endoderm</w:t>
      </w:r>
      <w:r w:rsidR="009B237A" w:rsidRPr="00680744">
        <w:rPr>
          <w:color w:val="auto"/>
          <w:lang w:eastAsia="fr-FR"/>
        </w:rPr>
        <w:t xml:space="preserve"> </w:t>
      </w:r>
      <w:r w:rsidR="00126745" w:rsidRPr="00680744">
        <w:rPr>
          <w:color w:val="auto"/>
          <w:lang w:eastAsia="fr-FR"/>
        </w:rPr>
        <w:t xml:space="preserve">(step 2) </w:t>
      </w:r>
      <w:r w:rsidR="009B237A" w:rsidRPr="00680744">
        <w:rPr>
          <w:color w:val="auto"/>
          <w:lang w:eastAsia="fr-FR"/>
        </w:rPr>
        <w:t xml:space="preserve">from the glass dish by gentle sliding with the help of a transplantation spoon (or spatula) and thin forceps. </w:t>
      </w:r>
      <w:r w:rsidRPr="00680744">
        <w:rPr>
          <w:color w:val="auto"/>
          <w:lang w:eastAsia="fr-FR"/>
        </w:rPr>
        <w:t>Repeat this procedure for the isolated mesoderm</w:t>
      </w:r>
      <w:r w:rsidR="00126745" w:rsidRPr="00680744">
        <w:rPr>
          <w:color w:val="auto"/>
          <w:lang w:eastAsia="fr-FR"/>
        </w:rPr>
        <w:t xml:space="preserve"> (step 3)</w:t>
      </w:r>
      <w:r w:rsidRPr="00680744">
        <w:rPr>
          <w:color w:val="auto"/>
          <w:lang w:eastAsia="fr-FR"/>
        </w:rPr>
        <w:t xml:space="preserve">. </w:t>
      </w:r>
    </w:p>
    <w:p w14:paraId="5D62626A" w14:textId="77777777" w:rsidR="00DC0E53" w:rsidRDefault="00DC0E53" w:rsidP="00680744">
      <w:pPr>
        <w:widowControl/>
        <w:contextualSpacing/>
        <w:rPr>
          <w:b/>
          <w:color w:val="auto"/>
          <w:lang w:eastAsia="fr-FR"/>
        </w:rPr>
      </w:pPr>
    </w:p>
    <w:p w14:paraId="58F6328D" w14:textId="7BBC6426" w:rsidR="009B237A" w:rsidRPr="00680744" w:rsidRDefault="00B728D2" w:rsidP="00680744">
      <w:pPr>
        <w:widowControl/>
        <w:contextualSpacing/>
        <w:rPr>
          <w:color w:val="auto"/>
          <w:lang w:eastAsia="fr-FR"/>
        </w:rPr>
      </w:pPr>
      <w:r w:rsidRPr="001C757B">
        <w:rPr>
          <w:color w:val="auto"/>
          <w:lang w:eastAsia="fr-FR"/>
        </w:rPr>
        <w:t>NOTE:</w:t>
      </w:r>
      <w:r w:rsidR="00E16F65" w:rsidRPr="00680744">
        <w:rPr>
          <w:color w:val="auto"/>
          <w:lang w:eastAsia="fr-FR"/>
        </w:rPr>
        <w:t xml:space="preserve"> </w:t>
      </w:r>
      <w:bookmarkStart w:id="8" w:name="_Hlk520990939"/>
      <w:r w:rsidR="00722C8E" w:rsidRPr="00680744">
        <w:rPr>
          <w:color w:val="auto"/>
          <w:lang w:eastAsia="fr-FR"/>
        </w:rPr>
        <w:t>With the help of a microscalpel</w:t>
      </w:r>
      <w:r>
        <w:rPr>
          <w:color w:val="auto"/>
          <w:lang w:eastAsia="fr-FR"/>
        </w:rPr>
        <w:t>,</w:t>
      </w:r>
      <w:r w:rsidR="00722C8E" w:rsidRPr="00680744">
        <w:rPr>
          <w:color w:val="auto"/>
          <w:lang w:eastAsia="fr-FR"/>
        </w:rPr>
        <w:t xml:space="preserve"> mix t</w:t>
      </w:r>
      <w:r w:rsidR="009B237A" w:rsidRPr="00680744">
        <w:rPr>
          <w:color w:val="auto"/>
          <w:lang w:eastAsia="fr-FR"/>
        </w:rPr>
        <w:t xml:space="preserve">he </w:t>
      </w:r>
      <w:r w:rsidR="00E16F65" w:rsidRPr="00680744">
        <w:rPr>
          <w:color w:val="auto"/>
          <w:lang w:eastAsia="fr-FR"/>
        </w:rPr>
        <w:t xml:space="preserve">tissues to maximize </w:t>
      </w:r>
      <w:r w:rsidR="00F967CF" w:rsidRPr="00680744">
        <w:rPr>
          <w:color w:val="auto"/>
          <w:lang w:eastAsia="fr-FR"/>
        </w:rPr>
        <w:t>its association</w:t>
      </w:r>
      <w:r w:rsidR="00E16F65" w:rsidRPr="00680744">
        <w:rPr>
          <w:color w:val="auto"/>
          <w:lang w:eastAsia="fr-FR"/>
        </w:rPr>
        <w:t xml:space="preserve">. </w:t>
      </w:r>
    </w:p>
    <w:bookmarkEnd w:id="8"/>
    <w:p w14:paraId="77FE36BE" w14:textId="77777777" w:rsidR="009B237A" w:rsidRPr="00680744" w:rsidRDefault="009B237A" w:rsidP="00680744">
      <w:pPr>
        <w:widowControl/>
        <w:contextualSpacing/>
        <w:rPr>
          <w:color w:val="auto"/>
          <w:lang w:eastAsia="fr-FR"/>
        </w:rPr>
      </w:pPr>
    </w:p>
    <w:p w14:paraId="63E3813C" w14:textId="452F095B" w:rsidR="00DC0E53" w:rsidRDefault="00212E59" w:rsidP="00680744">
      <w:pPr>
        <w:widowControl/>
        <w:contextualSpacing/>
        <w:rPr>
          <w:b/>
          <w:color w:val="auto"/>
        </w:rPr>
      </w:pPr>
      <w:r w:rsidRPr="00680744">
        <w:rPr>
          <w:color w:val="auto"/>
          <w:lang w:eastAsia="fr-FR"/>
        </w:rPr>
        <w:t>4.5</w:t>
      </w:r>
      <w:r w:rsidR="009B237A" w:rsidRPr="00680744">
        <w:rPr>
          <w:color w:val="auto"/>
          <w:lang w:eastAsia="fr-FR"/>
        </w:rPr>
        <w:t xml:space="preserve">) Carefully place the </w:t>
      </w:r>
      <w:r w:rsidRPr="00680744">
        <w:rPr>
          <w:color w:val="auto"/>
          <w:lang w:eastAsia="fr-FR"/>
        </w:rPr>
        <w:t>associated tissues</w:t>
      </w:r>
      <w:r w:rsidR="009B237A" w:rsidRPr="00680744">
        <w:rPr>
          <w:color w:val="auto"/>
          <w:lang w:eastAsia="fr-FR"/>
        </w:rPr>
        <w:t xml:space="preserve"> in a humidified incubator at 37 °C with 5% CO</w:t>
      </w:r>
      <w:r w:rsidR="009B237A" w:rsidRPr="00680744">
        <w:rPr>
          <w:color w:val="auto"/>
          <w:vertAlign w:val="subscript"/>
          <w:lang w:eastAsia="fr-FR"/>
        </w:rPr>
        <w:t>2</w:t>
      </w:r>
      <w:r w:rsidR="009B237A" w:rsidRPr="00680744">
        <w:rPr>
          <w:color w:val="auto"/>
          <w:lang w:eastAsia="fr-FR"/>
        </w:rPr>
        <w:t xml:space="preserve"> </w:t>
      </w:r>
      <w:r w:rsidR="00B24A3A" w:rsidRPr="00680744">
        <w:rPr>
          <w:color w:val="auto"/>
          <w:lang w:eastAsia="fr-FR"/>
        </w:rPr>
        <w:t>for 48</w:t>
      </w:r>
      <w:r w:rsidR="001E07A8" w:rsidRPr="00680744">
        <w:rPr>
          <w:color w:val="auto"/>
          <w:lang w:eastAsia="fr-FR"/>
        </w:rPr>
        <w:t xml:space="preserve"> </w:t>
      </w:r>
      <w:r w:rsidR="00B24A3A" w:rsidRPr="00680744">
        <w:rPr>
          <w:color w:val="auto"/>
          <w:lang w:eastAsia="fr-FR"/>
        </w:rPr>
        <w:t>h.</w:t>
      </w:r>
      <w:r w:rsidR="00CB136C" w:rsidRPr="00680744">
        <w:rPr>
          <w:color w:val="auto"/>
          <w:lang w:eastAsia="fr-FR"/>
        </w:rPr>
        <w:t xml:space="preserve"> </w:t>
      </w:r>
      <w:r w:rsidR="00814140" w:rsidRPr="00680744">
        <w:rPr>
          <w:color w:val="auto"/>
          <w:shd w:val="clear" w:color="auto" w:fill="FFFFFF"/>
        </w:rPr>
        <w:t xml:space="preserve">Cultured tissues can be grafted onto </w:t>
      </w:r>
      <w:r w:rsidR="00DF6584" w:rsidRPr="00680744">
        <w:rPr>
          <w:bCs/>
          <w:color w:val="auto"/>
        </w:rPr>
        <w:t xml:space="preserve">the </w:t>
      </w:r>
      <w:proofErr w:type="spellStart"/>
      <w:r w:rsidR="00223B63" w:rsidRPr="00680744">
        <w:rPr>
          <w:color w:val="auto"/>
        </w:rPr>
        <w:t>chorioallantoic</w:t>
      </w:r>
      <w:proofErr w:type="spellEnd"/>
      <w:r w:rsidR="00223B63" w:rsidRPr="00680744">
        <w:rPr>
          <w:color w:val="auto"/>
        </w:rPr>
        <w:t xml:space="preserve"> membrane</w:t>
      </w:r>
      <w:r w:rsidR="001E07A8" w:rsidRPr="00680744">
        <w:rPr>
          <w:color w:val="auto"/>
        </w:rPr>
        <w:t xml:space="preserve"> (CAM)</w:t>
      </w:r>
      <w:r w:rsidR="00F53416" w:rsidRPr="00680744">
        <w:rPr>
          <w:b/>
          <w:color w:val="auto"/>
        </w:rPr>
        <w:t>.</w:t>
      </w:r>
      <w:r w:rsidR="001F01C3" w:rsidRPr="00680744">
        <w:rPr>
          <w:b/>
          <w:color w:val="auto"/>
        </w:rPr>
        <w:t xml:space="preserve"> </w:t>
      </w:r>
    </w:p>
    <w:p w14:paraId="1B1AD503" w14:textId="77777777" w:rsidR="00DC0E53" w:rsidRDefault="00DC0E53" w:rsidP="00680744">
      <w:pPr>
        <w:widowControl/>
        <w:contextualSpacing/>
        <w:rPr>
          <w:b/>
          <w:color w:val="auto"/>
          <w:lang w:eastAsia="fr-FR"/>
        </w:rPr>
      </w:pPr>
    </w:p>
    <w:p w14:paraId="03A4E641" w14:textId="3886D48E" w:rsidR="00A77B04" w:rsidRPr="00680744" w:rsidRDefault="00B728D2" w:rsidP="00680744">
      <w:pPr>
        <w:widowControl/>
        <w:contextualSpacing/>
        <w:rPr>
          <w:color w:val="auto"/>
          <w:lang w:eastAsia="fr-FR"/>
        </w:rPr>
      </w:pPr>
      <w:r w:rsidRPr="001C757B">
        <w:rPr>
          <w:color w:val="auto"/>
          <w:lang w:eastAsia="fr-FR"/>
        </w:rPr>
        <w:t>NOTE:</w:t>
      </w:r>
      <w:r w:rsidR="001E07A8" w:rsidRPr="00680744">
        <w:rPr>
          <w:b/>
          <w:color w:val="auto"/>
          <w:lang w:eastAsia="fr-FR"/>
        </w:rPr>
        <w:t xml:space="preserve"> </w:t>
      </w:r>
      <w:r w:rsidR="007C6D52" w:rsidRPr="00DC0E53">
        <w:rPr>
          <w:color w:val="auto"/>
          <w:lang w:eastAsia="fr-FR"/>
        </w:rPr>
        <w:t xml:space="preserve">Ectopic </w:t>
      </w:r>
      <w:r w:rsidR="006C1EE6" w:rsidRPr="00DC0E53">
        <w:rPr>
          <w:color w:val="auto"/>
          <w:lang w:eastAsia="fr-FR"/>
        </w:rPr>
        <w:t>organ</w:t>
      </w:r>
      <w:r w:rsidR="00142001" w:rsidRPr="00DC0E53">
        <w:rPr>
          <w:color w:val="auto"/>
          <w:lang w:eastAsia="fr-FR"/>
        </w:rPr>
        <w:t xml:space="preserve"> formation </w:t>
      </w:r>
      <w:r w:rsidR="006C1EE6" w:rsidRPr="00DC0E53">
        <w:rPr>
          <w:color w:val="auto"/>
          <w:lang w:eastAsia="fr-FR"/>
        </w:rPr>
        <w:t xml:space="preserve">in </w:t>
      </w:r>
      <w:r w:rsidR="00223B63" w:rsidRPr="00DC0E53">
        <w:rPr>
          <w:color w:val="auto"/>
          <w:lang w:eastAsia="fr-FR"/>
        </w:rPr>
        <w:t xml:space="preserve">the </w:t>
      </w:r>
      <w:r w:rsidR="001E07A8" w:rsidRPr="00DC0E53">
        <w:rPr>
          <w:color w:val="auto"/>
        </w:rPr>
        <w:t>CAM</w:t>
      </w:r>
      <w:r w:rsidR="00223B63" w:rsidRPr="00DC0E53">
        <w:rPr>
          <w:color w:val="auto"/>
          <w:lang w:eastAsia="fr-FR"/>
        </w:rPr>
        <w:t xml:space="preserve"> </w:t>
      </w:r>
      <w:r w:rsidR="007F19AE" w:rsidRPr="00DC0E53">
        <w:rPr>
          <w:color w:val="auto"/>
          <w:lang w:eastAsia="fr-FR"/>
        </w:rPr>
        <w:t>was</w:t>
      </w:r>
      <w:r w:rsidR="007F19AE" w:rsidRPr="00680744">
        <w:rPr>
          <w:color w:val="auto"/>
          <w:lang w:eastAsia="fr-FR"/>
        </w:rPr>
        <w:t xml:space="preserve"> </w:t>
      </w:r>
      <w:r w:rsidR="00204BE2" w:rsidRPr="00680744">
        <w:rPr>
          <w:color w:val="auto"/>
          <w:lang w:eastAsia="fr-FR"/>
        </w:rPr>
        <w:t>previously</w:t>
      </w:r>
      <w:r w:rsidR="007F19AE" w:rsidRPr="00680744">
        <w:rPr>
          <w:color w:val="auto"/>
          <w:lang w:eastAsia="fr-FR"/>
        </w:rPr>
        <w:t xml:space="preserve"> detailed</w:t>
      </w:r>
      <w:r w:rsidR="00102AB1" w:rsidRPr="00680744">
        <w:rPr>
          <w:color w:val="auto"/>
          <w:shd w:val="clear" w:color="auto" w:fill="FFFFFF"/>
        </w:rPr>
        <w:fldChar w:fldCharType="begin" w:fldLock="1"/>
      </w:r>
      <w:r w:rsidR="00102AB1" w:rsidRPr="00680744">
        <w:rPr>
          <w:color w:val="auto"/>
          <w:shd w:val="clear" w:color="auto" w:fill="FFFFFF"/>
        </w:rPr>
        <w:instrText>ADDIN CSL_CITATION {"citationItems":[{"id":"ITEM-1","itemData":{"DOI":"10.3791/57114","abstract":"The avian embryo, as an experimental model, has been of utmost importance for seminal discoveries in developmental biology. Among several approaches, the formation of quail-chicken chimeras and the use of the chorioallantoic membrane (CAM) to sustain the development of ectopic tissues date back to the last century. Nowadays, the combination of these classical techniques with recent in vitro methodologies offers novel prospects to further explore organ formation. Here we describe a two-step approach to study early-and late-stages of organogenesis. Briefly, the embryonic region containing the presumptive territory of the organ is isolated from quail embryos and grown in vitro in an organotypic system (up to 48 h). Cultured tissues are subsequently grafted onto the CAM of a chicken embryo. After 10 days of in ovo development, fully formed organs are obtained from grafted tissues. This method also allows the modulation of signaling pathways by the regular administration of pharmacological agents and tissue genetic manipulation throughout in vitro and in ovo developmental steps. Additionally, developing tissues can be collected at any time-window to analyze their gene-expression profile (using quantitative PCR (qPCR), microarrays, etc.) and morphology (assessed with conventional histology and immunochemistry). The described experimental procedure can be used as a tool to follow organ formation outside the avian embryo, from the early stages of organogenesis to fully formed and functional organs.","author":[{"dropping-particle":"","family":"Figueiredo","given":"Marta","non-dropping-particle":"","parse-names":false,"suffix":""},{"dropping-particle":"","family":"Neves","given":"Hélia","non-dropping-particle":"","parse-names":false,"suffix":""}],"container-title":"J. Vis. Exp","id":"ITEM-1","issue":"13610","issued":{"date-parts":[["2018"]]},"title":"Two-step Approach to Explore Early-and Late-stages of Organ Formation in the Avian Model: The Thymus and Parathyroid Glands Organogenesis Paradigm Video Link","type":"article-journal","volume":"5711437915"},"uris":["http://www.mendeley.com/documents/?uuid=7b654a9f-d99e-3969-909e-613c132d3855"]}],"mendeley":{"formattedCitation":"&lt;sup&gt;8&lt;/sup&gt;","plainTextFormattedCitation":"8","previouslyFormattedCitation":"&lt;sup&gt;8&lt;/sup&gt;"},"properties":{"noteIndex":0},"schema":"https://github.com/citation-style-language/schema/raw/master/csl-citation.json"}</w:instrText>
      </w:r>
      <w:r w:rsidR="00102AB1" w:rsidRPr="00680744">
        <w:rPr>
          <w:color w:val="auto"/>
          <w:shd w:val="clear" w:color="auto" w:fill="FFFFFF"/>
        </w:rPr>
        <w:fldChar w:fldCharType="separate"/>
      </w:r>
      <w:r w:rsidR="00102AB1" w:rsidRPr="00680744">
        <w:rPr>
          <w:noProof/>
          <w:color w:val="auto"/>
          <w:shd w:val="clear" w:color="auto" w:fill="FFFFFF"/>
          <w:vertAlign w:val="superscript"/>
        </w:rPr>
        <w:t>8</w:t>
      </w:r>
      <w:r w:rsidR="00102AB1" w:rsidRPr="00680744">
        <w:rPr>
          <w:color w:val="auto"/>
          <w:shd w:val="clear" w:color="auto" w:fill="FFFFFF"/>
        </w:rPr>
        <w:fldChar w:fldCharType="end"/>
      </w:r>
      <w:r w:rsidR="00312F60" w:rsidRPr="00680744">
        <w:rPr>
          <w:color w:val="auto"/>
          <w:lang w:eastAsia="fr-FR"/>
        </w:rPr>
        <w:t>.</w:t>
      </w:r>
    </w:p>
    <w:p w14:paraId="4244DDB9" w14:textId="77777777" w:rsidR="00312F60" w:rsidRPr="00680744" w:rsidRDefault="00312F60" w:rsidP="00680744">
      <w:pPr>
        <w:widowControl/>
        <w:contextualSpacing/>
        <w:rPr>
          <w:color w:val="auto"/>
        </w:rPr>
      </w:pPr>
    </w:p>
    <w:p w14:paraId="3E79FCA8" w14:textId="48D31F6B" w:rsidR="006305D7" w:rsidRPr="00680744" w:rsidRDefault="006305D7" w:rsidP="00680744">
      <w:pPr>
        <w:pStyle w:val="NormalWeb"/>
        <w:widowControl/>
        <w:spacing w:before="0" w:beforeAutospacing="0" w:after="0" w:afterAutospacing="0"/>
        <w:contextualSpacing/>
        <w:rPr>
          <w:b/>
          <w:color w:val="auto"/>
        </w:rPr>
      </w:pPr>
      <w:r w:rsidRPr="00680744">
        <w:rPr>
          <w:b/>
          <w:color w:val="auto"/>
        </w:rPr>
        <w:t>REPRESENTATIVE RESULTS</w:t>
      </w:r>
      <w:r w:rsidR="00EF1462" w:rsidRPr="00680744">
        <w:rPr>
          <w:b/>
          <w:color w:val="auto"/>
        </w:rPr>
        <w:t xml:space="preserve">: </w:t>
      </w:r>
    </w:p>
    <w:p w14:paraId="2DA3A267" w14:textId="5E134120" w:rsidR="001A4610" w:rsidRPr="00680744" w:rsidRDefault="00FC16F1" w:rsidP="00680744">
      <w:pPr>
        <w:widowControl/>
        <w:contextualSpacing/>
        <w:rPr>
          <w:color w:val="auto"/>
          <w:lang w:eastAsia="fr-FR"/>
        </w:rPr>
      </w:pPr>
      <w:r w:rsidRPr="00680744">
        <w:rPr>
          <w:color w:val="auto"/>
          <w:lang w:eastAsia="fr-FR"/>
        </w:rPr>
        <w:t>T</w:t>
      </w:r>
      <w:r w:rsidR="0051206E" w:rsidRPr="00680744">
        <w:rPr>
          <w:color w:val="auto"/>
          <w:lang w:eastAsia="fr-FR"/>
        </w:rPr>
        <w:t>he protocol detail</w:t>
      </w:r>
      <w:r w:rsidR="00796A42" w:rsidRPr="00680744">
        <w:rPr>
          <w:color w:val="auto"/>
          <w:lang w:eastAsia="fr-FR"/>
        </w:rPr>
        <w:t>s</w:t>
      </w:r>
      <w:r w:rsidR="0051206E" w:rsidRPr="00680744">
        <w:rPr>
          <w:color w:val="auto"/>
          <w:lang w:eastAsia="fr-FR"/>
        </w:rPr>
        <w:t xml:space="preserve"> </w:t>
      </w:r>
      <w:r w:rsidR="00177133" w:rsidRPr="00680744">
        <w:rPr>
          <w:color w:val="auto"/>
          <w:lang w:eastAsia="fr-FR"/>
        </w:rPr>
        <w:t xml:space="preserve">a method </w:t>
      </w:r>
      <w:r w:rsidR="00B728D2">
        <w:rPr>
          <w:color w:val="auto"/>
          <w:lang w:eastAsia="fr-FR"/>
        </w:rPr>
        <w:t>to isolate</w:t>
      </w:r>
      <w:r w:rsidR="001A4610" w:rsidRPr="00680744">
        <w:rPr>
          <w:color w:val="auto"/>
          <w:lang w:eastAsia="fr-FR"/>
        </w:rPr>
        <w:t xml:space="preserve"> avian embryonic tissues to be used in several cellular and developmental biology technical approaches</w:t>
      </w:r>
      <w:r w:rsidR="00B728D2" w:rsidRPr="00680744">
        <w:rPr>
          <w:color w:val="auto"/>
          <w:lang w:eastAsia="fr-FR"/>
        </w:rPr>
        <w:t>.</w:t>
      </w:r>
      <w:r w:rsidR="00B728D2">
        <w:rPr>
          <w:color w:val="auto"/>
          <w:lang w:eastAsia="fr-FR"/>
        </w:rPr>
        <w:t xml:space="preserve"> </w:t>
      </w:r>
      <w:r w:rsidR="00A061DF" w:rsidRPr="00680744">
        <w:rPr>
          <w:color w:val="auto"/>
        </w:rPr>
        <w:t>This method</w:t>
      </w:r>
      <w:r w:rsidR="00331BD7" w:rsidRPr="00680744">
        <w:rPr>
          <w:color w:val="auto"/>
        </w:rPr>
        <w:t xml:space="preserve"> was previously </w:t>
      </w:r>
      <w:r w:rsidR="0051206E" w:rsidRPr="00680744">
        <w:rPr>
          <w:color w:val="auto"/>
          <w:lang w:eastAsia="fr-FR"/>
        </w:rPr>
        <w:t xml:space="preserve">employed </w:t>
      </w:r>
      <w:r w:rsidR="00BF496F" w:rsidRPr="00680744">
        <w:rPr>
          <w:color w:val="auto"/>
          <w:lang w:eastAsia="fr-FR"/>
        </w:rPr>
        <w:t xml:space="preserve">to </w:t>
      </w:r>
      <w:r w:rsidR="001A4610" w:rsidRPr="00680744">
        <w:rPr>
          <w:color w:val="auto"/>
          <w:lang w:eastAsia="fr-FR"/>
        </w:rPr>
        <w:t>study epithelial-mesenchymal interaction during early stages of thymus formation</w:t>
      </w:r>
      <w:r w:rsidR="00A17F63" w:rsidRPr="00680744">
        <w:rPr>
          <w:color w:val="auto"/>
          <w:lang w:eastAsia="fr-FR"/>
        </w:rPr>
        <w:fldChar w:fldCharType="begin" w:fldLock="1"/>
      </w:r>
      <w:r w:rsidR="00A17F63" w:rsidRPr="00680744">
        <w:rPr>
          <w:color w:val="auto"/>
          <w:lang w:eastAsia="fr-FR"/>
        </w:rPr>
        <w:instrText>ADDIN CSL_CITATION {"citationItems":[{"id":"ITEM-1","itemData":{"DOI":"10.1016/j.ydbio.2011.10.022","ISBN":"http://dx.doi.org/10.1016/j.ydbio.2011.10.022","ISSN":"1095564X","PMID":"22057081","abstract":"Epithelial-mesenchymal interactions are crucial for the development of the endoderm of the pharyngeal pouches into the epithelia of thymus and parathyroid glands. Here we investigated the dynamics of epithelial-mesenchymal interactions that take place at the earliest stages of thymic and parathyroid organogenesis using the quail-chick model together with a co-culture system capable of reproducing these early events in vitro. The presumptive territories of thymus and parathyroid epithelia were identified in three-dimensionally preserved pharyngeal endoderm of embryonic day 4.5 chick embryos on the basis of the expression of Foxn1 and Gcm2, respectively: the thymic rudiment is located in the dorsal domain of the third and fourth pouches, while the parathyroid rudiment occupies a more medial/anterior pouch domain. Using in vitro quail-chick tissue associations combined with in ovo transplantations, we show that the somatopleural but not the limb bud mesenchyme, can mimic the role of neural crest-derived pharyngeal mesenchyme to sustain development of these glands up to terminal differentiation. Furthermore, mesenchymal-derived Bmp4 appears to be essential to promote early stages of endoderm development during a short window of time, irrespective of the mesenchymal source. In vivo studies using the quail-chick system and implantation of growth factor soaked-beads further showed that expression of Bmp4 by the mesenchyme is necessary during a 24. h-period of time. After this period however, Bmp4 is no longer required and another signalling factor produced by the mesenchyme, Fgf10, influences later differentiation of the pouch endoderm. These results show that morphological development and cell differentiation of thymus and parathyroid epithelia require a succession of signals emanating from the associated mesenchyme, among which Bmp4 plays a pivotal role for triggering thymic epithelium specification. © 2011 Elsevier Inc.","author":[{"dropping-particle":"","family":"Neves","given":"Hélia","non-dropping-particle":"","parse-names":false,"suffix":""},{"dropping-particle":"","family":"Dupin","given":"Elisabeth","non-dropping-particle":"","parse-names":false,"suffix":""},{"dropping-particle":"","family":"Parreira","given":"Leonor","non-dropping-particle":"","parse-names":false,"suffix":""},{"dropping-particle":"","family":"Douarin","given":"Nicole M.","non-dropping-particle":"Le","parse-names":false,"suffix":""}],"container-title":"Developmental Biology","id":"ITEM-1","issue":"2","issued":{"date-parts":[["2012"]]},"page":"208-219","title":"Modulation of Bmp4 signalling in the epithelial-mesenchymal interactions that take place in early thymus and parathyroid development in avian embryos","type":"article-journal","volume":"361"},"uris":["http://www.mendeley.com/documents/?uuid=b8c2ebca-da68-3d97-ae48-c76aa2a74ee5"]}],"mendeley":{"formattedCitation":"&lt;sup&gt;5&lt;/sup&gt;","plainTextFormattedCitation":"5","previouslyFormattedCitation":"&lt;sup&gt;5&lt;/sup&gt;"},"properties":{"noteIndex":0},"schema":"https://github.com/citation-style-language/schema/raw/master/csl-citation.json"}</w:instrText>
      </w:r>
      <w:r w:rsidR="00A17F63" w:rsidRPr="00680744">
        <w:rPr>
          <w:color w:val="auto"/>
          <w:lang w:eastAsia="fr-FR"/>
        </w:rPr>
        <w:fldChar w:fldCharType="separate"/>
      </w:r>
      <w:r w:rsidR="00A17F63" w:rsidRPr="00680744">
        <w:rPr>
          <w:noProof/>
          <w:color w:val="auto"/>
          <w:vertAlign w:val="superscript"/>
          <w:lang w:eastAsia="fr-FR"/>
        </w:rPr>
        <w:t>5</w:t>
      </w:r>
      <w:r w:rsidR="00A17F63" w:rsidRPr="00680744">
        <w:rPr>
          <w:color w:val="auto"/>
          <w:lang w:eastAsia="fr-FR"/>
        </w:rPr>
        <w:fldChar w:fldCharType="end"/>
      </w:r>
      <w:r w:rsidR="001A4610" w:rsidRPr="00680744">
        <w:rPr>
          <w:color w:val="auto"/>
          <w:lang w:eastAsia="fr-FR"/>
        </w:rPr>
        <w:t xml:space="preserve">. </w:t>
      </w:r>
      <w:r w:rsidR="00874536" w:rsidRPr="00680744">
        <w:rPr>
          <w:color w:val="auto"/>
          <w:shd w:val="clear" w:color="auto" w:fill="FFFFFF"/>
        </w:rPr>
        <w:t xml:space="preserve">Herein, new results are </w:t>
      </w:r>
      <w:r w:rsidR="00B728D2" w:rsidRPr="00680744">
        <w:rPr>
          <w:color w:val="auto"/>
          <w:shd w:val="clear" w:color="auto" w:fill="FFFFFF"/>
        </w:rPr>
        <w:t>show</w:t>
      </w:r>
      <w:r w:rsidR="00B728D2">
        <w:rPr>
          <w:color w:val="auto"/>
          <w:shd w:val="clear" w:color="auto" w:fill="FFFFFF"/>
        </w:rPr>
        <w:t>n</w:t>
      </w:r>
      <w:r w:rsidR="00B728D2" w:rsidRPr="00680744">
        <w:rPr>
          <w:color w:val="auto"/>
          <w:shd w:val="clear" w:color="auto" w:fill="FFFFFF"/>
        </w:rPr>
        <w:t xml:space="preserve"> </w:t>
      </w:r>
      <w:r w:rsidR="00874536" w:rsidRPr="00680744">
        <w:rPr>
          <w:color w:val="auto"/>
          <w:shd w:val="clear" w:color="auto" w:fill="FFFFFF"/>
        </w:rPr>
        <w:t xml:space="preserve">in </w:t>
      </w:r>
      <w:r w:rsidR="00874536" w:rsidRPr="001C757B">
        <w:rPr>
          <w:b/>
          <w:color w:val="auto"/>
          <w:shd w:val="clear" w:color="auto" w:fill="FFFFFF"/>
        </w:rPr>
        <w:t xml:space="preserve">Figure 1 and </w:t>
      </w:r>
      <w:r w:rsidR="00B728D2" w:rsidRPr="00960B11">
        <w:rPr>
          <w:b/>
          <w:color w:val="auto"/>
          <w:shd w:val="clear" w:color="auto" w:fill="FFFFFF"/>
        </w:rPr>
        <w:t xml:space="preserve">Figure </w:t>
      </w:r>
      <w:r w:rsidR="00874536" w:rsidRPr="001C757B">
        <w:rPr>
          <w:b/>
          <w:color w:val="auto"/>
          <w:shd w:val="clear" w:color="auto" w:fill="FFFFFF"/>
        </w:rPr>
        <w:t>2</w:t>
      </w:r>
      <w:r w:rsidR="00874536" w:rsidRPr="00680744">
        <w:rPr>
          <w:color w:val="auto"/>
          <w:shd w:val="clear" w:color="auto" w:fill="FFFFFF"/>
        </w:rPr>
        <w:t>, using similar approaches.</w:t>
      </w:r>
    </w:p>
    <w:p w14:paraId="53F4E383" w14:textId="77777777" w:rsidR="00DC0E53" w:rsidRDefault="00DC0E53" w:rsidP="00680744">
      <w:pPr>
        <w:widowControl/>
        <w:contextualSpacing/>
        <w:rPr>
          <w:bCs/>
          <w:color w:val="auto"/>
        </w:rPr>
      </w:pPr>
    </w:p>
    <w:p w14:paraId="0A44CCDA" w14:textId="6D078136" w:rsidR="002B5FCA" w:rsidRDefault="00EA6133" w:rsidP="00680744">
      <w:pPr>
        <w:widowControl/>
        <w:contextualSpacing/>
        <w:rPr>
          <w:bCs/>
          <w:color w:val="auto"/>
        </w:rPr>
      </w:pPr>
      <w:r w:rsidRPr="00680744">
        <w:rPr>
          <w:bCs/>
          <w:color w:val="auto"/>
        </w:rPr>
        <w:t xml:space="preserve"> </w:t>
      </w:r>
      <w:r w:rsidR="002B5FCA" w:rsidRPr="00680744">
        <w:rPr>
          <w:bCs/>
          <w:color w:val="auto"/>
        </w:rPr>
        <w:t>[Place Figure 1 here]</w:t>
      </w:r>
    </w:p>
    <w:p w14:paraId="59595B07" w14:textId="77777777" w:rsidR="00DC0E53" w:rsidRPr="00680744" w:rsidRDefault="00DC0E53" w:rsidP="00680744">
      <w:pPr>
        <w:widowControl/>
        <w:contextualSpacing/>
        <w:rPr>
          <w:bCs/>
          <w:color w:val="auto"/>
        </w:rPr>
      </w:pPr>
    </w:p>
    <w:p w14:paraId="3028FB4C" w14:textId="3D5004D9" w:rsidR="008D3F47" w:rsidRDefault="009B532E" w:rsidP="00680744">
      <w:pPr>
        <w:widowControl/>
        <w:contextualSpacing/>
        <w:rPr>
          <w:color w:val="auto"/>
          <w:lang w:eastAsia="fr-FR"/>
        </w:rPr>
      </w:pPr>
      <w:r w:rsidRPr="001C757B">
        <w:rPr>
          <w:b/>
          <w:bCs/>
          <w:color w:val="auto"/>
        </w:rPr>
        <w:t>Figure 1</w:t>
      </w:r>
      <w:r w:rsidRPr="00680744">
        <w:rPr>
          <w:bCs/>
          <w:color w:val="auto"/>
        </w:rPr>
        <w:t xml:space="preserve"> </w:t>
      </w:r>
      <w:r w:rsidR="00B728D2">
        <w:rPr>
          <w:bCs/>
          <w:color w:val="auto"/>
        </w:rPr>
        <w:t>is</w:t>
      </w:r>
      <w:r w:rsidR="00B728D2" w:rsidRPr="00680744">
        <w:rPr>
          <w:bCs/>
          <w:color w:val="auto"/>
        </w:rPr>
        <w:t xml:space="preserve"> </w:t>
      </w:r>
      <w:r w:rsidR="00DD1077" w:rsidRPr="00680744">
        <w:rPr>
          <w:bCs/>
          <w:color w:val="auto"/>
        </w:rPr>
        <w:t>a schematic drawing</w:t>
      </w:r>
      <w:r w:rsidR="00DB10BA" w:rsidRPr="00680744">
        <w:rPr>
          <w:color w:val="auto"/>
          <w:shd w:val="clear" w:color="auto" w:fill="FFFFFF"/>
        </w:rPr>
        <w:t xml:space="preserve"> </w:t>
      </w:r>
      <w:r w:rsidR="00DD1077" w:rsidRPr="00680744">
        <w:rPr>
          <w:color w:val="auto"/>
          <w:shd w:val="clear" w:color="auto" w:fill="FFFFFF"/>
        </w:rPr>
        <w:t xml:space="preserve">of </w:t>
      </w:r>
      <w:r w:rsidR="00DB10BA" w:rsidRPr="00680744">
        <w:rPr>
          <w:color w:val="auto"/>
          <w:shd w:val="clear" w:color="auto" w:fill="FFFFFF"/>
        </w:rPr>
        <w:t xml:space="preserve">the </w:t>
      </w:r>
      <w:r w:rsidR="00DB10BA" w:rsidRPr="00680744">
        <w:rPr>
          <w:bCs/>
          <w:color w:val="auto"/>
        </w:rPr>
        <w:t xml:space="preserve">endoderm </w:t>
      </w:r>
      <w:r w:rsidR="00DD1077" w:rsidRPr="00680744">
        <w:rPr>
          <w:color w:val="auto"/>
          <w:shd w:val="clear" w:color="auto" w:fill="FFFFFF"/>
        </w:rPr>
        <w:t>isolated from the pharynx</w:t>
      </w:r>
      <w:r w:rsidR="00DD1077" w:rsidRPr="00680744">
        <w:rPr>
          <w:bCs/>
          <w:color w:val="auto"/>
        </w:rPr>
        <w:t xml:space="preserve"> </w:t>
      </w:r>
      <w:r w:rsidR="00AA2DD4" w:rsidRPr="00680744">
        <w:rPr>
          <w:color w:val="auto"/>
          <w:shd w:val="clear" w:color="auto" w:fill="FFFFFF"/>
        </w:rPr>
        <w:t>at qE3 (and cE3.5)</w:t>
      </w:r>
      <w:r w:rsidR="00AA2DD4" w:rsidRPr="00680744">
        <w:rPr>
          <w:bCs/>
          <w:color w:val="auto"/>
        </w:rPr>
        <w:t xml:space="preserve"> </w:t>
      </w:r>
      <w:r w:rsidR="00DB10BA" w:rsidRPr="00680744">
        <w:rPr>
          <w:bCs/>
          <w:color w:val="auto"/>
        </w:rPr>
        <w:t>(</w:t>
      </w:r>
      <w:r w:rsidR="00B728D2" w:rsidRPr="00960B11">
        <w:rPr>
          <w:b/>
          <w:color w:val="auto"/>
          <w:shd w:val="clear" w:color="auto" w:fill="FFFFFF"/>
        </w:rPr>
        <w:t xml:space="preserve">Figure </w:t>
      </w:r>
      <w:r w:rsidR="00DB10BA" w:rsidRPr="001C757B">
        <w:rPr>
          <w:b/>
          <w:bCs/>
          <w:color w:val="auto"/>
        </w:rPr>
        <w:t>1A</w:t>
      </w:r>
      <w:r w:rsidR="00DB10BA" w:rsidRPr="00680744">
        <w:rPr>
          <w:bCs/>
          <w:color w:val="auto"/>
        </w:rPr>
        <w:t xml:space="preserve">) and the </w:t>
      </w:r>
      <w:r w:rsidR="00DB10BA" w:rsidRPr="001C757B">
        <w:rPr>
          <w:bCs/>
          <w:color w:val="auto"/>
        </w:rPr>
        <w:t>in situ</w:t>
      </w:r>
      <w:r w:rsidR="00DB10BA" w:rsidRPr="00680744">
        <w:rPr>
          <w:bCs/>
          <w:color w:val="auto"/>
        </w:rPr>
        <w:t xml:space="preserve"> expression of </w:t>
      </w:r>
      <w:r w:rsidR="00DE4859" w:rsidRPr="00680744">
        <w:rPr>
          <w:bCs/>
          <w:color w:val="auto"/>
        </w:rPr>
        <w:t xml:space="preserve">two endoderm-related </w:t>
      </w:r>
      <w:r w:rsidR="00A955D4" w:rsidRPr="00680744">
        <w:rPr>
          <w:color w:val="auto"/>
          <w:lang w:eastAsia="fr-FR"/>
        </w:rPr>
        <w:t>genes</w:t>
      </w:r>
      <w:r w:rsidR="002F1910" w:rsidRPr="00680744">
        <w:rPr>
          <w:color w:val="auto"/>
          <w:lang w:eastAsia="fr-FR"/>
        </w:rPr>
        <w:t xml:space="preserve">, </w:t>
      </w:r>
      <w:r w:rsidR="00DC0E53" w:rsidRPr="00DC0E53">
        <w:rPr>
          <w:i/>
          <w:color w:val="auto"/>
          <w:lang w:eastAsia="fr-FR"/>
        </w:rPr>
        <w:t>s</w:t>
      </w:r>
      <w:r w:rsidR="0089093A" w:rsidRPr="00DC0E53">
        <w:rPr>
          <w:i/>
          <w:color w:val="auto"/>
          <w:lang w:eastAsia="fr-FR"/>
        </w:rPr>
        <w:t xml:space="preserve">onic </w:t>
      </w:r>
      <w:r w:rsidR="00DC0E53">
        <w:rPr>
          <w:i/>
          <w:color w:val="auto"/>
          <w:lang w:eastAsia="fr-FR"/>
        </w:rPr>
        <w:t>h</w:t>
      </w:r>
      <w:r w:rsidR="0089093A" w:rsidRPr="00DC0E53">
        <w:rPr>
          <w:i/>
          <w:color w:val="auto"/>
          <w:lang w:eastAsia="fr-FR"/>
        </w:rPr>
        <w:t>edgehog</w:t>
      </w:r>
      <w:r w:rsidR="001A49CD" w:rsidRPr="00680744">
        <w:rPr>
          <w:color w:val="auto"/>
          <w:lang w:eastAsia="fr-FR"/>
        </w:rPr>
        <w:fldChar w:fldCharType="begin" w:fldLock="1"/>
      </w:r>
      <w:r w:rsidR="001B310A" w:rsidRPr="00680744">
        <w:rPr>
          <w:color w:val="auto"/>
          <w:lang w:eastAsia="fr-FR"/>
        </w:rPr>
        <w:instrText>ADDIN CSL_CITATION {"citationItems":[{"id":"ITEM-1","itemData":{"DOI":"10.1038/85845","ISBN":"1061-4036 (Print)\\r1061-4036 (Linking)","ISSN":"10614036","PMID":"11242110","abstract":"The DiGeorge/velocardiofacial syndrome (DGS/VCFS) is a relatively common human disorder, usually associated with deletions of chromosome 22q11. The genetic basis for the wide range of developmental anomalies in the heart, glands and facial structures has been elusive. We have investigated the potential role of one candidate gene, Tbx1, which encodes a transcription factor of the T-box family, by producing a null mutation in mice. We found that mice heterozygous for the mutation had a high incidence of cardiac outflow tract anomalies, thus modeling one of the major abnormalities of the human syndrome. Moreover, Tbx1-/- mice displayed a wide range of developmental anomalies encompassing almost all of the common DGS/VCFS features, including hypoplasia of the thymus and parathyroid glands, cardiac outflow tract abnormalities, abnormal facial structures, abnormal vertebrae and cleft palate. On the basis of this phenotype in mice, we propose that TBX1 in humans is a key gene in the etiology of DGS/VCFS.","author":[{"dropping-particle":"","family":"Jerome","given":"Loydie A.","non-dropping-particle":"","parse-names":false,"suffix":""},{"dropping-particle":"","family":"Papaioannou","given":"Virginia E.","non-dropping-particle":"","parse-names":false,"suffix":""}],"container-title":"Nature Genetics","id":"ITEM-1","issue":"3","issued":{"date-parts":[["2001","3","1"]]},"page":"286-291","title":"DiGeorge syndrome phenotype in mice mutant for the T-box gene, Tbx1","type":"article-journal","volume":"27"},"uris":["http://www.mendeley.com/documents/?uuid=7ef9f2b7-79cb-387a-a539-41df16f98364"]}],"mendeley":{"formattedCitation":"&lt;sup&gt;11&lt;/sup&gt;","plainTextFormattedCitation":"11","previouslyFormattedCitation":"&lt;sup&gt;11&lt;/sup&gt;"},"properties":{"noteIndex":0},"schema":"https://github.com/citation-style-language/schema/raw/master/csl-citation.json"}</w:instrText>
      </w:r>
      <w:r w:rsidR="001A49CD" w:rsidRPr="00680744">
        <w:rPr>
          <w:color w:val="auto"/>
          <w:lang w:eastAsia="fr-FR"/>
        </w:rPr>
        <w:fldChar w:fldCharType="separate"/>
      </w:r>
      <w:r w:rsidR="001A49CD" w:rsidRPr="00680744">
        <w:rPr>
          <w:noProof/>
          <w:color w:val="auto"/>
          <w:vertAlign w:val="superscript"/>
          <w:lang w:eastAsia="fr-FR"/>
        </w:rPr>
        <w:t>11</w:t>
      </w:r>
      <w:r w:rsidR="001A49CD" w:rsidRPr="00680744">
        <w:rPr>
          <w:color w:val="auto"/>
          <w:lang w:eastAsia="fr-FR"/>
        </w:rPr>
        <w:fldChar w:fldCharType="end"/>
      </w:r>
      <w:r w:rsidR="001A49CD" w:rsidRPr="00680744">
        <w:rPr>
          <w:color w:val="auto"/>
          <w:vertAlign w:val="superscript"/>
          <w:lang w:eastAsia="fr-FR"/>
        </w:rPr>
        <w:t>,</w:t>
      </w:r>
      <w:r w:rsidR="001A49CD" w:rsidRPr="00680744">
        <w:rPr>
          <w:color w:val="auto"/>
          <w:lang w:eastAsia="fr-FR"/>
        </w:rPr>
        <w:fldChar w:fldCharType="begin" w:fldLock="1"/>
      </w:r>
      <w:r w:rsidR="001B310A" w:rsidRPr="00680744">
        <w:rPr>
          <w:color w:val="auto"/>
          <w:lang w:eastAsia="fr-FR"/>
        </w:rPr>
        <w:instrText>ADDIN CSL_CITATION {"citationItems":[{"id":"ITEM-1","itemData":{"DOI":"10.1159/000321170","ISBN":"1422-6421 (Electronic) 1422-6405 (Linking)","ISSN":"14226405","PMID":"21123999","abstract":"Maldevelopment of outflow tract and aortic arch arteries is among the most common forms of human congenital heart diseases. Both Bmp4 and Tbx1 are known to play critical roles during cardiovascular development. Expression of these two genes partially overlaps in pharyngeal arch areas in mouse embryos. In this study, we applied a conditional gene inactivation approach to test the hypothesis that Bmp4 expressed from the Tbx1 expression domain plays a critical role for normal development of outflow tract and pharyngeal arch arteries. We showed that inactivation of Bmp4 from Tbx1-expressing cells leads to the spectrum of deformities resembling the cardiovascular defects observed in human DiGeorge syndrome patients. Inactivation of Bmp4 from the Tbx1 expression domain did not cause patterning defects, but affected remodeling of outflow tract and pharyngeal arch arteries. Our further examination revealed that Bmp4 is required for normal recruitment/differentiation of smooth muscle cells surrounding the PAA4 and survival of outflow tract cushion mesenchymal cells.","author":[{"dropping-particle":"","family":"Nie","given":"Xuguang","non-dropping-particle":"","parse-names":false,"suffix":""},{"dropping-particle":"","family":"Brown","given":"Christopher B","non-dropping-particle":"","parse-names":false,"suffix":""},{"dropping-particle":"","family":"Wang","given":"Qin","non-dropping-particle":"","parse-names":false,"suffix":""},{"dropping-particle":"","family":"Jiao","given":"Kai","non-dropping-particle":"","parse-names":false,"suffix":""}],"container-title":"Cells Tissues Organs","id":"ITEM-1","issue":"6","issued":{"date-parts":[["2011"]]},"page":"393-403","title":"Inactivation of Bmp4 from the Tbx1 expression domain causes abnormal pharyngeal arch artery and cardiac outflow tract remodeling","type":"article-journal","volume":"193"},"uris":["http://www.mendeley.com/documents/?uuid=b454f5e1-031d-3b4a-9283-114b539873b6"]}],"mendeley":{"formattedCitation":"&lt;sup&gt;12&lt;/sup&gt;","plainTextFormattedCitation":"12","previouslyFormattedCitation":"&lt;sup&gt;12&lt;/sup&gt;"},"properties":{"noteIndex":0},"schema":"https://github.com/citation-style-language/schema/raw/master/csl-citation.json"}</w:instrText>
      </w:r>
      <w:r w:rsidR="001A49CD" w:rsidRPr="00680744">
        <w:rPr>
          <w:color w:val="auto"/>
          <w:lang w:eastAsia="fr-FR"/>
        </w:rPr>
        <w:fldChar w:fldCharType="separate"/>
      </w:r>
      <w:r w:rsidR="001A49CD" w:rsidRPr="00680744">
        <w:rPr>
          <w:noProof/>
          <w:color w:val="auto"/>
          <w:vertAlign w:val="superscript"/>
          <w:lang w:eastAsia="fr-FR"/>
        </w:rPr>
        <w:t>12</w:t>
      </w:r>
      <w:r w:rsidR="001A49CD" w:rsidRPr="00680744">
        <w:rPr>
          <w:color w:val="auto"/>
          <w:lang w:eastAsia="fr-FR"/>
        </w:rPr>
        <w:fldChar w:fldCharType="end"/>
      </w:r>
      <w:r w:rsidR="008D3F47" w:rsidRPr="00680744">
        <w:rPr>
          <w:color w:val="auto"/>
          <w:lang w:eastAsia="fr-FR"/>
        </w:rPr>
        <w:t xml:space="preserve"> </w:t>
      </w:r>
      <w:r w:rsidR="0089093A" w:rsidRPr="00680744">
        <w:rPr>
          <w:color w:val="auto"/>
          <w:lang w:eastAsia="fr-FR"/>
        </w:rPr>
        <w:t xml:space="preserve">and </w:t>
      </w:r>
      <w:r w:rsidR="0089093A" w:rsidRPr="00DC0E53">
        <w:rPr>
          <w:i/>
          <w:color w:val="auto"/>
          <w:lang w:eastAsia="fr-FR"/>
        </w:rPr>
        <w:t>BMP7</w:t>
      </w:r>
      <w:r w:rsidR="00C444BE" w:rsidRPr="00680744">
        <w:rPr>
          <w:color w:val="auto"/>
          <w:lang w:eastAsia="fr-FR"/>
        </w:rPr>
        <w:fldChar w:fldCharType="begin" w:fldLock="1"/>
      </w:r>
      <w:r w:rsidR="001B310A" w:rsidRPr="00680744">
        <w:rPr>
          <w:color w:val="auto"/>
          <w:lang w:eastAsia="fr-FR"/>
        </w:rPr>
        <w:instrText>ADDIN CSL_CITATION {"citationItems":[{"id":"ITEM-1","itemData":{"DOI":"10.1016/j.ydbio.2005.12.015","ISBN":"0012-1606","ISSN":"00121606","PMID":"16530750","abstract":"Previous studies have suggested a role of the homeodomain Six family proteins in patterning the developing vertebrate head that involves appropriate segmentation of three tissue layers, the endoderm, the paraxial mesoderm and the neural crest cells; however, the developmental programs and mechanisms by which the Six genes act in the pharyngeal endoderm remain largely unknown. Here, we examined their roles in pharyngeal pouch development. Six1-/- mice lack thymus and parathyroid and analysis of Six1-/- third pouch endoderm demonstrated that the patterning of the third pouch into thymus/parathyroid primordia is initiated. However, the endodermal cells of the thymus/parathyroid rudiments fail to maintain the expression of the parathyroid-specific gene Gcm2 and the thymus-specific gene Foxn1 and subsequently undergo abnormal apoptosis, leading to a complete disappearance of organ primordia by E12.5. This thus defines the thymus/parathyroid defects present in the Six1 mutant. Analyses of the thymus/parathyroid development in Six1-/-;Six4-/- double mutant show that both Six1 and Six4 act synergistically to control morphogenetic movements of early thymus/parathyroid tissues, and the threshold of Six1/Six4 appears to be crucial for the regulation of the organ primordia-specific gene expression. Previous studies in flies and mice suggested that Eya and Six genes may function downstream of Pax genes. Our data clearly show that Eya1 and Six1 expression in the pouches does not require Pax1/Pax9 function, suggesting that they may function independently from Pax1/Pax9. In contrast, Pax1 expression in all pharyngeal pouches requires both Eya1 and Six1 function. Moreover, we show that the expression of Tbx1, Fgf8 and Wnt5b in the pouch endoderm was normal in Six1-/- embryos and slightly reduced in Six1-/-;Six4-/- double mutant, but was largely reduced in Eya1-/- embryos. These results indicate that Eya1 appears to be upstream of very early events in the initiation of thymus/parathyroid organogenesis, while Six genes appear to act in an early differentiation step during thymus/parathyroid morphogenesis. Together, these analyses establish an essential role for Eya1 and Six genes in patterning the third pouch into organ-specific primordia. © 2006 Elsevier Inc. All rights reserved.","author":[{"dropping-particle":"","family":"Zou","given":"Dan","non-dropping-particle":"","parse-names":false,"suffix":""},{"dropping-particle":"","family":"Silvius","given":"Derek","non-dropping-particle":"","parse-names":false,"suffix":""},{"dropping-particle":"","family":"Davenport","given":"Julie","non-dropping-particle":"","parse-names":false,"suffix":""},{"dropping-particle":"","family":"Grifone","given":"Raphaelle","non-dropping-particle":"","parse-names":false,"suffix":""},{"dropping-particle":"","family":"Maire","given":"Pascal","non-dropping-particle":"","parse-names":false,"suffix":""},{"dropping-particle":"","family":"Xu","given":"Pin Xian","non-dropping-particle":"","parse-names":false,"suffix":""}],"container-title":"Developmental Biology","id":"ITEM-1","issue":"2","issued":{"date-parts":[["2006"]]},"page":"499-512","title":"Patterning of the third pharyngeal pouch into thymus/parathyroid by Six and Eya1","type":"article-journal","volume":"293"},"uris":["http://www.mendeley.com/documents/?uuid=499a2e5d-2904-38e1-8a10-3edb24a2ea87"]}],"mendeley":{"formattedCitation":"&lt;sup&gt;13&lt;/sup&gt;","plainTextFormattedCitation":"13","previouslyFormattedCitation":"&lt;sup&gt;13&lt;/sup&gt;"},"properties":{"noteIndex":0},"schema":"https://github.com/citation-style-language/schema/raw/master/csl-citation.json"}</w:instrText>
      </w:r>
      <w:r w:rsidR="00C444BE" w:rsidRPr="00680744">
        <w:rPr>
          <w:color w:val="auto"/>
          <w:lang w:eastAsia="fr-FR"/>
        </w:rPr>
        <w:fldChar w:fldCharType="separate"/>
      </w:r>
      <w:r w:rsidR="00C444BE" w:rsidRPr="00680744">
        <w:rPr>
          <w:noProof/>
          <w:color w:val="auto"/>
          <w:vertAlign w:val="superscript"/>
          <w:lang w:eastAsia="fr-FR"/>
        </w:rPr>
        <w:t>13</w:t>
      </w:r>
      <w:r w:rsidR="00C444BE" w:rsidRPr="00680744">
        <w:rPr>
          <w:color w:val="auto"/>
          <w:lang w:eastAsia="fr-FR"/>
        </w:rPr>
        <w:fldChar w:fldCharType="end"/>
      </w:r>
      <w:r w:rsidR="00AA2DD4" w:rsidRPr="00680744">
        <w:rPr>
          <w:color w:val="auto"/>
          <w:lang w:eastAsia="fr-FR"/>
        </w:rPr>
        <w:t xml:space="preserve"> in the isolated tissue</w:t>
      </w:r>
      <w:r w:rsidR="00DE4859" w:rsidRPr="00680744">
        <w:rPr>
          <w:color w:val="auto"/>
          <w:lang w:eastAsia="fr-FR"/>
        </w:rPr>
        <w:t>. The</w:t>
      </w:r>
      <w:r w:rsidR="00780491" w:rsidRPr="00680744">
        <w:rPr>
          <w:color w:val="auto"/>
          <w:lang w:eastAsia="fr-FR"/>
        </w:rPr>
        <w:t xml:space="preserve"> whole-</w:t>
      </w:r>
      <w:r w:rsidR="00780491" w:rsidRPr="00603789">
        <w:rPr>
          <w:color w:val="auto"/>
          <w:lang w:eastAsia="fr-FR"/>
        </w:rPr>
        <w:t xml:space="preserve">mount </w:t>
      </w:r>
      <w:r w:rsidR="00780491" w:rsidRPr="001C757B">
        <w:rPr>
          <w:color w:val="auto"/>
          <w:lang w:eastAsia="fr-FR"/>
        </w:rPr>
        <w:t>in situ</w:t>
      </w:r>
      <w:r w:rsidR="00780491" w:rsidRPr="00603789">
        <w:rPr>
          <w:color w:val="auto"/>
          <w:lang w:eastAsia="fr-FR"/>
        </w:rPr>
        <w:t xml:space="preserve"> hybridization</w:t>
      </w:r>
      <w:r w:rsidR="00780491" w:rsidRPr="00680744">
        <w:rPr>
          <w:color w:val="auto"/>
          <w:lang w:eastAsia="fr-FR"/>
        </w:rPr>
        <w:t xml:space="preserve"> </w:t>
      </w:r>
      <w:r w:rsidR="00DE4859" w:rsidRPr="00680744">
        <w:rPr>
          <w:color w:val="auto"/>
          <w:lang w:eastAsia="fr-FR"/>
        </w:rPr>
        <w:t xml:space="preserve">procedures were performed </w:t>
      </w:r>
      <w:r w:rsidR="00D31FFC" w:rsidRPr="00680744">
        <w:rPr>
          <w:color w:val="auto"/>
          <w:lang w:eastAsia="fr-FR"/>
        </w:rPr>
        <w:t>as previously described</w:t>
      </w:r>
      <w:r w:rsidR="004276A9" w:rsidRPr="00680744">
        <w:rPr>
          <w:color w:val="auto"/>
          <w:lang w:eastAsia="fr-FR"/>
        </w:rPr>
        <w:fldChar w:fldCharType="begin" w:fldLock="1"/>
      </w:r>
      <w:r w:rsidR="004276A9" w:rsidRPr="00680744">
        <w:rPr>
          <w:color w:val="auto"/>
          <w:lang w:eastAsia="fr-FR"/>
        </w:rPr>
        <w:instrText>ADDIN CSL_CITATION {"citationItems":[{"id":"ITEM-1","itemData":{"DOI":"10.1016/j.ydbio.2011.10.022","ISBN":"http://dx.doi.org/10.1016/j.ydbio.2011.10.022","ISSN":"1095564X","PMID":"22057081","abstract":"Epithelial-mesenchymal interactions are crucial for the development of the endoderm of the pharyngeal pouches into the epithelia of thymus and parathyroid glands. Here we investigated the dynamics of epithelial-mesenchymal interactions that take place at the earliest stages of thymic and parathyroid organogenesis using the quail-chick model together with a co-culture system capable of reproducing these early events in vitro. The presumptive territories of thymus and parathyroid epithelia were identified in three-dimensionally preserved pharyngeal endoderm of embryonic day 4.5 chick embryos on the basis of the expression of Foxn1 and Gcm2, respectively: the thymic rudiment is located in the dorsal domain of the third and fourth pouches, while the parathyroid rudiment occupies a more medial/anterior pouch domain. Using in vitro quail-chick tissue associations combined with in ovo transplantations, we show that the somatopleural but not the limb bud mesenchyme, can mimic the role of neural crest-derived pharyngeal mesenchyme to sustain development of these glands up to terminal differentiation. Furthermore, mesenchymal-derived Bmp4 appears to be essential to promote early stages of endoderm development during a short window of time, irrespective of the mesenchymal source. In vivo studies using the quail-chick system and implantation of growth factor soaked-beads further showed that expression of Bmp4 by the mesenchyme is necessary during a 24. h-period of time. After this period however, Bmp4 is no longer required and another signalling factor produced by the mesenchyme, Fgf10, influences later differentiation of the pouch endoderm. These results show that morphological development and cell differentiation of thymus and parathyroid epithelia require a succession of signals emanating from the associated mesenchyme, among which Bmp4 plays a pivotal role for triggering thymic epithelium specification. © 2011 Elsevier Inc.","author":[{"dropping-particle":"","family":"Neves","given":"Hélia","non-dropping-particle":"","parse-names":false,"suffix":""},{"dropping-particle":"","family":"Dupin","given":"Elisabeth","non-dropping-particle":"","parse-names":false,"suffix":""},{"dropping-particle":"","family":"Parreira","given":"Leonor","non-dropping-particle":"","parse-names":false,"suffix":""},{"dropping-particle":"","family":"Douarin","given":"Nicole M.","non-dropping-particle":"Le","parse-names":false,"suffix":""}],"container-title":"Developmental Biology","id":"ITEM-1","issue":"2","issued":{"date-parts":[["2012"]]},"page":"208-219","title":"Modulation of Bmp4 signalling in the epithelial-mesenchymal interactions that take place in early thymus and parathyroid development in avian embryos","type":"article-journal","volume":"361"},"uris":["http://www.mendeley.com/documents/?uuid=b8c2ebca-da68-3d97-ae48-c76aa2a74ee5"]}],"mendeley":{"formattedCitation":"&lt;sup&gt;5&lt;/sup&gt;","plainTextFormattedCitation":"5","previouslyFormattedCitation":"&lt;sup&gt;5&lt;/sup&gt;"},"properties":{"noteIndex":0},"schema":"https://github.com/citation-style-language/schema/raw/master/csl-citation.json"}</w:instrText>
      </w:r>
      <w:r w:rsidR="004276A9" w:rsidRPr="00680744">
        <w:rPr>
          <w:color w:val="auto"/>
          <w:lang w:eastAsia="fr-FR"/>
        </w:rPr>
        <w:fldChar w:fldCharType="separate"/>
      </w:r>
      <w:r w:rsidR="004276A9" w:rsidRPr="00680744">
        <w:rPr>
          <w:noProof/>
          <w:color w:val="auto"/>
          <w:vertAlign w:val="superscript"/>
          <w:lang w:eastAsia="fr-FR"/>
        </w:rPr>
        <w:t>5</w:t>
      </w:r>
      <w:r w:rsidR="004276A9" w:rsidRPr="00680744">
        <w:rPr>
          <w:color w:val="auto"/>
          <w:lang w:eastAsia="fr-FR"/>
        </w:rPr>
        <w:fldChar w:fldCharType="end"/>
      </w:r>
      <w:r w:rsidR="004276A9" w:rsidRPr="00680744">
        <w:rPr>
          <w:color w:val="auto"/>
          <w:vertAlign w:val="superscript"/>
          <w:lang w:eastAsia="fr-FR"/>
        </w:rPr>
        <w:t>,</w:t>
      </w:r>
      <w:r w:rsidR="004276A9" w:rsidRPr="00680744">
        <w:rPr>
          <w:color w:val="auto"/>
          <w:lang w:eastAsia="fr-FR"/>
        </w:rPr>
        <w:fldChar w:fldCharType="begin" w:fldLock="1"/>
      </w:r>
      <w:r w:rsidR="002127B3" w:rsidRPr="00680744">
        <w:rPr>
          <w:color w:val="auto"/>
          <w:lang w:eastAsia="fr-FR"/>
        </w:rPr>
        <w:instrText>ADDIN CSL_CITATION {"citationItems":[{"id":"ITEM-1","itemData":{"DOI":"10.1016/j.ydbio.2016.08.012","ISSN":"1095564X","PMID":"27544844","abstract":"The avian thymus and parathyroids (T/PT) common primordium derives from the endoderm of the third and fourth pharyngeal pouches (3/4PP). The molecular mechanisms that govern T/PT development are not fully understood. Here we study the effects of Notch and Hedgehog (Hh) signalling modulation during common primordium development using in vitro, in vivo and in ovo approaches. The impairment of Notch activity reduced Foxn1/thymus-fated and Gcm2/Pth/parathyroid-fated domains in the 3/4PP and further compromised the development of the parathyroid glands. When Hh signalling was abolished, we observed a reduction in the Gata3/Gcm2- and Lfng-expression domains at the median/anterior and median/posterior territories of the pouches, respectively. In contrast, the Foxn1 expression-domain at the dorsal tip of the pouches expanded ventrally into the Lfng-expression domain. This study offers novel evidence on the role of Notch signalling in T/PT common primordium development, in an Hh-dependent manner.","author":[{"dropping-particle":"","family":"Figueiredo","given":"Marta","non-dropping-particle":"","parse-names":false,"suffix":""},{"dropping-particle":"","family":"Silva","given":"Joana Clara","non-dropping-particle":"","parse-names":false,"suffix":""},{"dropping-particle":"","family":"Santos","given":"Ana Sofia","non-dropping-particle":"","parse-names":false,"suffix":""},{"dropping-particle":"","family":"Proa","given":"Vitor","non-dropping-particle":"","parse-names":false,"suffix":""},{"dropping-particle":"","family":"Alcobia","given":"Isabel","non-dropping-particle":"","parse-names":false,"suffix":""},{"dropping-particle":"","family":"Zilhão","given":"Rita","non-dropping-particle":"","parse-names":false,"suffix":""},{"dropping-particle":"","family":"Cidadão","given":"António","non-dropping-particle":"","parse-names":false,"suffix":""},{"dropping-particle":"","family":"Neves","given":"Hélia","non-dropping-particle":"","parse-names":false,"suffix":""}],"container-title":"Developmental Biology","id":"ITEM-1","issue":"2","issued":{"date-parts":[["2016"]]},"page":"268-282","title":"Notch and Hedgehog in the thymus/parathyroid common primordium: Crosstalk in organ formation","type":"article-journal","volume":"418"},"uris":["http://www.mendeley.com/documents/?uuid=7006371a-6aa4-3c4d-a1c2-cbac1066d5f5"]}],"mendeley":{"formattedCitation":"&lt;sup&gt;7&lt;/sup&gt;","plainTextFormattedCitation":"7","previouslyFormattedCitation":"&lt;sup&gt;7&lt;/sup&gt;"},"properties":{"noteIndex":0},"schema":"https://github.com/citation-style-language/schema/raw/master/csl-citation.json"}</w:instrText>
      </w:r>
      <w:r w:rsidR="004276A9" w:rsidRPr="00680744">
        <w:rPr>
          <w:color w:val="auto"/>
          <w:lang w:eastAsia="fr-FR"/>
        </w:rPr>
        <w:fldChar w:fldCharType="separate"/>
      </w:r>
      <w:r w:rsidR="004276A9" w:rsidRPr="00680744">
        <w:rPr>
          <w:noProof/>
          <w:color w:val="auto"/>
          <w:vertAlign w:val="superscript"/>
          <w:lang w:eastAsia="fr-FR"/>
        </w:rPr>
        <w:t>7</w:t>
      </w:r>
      <w:r w:rsidR="004276A9" w:rsidRPr="00680744">
        <w:rPr>
          <w:color w:val="auto"/>
          <w:lang w:eastAsia="fr-FR"/>
        </w:rPr>
        <w:fldChar w:fldCharType="end"/>
      </w:r>
      <w:r w:rsidR="00D31FFC" w:rsidRPr="00680744">
        <w:rPr>
          <w:color w:val="auto"/>
          <w:lang w:eastAsia="fr-FR"/>
        </w:rPr>
        <w:t xml:space="preserve">. The expression of </w:t>
      </w:r>
      <w:r w:rsidR="005C2F17" w:rsidRPr="00680744">
        <w:rPr>
          <w:color w:val="auto"/>
          <w:lang w:eastAsia="fr-FR"/>
        </w:rPr>
        <w:t xml:space="preserve">BMP7 was expressed in the endoderm of the 2PP and 3PP and excluded from the central pharynx and 4PP (probe was kindly provided by Elisabeth </w:t>
      </w:r>
      <w:proofErr w:type="spellStart"/>
      <w:r w:rsidR="005C2F17" w:rsidRPr="00680744">
        <w:rPr>
          <w:color w:val="auto"/>
          <w:lang w:eastAsia="fr-FR"/>
        </w:rPr>
        <w:t>Dupin</w:t>
      </w:r>
      <w:proofErr w:type="spellEnd"/>
      <w:r w:rsidR="005C2F17" w:rsidRPr="00680744">
        <w:rPr>
          <w:color w:val="auto"/>
          <w:lang w:eastAsia="fr-FR"/>
        </w:rPr>
        <w:t>) (</w:t>
      </w:r>
      <w:r w:rsidR="00B728D2" w:rsidRPr="00960B11">
        <w:rPr>
          <w:b/>
          <w:color w:val="auto"/>
          <w:shd w:val="clear" w:color="auto" w:fill="FFFFFF"/>
        </w:rPr>
        <w:t xml:space="preserve">Figure </w:t>
      </w:r>
      <w:r w:rsidR="005C2F17" w:rsidRPr="001C757B">
        <w:rPr>
          <w:b/>
          <w:color w:val="auto"/>
          <w:lang w:eastAsia="fr-FR"/>
        </w:rPr>
        <w:t>1B</w:t>
      </w:r>
      <w:r w:rsidR="005C2F17" w:rsidRPr="00680744">
        <w:rPr>
          <w:color w:val="auto"/>
          <w:lang w:eastAsia="fr-FR"/>
        </w:rPr>
        <w:t xml:space="preserve">). Conversely, </w:t>
      </w:r>
      <w:r w:rsidR="00DC0E53" w:rsidRPr="00DC0E53">
        <w:rPr>
          <w:i/>
          <w:color w:val="auto"/>
          <w:lang w:eastAsia="fr-FR"/>
        </w:rPr>
        <w:t>s</w:t>
      </w:r>
      <w:r w:rsidR="00D31FFC" w:rsidRPr="00DC0E53">
        <w:rPr>
          <w:i/>
          <w:color w:val="auto"/>
          <w:lang w:eastAsia="fr-FR"/>
        </w:rPr>
        <w:t xml:space="preserve">onic </w:t>
      </w:r>
      <w:r w:rsidR="00DC0E53" w:rsidRPr="00DC0E53">
        <w:rPr>
          <w:i/>
          <w:color w:val="auto"/>
          <w:lang w:eastAsia="fr-FR"/>
        </w:rPr>
        <w:t>h</w:t>
      </w:r>
      <w:r w:rsidR="00D31FFC" w:rsidRPr="00DC0E53">
        <w:rPr>
          <w:i/>
          <w:color w:val="auto"/>
          <w:lang w:eastAsia="fr-FR"/>
        </w:rPr>
        <w:t>edgehog</w:t>
      </w:r>
      <w:r w:rsidR="00D31FFC" w:rsidRPr="00680744">
        <w:rPr>
          <w:color w:val="auto"/>
          <w:lang w:eastAsia="fr-FR"/>
        </w:rPr>
        <w:t xml:space="preserve"> was detected in the </w:t>
      </w:r>
      <w:r w:rsidR="00EC47C7" w:rsidRPr="00680744">
        <w:rPr>
          <w:color w:val="auto"/>
          <w:lang w:eastAsia="fr-FR"/>
        </w:rPr>
        <w:t xml:space="preserve">endoderm of the central pharynx </w:t>
      </w:r>
      <w:r w:rsidR="00D31FFC" w:rsidRPr="00680744">
        <w:rPr>
          <w:color w:val="auto"/>
          <w:lang w:eastAsia="fr-FR"/>
        </w:rPr>
        <w:t>and excluded from the pouches</w:t>
      </w:r>
      <w:r w:rsidR="002127B3" w:rsidRPr="00680744">
        <w:rPr>
          <w:color w:val="auto"/>
          <w:lang w:eastAsia="fr-FR"/>
        </w:rPr>
        <w:fldChar w:fldCharType="begin" w:fldLock="1"/>
      </w:r>
      <w:r w:rsidR="00853EAD" w:rsidRPr="00680744">
        <w:rPr>
          <w:color w:val="auto"/>
          <w:lang w:eastAsia="fr-FR"/>
        </w:rPr>
        <w:instrText>ADDIN CSL_CITATION {"citationItems":[{"id":"ITEM-1","itemData":{"DOI":"10.1016/j.ydbio.2016.08.012","ISSN":"1095564X","PMID":"27544844","abstract":"The avian thymus and parathyroids (T/PT) common primordium derives from the endoderm of the third and fourth pharyngeal pouches (3/4PP). The molecular mechanisms that govern T/PT development are not fully understood. Here we study the effects of Notch and Hedgehog (Hh) signalling modulation during common primordium development using in vitro, in vivo and in ovo approaches. The impairment of Notch activity reduced Foxn1/thymus-fated and Gcm2/Pth/parathyroid-fated domains in the 3/4PP and further compromised the development of the parathyroid glands. When Hh signalling was abolished, we observed a reduction in the Gata3/Gcm2- and Lfng-expression domains at the median/anterior and median/posterior territories of the pouches, respectively. In contrast, the Foxn1 expression-domain at the dorsal tip of the pouches expanded ventrally into the Lfng-expression domain. This study offers novel evidence on the role of Notch signalling in T/PT common primordium development, in an Hh-dependent manner.","author":[{"dropping-particle":"","family":"Figueiredo","given":"Marta","non-dropping-particle":"","parse-names":false,"suffix":""},{"dropping-particle":"","family":"Silva","given":"Joana Clara","non-dropping-particle":"","parse-names":false,"suffix":""},{"dropping-particle":"","family":"Santos","given":"Ana Sofia","non-dropping-particle":"","parse-names":false,"suffix":""},{"dropping-particle":"","family":"Proa","given":"Vitor","non-dropping-particle":"","parse-names":false,"suffix":""},{"dropping-particle":"","family":"Alcobia","given":"Isabel","non-dropping-particle":"","parse-names":false,"suffix":""},{"dropping-particle":"","family":"Zilhão","given":"Rita","non-dropping-particle":"","parse-names":false,"suffix":""},{"dropping-particle":"","family":"Cidadão","given":"António","non-dropping-particle":"","parse-names":false,"suffix":""},{"dropping-particle":"","family":"Neves","given":"Hélia","non-dropping-particle":"","parse-names":false,"suffix":""}],"container-title":"Developmental Biology","id":"ITEM-1","issue":"2","issued":{"date-parts":[["2016"]]},"page":"268-282","title":"Notch and Hedgehog in the thymus/parathyroid common primordium: Crosstalk in organ formation","type":"article-journal","volume":"418"},"uris":["http://www.mendeley.com/documents/?uuid=7006371a-6aa4-3c4d-a1c2-cbac1066d5f5"]}],"mendeley":{"formattedCitation":"&lt;sup&gt;7&lt;/sup&gt;","plainTextFormattedCitation":"7","previouslyFormattedCitation":"&lt;sup&gt;7&lt;/sup&gt;"},"properties":{"noteIndex":0},"schema":"https://github.com/citation-style-language/schema/raw/master/csl-citation.json"}</w:instrText>
      </w:r>
      <w:r w:rsidR="002127B3" w:rsidRPr="00680744">
        <w:rPr>
          <w:color w:val="auto"/>
          <w:lang w:eastAsia="fr-FR"/>
        </w:rPr>
        <w:fldChar w:fldCharType="separate"/>
      </w:r>
      <w:r w:rsidR="002127B3" w:rsidRPr="00680744">
        <w:rPr>
          <w:noProof/>
          <w:color w:val="auto"/>
          <w:vertAlign w:val="superscript"/>
          <w:lang w:eastAsia="fr-FR"/>
        </w:rPr>
        <w:t>7</w:t>
      </w:r>
      <w:r w:rsidR="002127B3" w:rsidRPr="00680744">
        <w:rPr>
          <w:color w:val="auto"/>
          <w:lang w:eastAsia="fr-FR"/>
        </w:rPr>
        <w:fldChar w:fldCharType="end"/>
      </w:r>
      <w:r w:rsidR="00D31FFC" w:rsidRPr="00680744">
        <w:rPr>
          <w:color w:val="auto"/>
          <w:lang w:eastAsia="fr-FR"/>
        </w:rPr>
        <w:t xml:space="preserve"> </w:t>
      </w:r>
      <w:r w:rsidR="008D3F47" w:rsidRPr="00680744">
        <w:rPr>
          <w:color w:val="auto"/>
          <w:lang w:eastAsia="fr-FR"/>
        </w:rPr>
        <w:t>(</w:t>
      </w:r>
      <w:r w:rsidR="00B728D2" w:rsidRPr="00960B11">
        <w:rPr>
          <w:b/>
          <w:color w:val="auto"/>
          <w:shd w:val="clear" w:color="auto" w:fill="FFFFFF"/>
        </w:rPr>
        <w:t xml:space="preserve">Figure </w:t>
      </w:r>
      <w:r w:rsidR="008D3F47" w:rsidRPr="001C757B">
        <w:rPr>
          <w:b/>
          <w:color w:val="auto"/>
          <w:lang w:eastAsia="fr-FR"/>
        </w:rPr>
        <w:t>1</w:t>
      </w:r>
      <w:r w:rsidR="005C2F17" w:rsidRPr="001C757B">
        <w:rPr>
          <w:b/>
          <w:color w:val="auto"/>
          <w:lang w:eastAsia="fr-FR"/>
        </w:rPr>
        <w:t>C</w:t>
      </w:r>
      <w:r w:rsidR="008D3F47" w:rsidRPr="00680744">
        <w:rPr>
          <w:color w:val="auto"/>
          <w:lang w:eastAsia="fr-FR"/>
        </w:rPr>
        <w:t>)</w:t>
      </w:r>
      <w:r w:rsidR="000F548E" w:rsidRPr="00680744">
        <w:rPr>
          <w:color w:val="auto"/>
          <w:lang w:eastAsia="fr-FR"/>
        </w:rPr>
        <w:t xml:space="preserve">. </w:t>
      </w:r>
    </w:p>
    <w:p w14:paraId="51252058" w14:textId="77777777" w:rsidR="00DC0E53" w:rsidRPr="00680744" w:rsidRDefault="00DC0E53" w:rsidP="00680744">
      <w:pPr>
        <w:widowControl/>
        <w:contextualSpacing/>
        <w:rPr>
          <w:color w:val="auto"/>
          <w:shd w:val="clear" w:color="auto" w:fill="FFFFFF"/>
        </w:rPr>
      </w:pPr>
    </w:p>
    <w:p w14:paraId="75E73AA5" w14:textId="77777777" w:rsidR="005004DC" w:rsidRPr="00680744" w:rsidRDefault="005004DC" w:rsidP="00680744">
      <w:pPr>
        <w:widowControl/>
        <w:contextualSpacing/>
        <w:rPr>
          <w:bCs/>
          <w:color w:val="auto"/>
        </w:rPr>
      </w:pPr>
      <w:r w:rsidRPr="00680744">
        <w:rPr>
          <w:bCs/>
          <w:color w:val="auto"/>
        </w:rPr>
        <w:t>[Place Figure 2 here]</w:t>
      </w:r>
    </w:p>
    <w:p w14:paraId="2BE40EFF" w14:textId="77777777" w:rsidR="00DC0E53" w:rsidRDefault="00DC0E53" w:rsidP="00680744">
      <w:pPr>
        <w:widowControl/>
        <w:contextualSpacing/>
        <w:rPr>
          <w:color w:val="auto"/>
          <w:shd w:val="clear" w:color="auto" w:fill="FFFFFF"/>
        </w:rPr>
      </w:pPr>
    </w:p>
    <w:p w14:paraId="0158B9E8" w14:textId="6532A363" w:rsidR="00EB4160" w:rsidRPr="00603789" w:rsidRDefault="00874536" w:rsidP="00680744">
      <w:pPr>
        <w:widowControl/>
        <w:contextualSpacing/>
        <w:rPr>
          <w:color w:val="auto"/>
        </w:rPr>
      </w:pPr>
      <w:r w:rsidRPr="001C757B">
        <w:rPr>
          <w:b/>
          <w:color w:val="auto"/>
          <w:shd w:val="clear" w:color="auto" w:fill="FFFFFF"/>
        </w:rPr>
        <w:t>Figure 2</w:t>
      </w:r>
      <w:r w:rsidRPr="00680744">
        <w:rPr>
          <w:color w:val="auto"/>
          <w:shd w:val="clear" w:color="auto" w:fill="FFFFFF"/>
        </w:rPr>
        <w:t xml:space="preserve"> depict</w:t>
      </w:r>
      <w:r w:rsidR="00B728D2">
        <w:rPr>
          <w:color w:val="auto"/>
          <w:shd w:val="clear" w:color="auto" w:fill="FFFFFF"/>
        </w:rPr>
        <w:t>s</w:t>
      </w:r>
      <w:r w:rsidRPr="00680744">
        <w:rPr>
          <w:color w:val="auto"/>
          <w:shd w:val="clear" w:color="auto" w:fill="FFFFFF"/>
        </w:rPr>
        <w:t xml:space="preserve"> the experimental design used </w:t>
      </w:r>
      <w:r w:rsidR="00C626DA" w:rsidRPr="00680744">
        <w:rPr>
          <w:color w:val="auto"/>
          <w:shd w:val="clear" w:color="auto" w:fill="FFFFFF"/>
        </w:rPr>
        <w:t xml:space="preserve">to </w:t>
      </w:r>
      <w:r w:rsidR="00F7040D" w:rsidRPr="00680744">
        <w:rPr>
          <w:color w:val="auto"/>
          <w:shd w:val="clear" w:color="auto" w:fill="FFFFFF"/>
        </w:rPr>
        <w:t xml:space="preserve">develop </w:t>
      </w:r>
      <w:r w:rsidR="00F7040D" w:rsidRPr="001C757B">
        <w:rPr>
          <w:color w:val="auto"/>
          <w:shd w:val="clear" w:color="auto" w:fill="FFFFFF"/>
        </w:rPr>
        <w:t>ex vivo</w:t>
      </w:r>
      <w:r w:rsidR="00F7040D" w:rsidRPr="00603789">
        <w:rPr>
          <w:color w:val="auto"/>
          <w:shd w:val="clear" w:color="auto" w:fill="FFFFFF"/>
        </w:rPr>
        <w:t xml:space="preserve"> quail-chicken </w:t>
      </w:r>
      <w:r w:rsidR="00AA2DD4" w:rsidRPr="00603789">
        <w:rPr>
          <w:color w:val="auto"/>
          <w:shd w:val="clear" w:color="auto" w:fill="FFFFFF"/>
        </w:rPr>
        <w:t>ch</w:t>
      </w:r>
      <w:r w:rsidR="00F7040D" w:rsidRPr="00603789">
        <w:rPr>
          <w:color w:val="auto"/>
          <w:shd w:val="clear" w:color="auto" w:fill="FFFFFF"/>
        </w:rPr>
        <w:t xml:space="preserve">imeric organs. </w:t>
      </w:r>
      <w:r w:rsidR="00F77A74" w:rsidRPr="00603789">
        <w:rPr>
          <w:color w:val="auto"/>
          <w:lang w:eastAsia="fr-FR"/>
        </w:rPr>
        <w:t xml:space="preserve">The </w:t>
      </w:r>
      <w:proofErr w:type="spellStart"/>
      <w:r w:rsidR="00F77A74" w:rsidRPr="00603789">
        <w:rPr>
          <w:color w:val="auto"/>
          <w:lang w:eastAsia="fr-FR"/>
        </w:rPr>
        <w:t>heterospecific</w:t>
      </w:r>
      <w:proofErr w:type="spellEnd"/>
      <w:r w:rsidR="00F77A74" w:rsidRPr="00603789">
        <w:rPr>
          <w:color w:val="auto"/>
          <w:lang w:eastAsia="fr-FR"/>
        </w:rPr>
        <w:t xml:space="preserve"> association of tissues were grown </w:t>
      </w:r>
      <w:r w:rsidR="00F77A74" w:rsidRPr="001C757B">
        <w:rPr>
          <w:color w:val="auto"/>
          <w:lang w:eastAsia="fr-FR"/>
        </w:rPr>
        <w:t>in vitro</w:t>
      </w:r>
      <w:r w:rsidR="00F77A74" w:rsidRPr="00603789">
        <w:rPr>
          <w:color w:val="auto"/>
          <w:lang w:eastAsia="fr-FR"/>
        </w:rPr>
        <w:t xml:space="preserve"> for 48</w:t>
      </w:r>
      <w:r w:rsidR="00B728D2">
        <w:rPr>
          <w:color w:val="auto"/>
          <w:lang w:eastAsia="fr-FR"/>
        </w:rPr>
        <w:t xml:space="preserve"> </w:t>
      </w:r>
      <w:r w:rsidR="00F77A74" w:rsidRPr="00603789">
        <w:rPr>
          <w:color w:val="auto"/>
          <w:lang w:eastAsia="fr-FR"/>
        </w:rPr>
        <w:t>h</w:t>
      </w:r>
      <w:r w:rsidR="00AA2DD4" w:rsidRPr="00603789">
        <w:rPr>
          <w:color w:val="auto"/>
          <w:lang w:eastAsia="fr-FR"/>
        </w:rPr>
        <w:t xml:space="preserve"> followed by </w:t>
      </w:r>
      <w:r w:rsidR="00AA2DD4" w:rsidRPr="001C757B">
        <w:rPr>
          <w:color w:val="auto"/>
          <w:lang w:eastAsia="fr-FR"/>
        </w:rPr>
        <w:t xml:space="preserve">in </w:t>
      </w:r>
      <w:proofErr w:type="spellStart"/>
      <w:r w:rsidR="00AA2DD4" w:rsidRPr="001C757B">
        <w:rPr>
          <w:color w:val="auto"/>
          <w:lang w:eastAsia="fr-FR"/>
        </w:rPr>
        <w:t>ovo</w:t>
      </w:r>
      <w:proofErr w:type="spellEnd"/>
      <w:r w:rsidR="00AA2DD4" w:rsidRPr="00603789">
        <w:rPr>
          <w:color w:val="auto"/>
          <w:lang w:eastAsia="fr-FR"/>
        </w:rPr>
        <w:t xml:space="preserve"> development for 10 days</w:t>
      </w:r>
      <w:r w:rsidR="00EA6133" w:rsidRPr="00603789">
        <w:rPr>
          <w:color w:val="auto"/>
          <w:lang w:eastAsia="fr-FR"/>
        </w:rPr>
        <w:t xml:space="preserve"> (</w:t>
      </w:r>
      <w:r w:rsidR="00B728D2" w:rsidRPr="001C757B">
        <w:rPr>
          <w:b/>
          <w:color w:val="auto"/>
          <w:lang w:eastAsia="fr-FR"/>
        </w:rPr>
        <w:t>Figure</w:t>
      </w:r>
      <w:r w:rsidR="00EA6133" w:rsidRPr="001C757B">
        <w:rPr>
          <w:b/>
          <w:color w:val="auto"/>
          <w:lang w:eastAsia="fr-FR"/>
        </w:rPr>
        <w:t xml:space="preserve"> 2A</w:t>
      </w:r>
      <w:r w:rsidR="00EA6133" w:rsidRPr="00603789">
        <w:rPr>
          <w:color w:val="auto"/>
          <w:lang w:eastAsia="fr-FR"/>
        </w:rPr>
        <w:t>)</w:t>
      </w:r>
      <w:r w:rsidR="00D5761A" w:rsidRPr="00603789">
        <w:rPr>
          <w:color w:val="auto"/>
          <w:lang w:eastAsia="fr-FR"/>
        </w:rPr>
        <w:t>.</w:t>
      </w:r>
      <w:r w:rsidR="00B728D2" w:rsidRPr="00603789">
        <w:rPr>
          <w:color w:val="auto"/>
          <w:lang w:eastAsia="fr-FR"/>
        </w:rPr>
        <w:t xml:space="preserve"> </w:t>
      </w:r>
      <w:proofErr w:type="spellStart"/>
      <w:r w:rsidR="00630EDA" w:rsidRPr="00603789">
        <w:rPr>
          <w:color w:val="auto"/>
          <w:lang w:eastAsia="fr-FR"/>
        </w:rPr>
        <w:t>Thym</w:t>
      </w:r>
      <w:r w:rsidR="00C05F92" w:rsidRPr="00603789">
        <w:rPr>
          <w:color w:val="auto"/>
          <w:lang w:eastAsia="fr-FR"/>
        </w:rPr>
        <w:t>i</w:t>
      </w:r>
      <w:proofErr w:type="spellEnd"/>
      <w:r w:rsidR="00630EDA" w:rsidRPr="00603789">
        <w:rPr>
          <w:color w:val="auto"/>
          <w:lang w:eastAsia="fr-FR"/>
        </w:rPr>
        <w:t xml:space="preserve"> form</w:t>
      </w:r>
      <w:r w:rsidR="001E488C" w:rsidRPr="00603789">
        <w:rPr>
          <w:color w:val="auto"/>
          <w:lang w:eastAsia="fr-FR"/>
        </w:rPr>
        <w:t>ed</w:t>
      </w:r>
      <w:r w:rsidR="00A143AF" w:rsidRPr="00603789">
        <w:rPr>
          <w:color w:val="auto"/>
          <w:lang w:eastAsia="fr-FR"/>
        </w:rPr>
        <w:t xml:space="preserve"> in</w:t>
      </w:r>
      <w:r w:rsidR="00630EDA" w:rsidRPr="00603789">
        <w:rPr>
          <w:color w:val="auto"/>
          <w:lang w:eastAsia="fr-FR"/>
        </w:rPr>
        <w:t xml:space="preserve"> </w:t>
      </w:r>
      <w:r w:rsidR="00A143AF" w:rsidRPr="00603789">
        <w:rPr>
          <w:color w:val="auto"/>
        </w:rPr>
        <w:t>CAM-derived explants</w:t>
      </w:r>
      <w:r w:rsidR="00A143AF" w:rsidRPr="00603789">
        <w:rPr>
          <w:color w:val="auto"/>
          <w:lang w:eastAsia="fr-FR"/>
        </w:rPr>
        <w:t xml:space="preserve"> </w:t>
      </w:r>
      <w:r w:rsidR="00630EDA" w:rsidRPr="00603789">
        <w:rPr>
          <w:color w:val="auto"/>
          <w:lang w:eastAsia="fr-FR"/>
        </w:rPr>
        <w:t>w</w:t>
      </w:r>
      <w:r w:rsidR="007F3EFC" w:rsidRPr="00603789">
        <w:rPr>
          <w:color w:val="auto"/>
          <w:lang w:eastAsia="fr-FR"/>
        </w:rPr>
        <w:t>ere</w:t>
      </w:r>
      <w:r w:rsidR="00630EDA" w:rsidRPr="00603789">
        <w:rPr>
          <w:color w:val="auto"/>
          <w:lang w:eastAsia="fr-FR"/>
        </w:rPr>
        <w:t xml:space="preserve"> </w:t>
      </w:r>
      <w:r w:rsidR="001E488C" w:rsidRPr="00603789">
        <w:rPr>
          <w:color w:val="auto"/>
          <w:lang w:eastAsia="fr-FR"/>
        </w:rPr>
        <w:t>identifie</w:t>
      </w:r>
      <w:r w:rsidR="00630EDA" w:rsidRPr="00603789">
        <w:rPr>
          <w:color w:val="auto"/>
          <w:lang w:eastAsia="fr-FR"/>
        </w:rPr>
        <w:t>d by c</w:t>
      </w:r>
      <w:r w:rsidR="00630EDA" w:rsidRPr="00603789">
        <w:rPr>
          <w:color w:val="auto"/>
        </w:rPr>
        <w:t>onventional histology</w:t>
      </w:r>
      <w:r w:rsidR="00AB01A8" w:rsidRPr="00603789">
        <w:rPr>
          <w:color w:val="auto"/>
          <w:lang w:eastAsia="fr-FR"/>
        </w:rPr>
        <w:t xml:space="preserve">. </w:t>
      </w:r>
      <w:r w:rsidR="0019479D" w:rsidRPr="00603789">
        <w:rPr>
          <w:color w:val="auto"/>
          <w:lang w:eastAsia="fr-FR"/>
        </w:rPr>
        <w:t>T</w:t>
      </w:r>
      <w:r w:rsidR="00B728D2">
        <w:rPr>
          <w:color w:val="auto"/>
          <w:lang w:eastAsia="fr-FR"/>
        </w:rPr>
        <w:t>he t</w:t>
      </w:r>
      <w:r w:rsidR="00B25B62" w:rsidRPr="00603789">
        <w:rPr>
          <w:color w:val="auto"/>
          <w:lang w:eastAsia="fr-FR"/>
        </w:rPr>
        <w:t xml:space="preserve">hymus presented normal morphological features with well-developed medulla and cortex compartments </w:t>
      </w:r>
      <w:r w:rsidR="00EA6133" w:rsidRPr="00603789">
        <w:rPr>
          <w:color w:val="auto"/>
        </w:rPr>
        <w:t>(</w:t>
      </w:r>
      <w:r w:rsidR="00B728D2" w:rsidRPr="001C757B">
        <w:rPr>
          <w:b/>
          <w:color w:val="auto"/>
        </w:rPr>
        <w:t>Figure</w:t>
      </w:r>
      <w:r w:rsidR="00424FE0" w:rsidRPr="001C757B">
        <w:rPr>
          <w:b/>
          <w:color w:val="auto"/>
        </w:rPr>
        <w:t xml:space="preserve"> </w:t>
      </w:r>
      <w:r w:rsidR="00EA6133" w:rsidRPr="001C757B">
        <w:rPr>
          <w:b/>
          <w:color w:val="auto"/>
        </w:rPr>
        <w:t>2</w:t>
      </w:r>
      <w:proofErr w:type="gramStart"/>
      <w:r w:rsidR="00EA6133" w:rsidRPr="001C757B">
        <w:rPr>
          <w:b/>
          <w:color w:val="auto"/>
        </w:rPr>
        <w:t>B</w:t>
      </w:r>
      <w:r w:rsidR="00B728D2">
        <w:rPr>
          <w:b/>
          <w:color w:val="auto"/>
        </w:rPr>
        <w:t>,</w:t>
      </w:r>
      <w:r w:rsidR="00A143AF" w:rsidRPr="001C757B">
        <w:rPr>
          <w:b/>
          <w:color w:val="auto"/>
        </w:rPr>
        <w:t>C</w:t>
      </w:r>
      <w:proofErr w:type="gramEnd"/>
      <w:r w:rsidR="00EA6133" w:rsidRPr="00603789">
        <w:rPr>
          <w:color w:val="auto"/>
        </w:rPr>
        <w:t>)</w:t>
      </w:r>
      <w:r w:rsidR="00630EDA" w:rsidRPr="00603789">
        <w:rPr>
          <w:color w:val="auto"/>
        </w:rPr>
        <w:t xml:space="preserve">. </w:t>
      </w:r>
      <w:r w:rsidR="00A143AF" w:rsidRPr="00603789">
        <w:rPr>
          <w:color w:val="auto"/>
          <w:lang w:eastAsia="fr-FR"/>
        </w:rPr>
        <w:t>Serial sections of the explants were further treated for immunocytochemistry (</w:t>
      </w:r>
      <w:r w:rsidR="00B728D2" w:rsidRPr="001C757B">
        <w:rPr>
          <w:b/>
          <w:color w:val="auto"/>
          <w:lang w:eastAsia="fr-FR"/>
        </w:rPr>
        <w:t>Figure</w:t>
      </w:r>
      <w:r w:rsidR="00A143AF" w:rsidRPr="001C757B">
        <w:rPr>
          <w:b/>
          <w:color w:val="auto"/>
          <w:lang w:eastAsia="fr-FR"/>
        </w:rPr>
        <w:t xml:space="preserve"> 2D-G</w:t>
      </w:r>
      <w:r w:rsidR="00A143AF" w:rsidRPr="00603789">
        <w:rPr>
          <w:color w:val="auto"/>
          <w:lang w:eastAsia="fr-FR"/>
        </w:rPr>
        <w:t>),</w:t>
      </w:r>
      <w:r w:rsidR="00A143AF" w:rsidRPr="00603789">
        <w:rPr>
          <w:color w:val="auto"/>
        </w:rPr>
        <w:t xml:space="preserve"> as described</w:t>
      </w:r>
      <w:r w:rsidR="001E488C" w:rsidRPr="00603789">
        <w:rPr>
          <w:color w:val="auto"/>
        </w:rPr>
        <w:fldChar w:fldCharType="begin" w:fldLock="1"/>
      </w:r>
      <w:r w:rsidR="001E488C" w:rsidRPr="00603789">
        <w:rPr>
          <w:color w:val="auto"/>
        </w:rPr>
        <w:instrText>ADDIN CSL_CITATION {"citationItems":[{"id":"ITEM-1","itemData":{"DOI":"10.1016/j.ydbio.2011.10.022","ISBN":"http://dx.doi.org/10.1016/j.ydbio.2011.10.022","ISSN":"1095564X","PMID":"22057081","abstract":"Epithelial-mesenchymal interactions are crucial for the development of the endoderm of the pharyngeal pouches into the epithelia of thymus and parathyroid glands. Here we investigated the dynamics of epithelial-mesenchymal interactions that take place at the earliest stages of thymic and parathyroid organogenesis using the quail-chick model together with a co-culture system capable of reproducing these early events in vitro. The presumptive territories of thymus and parathyroid epithelia were identified in three-dimensionally preserved pharyngeal endoderm of embryonic day 4.5 chick embryos on the basis of the expression of Foxn1 and Gcm2, respectively: the thymic rudiment is located in the dorsal domain of the third and fourth pouches, while the parathyroid rudiment occupies a more medial/anterior pouch domain. Using in vitro quail-chick tissue associations combined with in ovo transplantations, we show that the somatopleural but not the limb bud mesenchyme, can mimic the role of neural crest-derived pharyngeal mesenchyme to sustain development of these glands up to terminal differentiation. Furthermore, mesenchymal-derived Bmp4 appears to be essential to promote early stages of endoderm development during a short window of time, irrespective of the mesenchymal source. In vivo studies using the quail-chick system and implantation of growth factor soaked-beads further showed that expression of Bmp4 by the mesenchyme is necessary during a 24. h-period of time. After this period however, Bmp4 is no longer required and another signalling factor produced by the mesenchyme, Fgf10, influences later differentiation of the pouch endoderm. These results show that morphological development and cell differentiation of thymus and parathyroid epithelia require a succession of signals emanating from the associated mesenchyme, among which Bmp4 plays a pivotal role for triggering thymic epithelium specification. © 2011 Elsevier Inc.","author":[{"dropping-particle":"","family":"Neves","given":"Hélia","non-dropping-particle":"","parse-names":false,"suffix":""},{"dropping-particle":"","family":"Dupin","given":"Elisabeth","non-dropping-particle":"","parse-names":false,"suffix":""},{"dropping-particle":"","family":"Parreira","given":"Leonor","non-dropping-particle":"","parse-names":false,"suffix":""},{"dropping-particle":"","family":"Douarin","given":"Nicole M.","non-dropping-particle":"Le","parse-names":false,"suffix":""}],"container-title":"Developmental Biology","id":"ITEM-1","issue":"2","issued":{"date-parts":[["2012"]]},"page":"208-219","title":"Modulation of Bmp4 signalling in the epithelial-mesenchymal interactions that take place in early thymus and parathyroid development in avian embryos","type":"article-journal","volume":"361"},"uris":["http://www.mendeley.com/documents/?uuid=b8c2ebca-da68-3d97-ae48-c76aa2a74ee5"]}],"mendeley":{"formattedCitation":"&lt;sup&gt;5&lt;/sup&gt;","plainTextFormattedCitation":"5","previouslyFormattedCitation":"&lt;sup&gt;5&lt;/sup&gt;"},"properties":{"noteIndex":0},"schema":"https://github.com/citation-style-language/schema/raw/master/csl-citation.json"}</w:instrText>
      </w:r>
      <w:r w:rsidR="001E488C" w:rsidRPr="001C757B">
        <w:rPr>
          <w:color w:val="auto"/>
        </w:rPr>
        <w:fldChar w:fldCharType="separate"/>
      </w:r>
      <w:r w:rsidR="001E488C" w:rsidRPr="00603789">
        <w:rPr>
          <w:noProof/>
          <w:color w:val="auto"/>
          <w:vertAlign w:val="superscript"/>
        </w:rPr>
        <w:t>5</w:t>
      </w:r>
      <w:r w:rsidR="001E488C" w:rsidRPr="00603789">
        <w:rPr>
          <w:color w:val="auto"/>
        </w:rPr>
        <w:fldChar w:fldCharType="end"/>
      </w:r>
      <w:r w:rsidR="001E488C" w:rsidRPr="00603789">
        <w:rPr>
          <w:color w:val="auto"/>
          <w:vertAlign w:val="superscript"/>
        </w:rPr>
        <w:t>,</w:t>
      </w:r>
      <w:r w:rsidR="001E488C" w:rsidRPr="00603789">
        <w:rPr>
          <w:color w:val="auto"/>
        </w:rPr>
        <w:fldChar w:fldCharType="begin" w:fldLock="1"/>
      </w:r>
      <w:r w:rsidR="001E488C" w:rsidRPr="00603789">
        <w:rPr>
          <w:color w:val="auto"/>
        </w:rPr>
        <w:instrText>ADDIN CSL_CITATION {"citationItems":[{"id":"ITEM-1","itemData":{"DOI":"10.1016/j.ydbio.2016.08.012","ISSN":"1095564X","PMID":"27544844","abstract":"The avian thymus and parathyroids (T/PT) common primordium derives from the endoderm of the third and fourth pharyngeal pouches (3/4PP). The molecular mechanisms that govern T/PT development are not fully understood. Here we study the effects of Notch and Hedgehog (Hh) signalling modulation during common primordium development using in vitro, in vivo and in ovo approaches. The impairment of Notch activity reduced Foxn1/thymus-fated and Gcm2/Pth/parathyroid-fated domains in the 3/4PP and further compromised the development of the parathyroid glands. When Hh signalling was abolished, we observed a reduction in the Gata3/Gcm2- and Lfng-expression domains at the median/anterior and median/posterior territories of the pouches, respectively. In contrast, the Foxn1 expression-domain at the dorsal tip of the pouches expanded ventrally into the Lfng-expression domain. This study offers novel evidence on the role of Notch signalling in T/PT common primordium development, in an Hh-dependent manner.","author":[{"dropping-particle":"","family":"Figueiredo","given":"Marta","non-dropping-particle":"","parse-names":false,"suffix":""},{"dropping-particle":"","family":"Silva","given":"Joana Clara","non-dropping-particle":"","parse-names":false,"suffix":""},{"dropping-particle":"","family":"Santos","given":"Ana Sofia","non-dropping-particle":"","parse-names":false,"suffix":""},{"dropping-particle":"","family":"Proa","given":"Vitor","non-dropping-particle":"","parse-names":false,"suffix":""},{"dropping-particle":"","family":"Alcobia","given":"Isabel","non-dropping-particle":"","parse-names":false,"suffix":""},{"dropping-particle":"","family":"Zilhão","given":"Rita","non-dropping-particle":"","parse-names":false,"suffix":""},{"dropping-particle":"","family":"Cidadão","given":"António","non-dropping-particle":"","parse-names":false,"suffix":""},{"dropping-particle":"","family":"Neves","given":"Hélia","non-dropping-particle":"","parse-names":false,"suffix":""}],"container-title":"Developmental Biology","id":"ITEM-1","issue":"2","issued":{"date-parts":[["2016"]]},"page":"268-282","title":"Notch and Hedgehog in the thymus/parathyroid common primordium: Crosstalk in organ formation","type":"article-journal","volume":"418"},"uris":["http://www.mendeley.com/documents/?uuid=7006371a-6aa4-3c4d-a1c2-cbac1066d5f5"]}],"mendeley":{"formattedCitation":"&lt;sup&gt;7&lt;/sup&gt;","plainTextFormattedCitation":"7","previouslyFormattedCitation":"&lt;sup&gt;7&lt;/sup&gt;"},"properties":{"noteIndex":0},"schema":"https://github.com/citation-style-language/schema/raw/master/csl-citation.json"}</w:instrText>
      </w:r>
      <w:r w:rsidR="001E488C" w:rsidRPr="001C757B">
        <w:rPr>
          <w:color w:val="auto"/>
        </w:rPr>
        <w:fldChar w:fldCharType="separate"/>
      </w:r>
      <w:r w:rsidR="001E488C" w:rsidRPr="00603789">
        <w:rPr>
          <w:noProof/>
          <w:color w:val="auto"/>
          <w:vertAlign w:val="superscript"/>
        </w:rPr>
        <w:t>7</w:t>
      </w:r>
      <w:r w:rsidR="001E488C" w:rsidRPr="00603789">
        <w:rPr>
          <w:color w:val="auto"/>
        </w:rPr>
        <w:fldChar w:fldCharType="end"/>
      </w:r>
      <w:r w:rsidR="00A143AF" w:rsidRPr="00603789">
        <w:rPr>
          <w:color w:val="auto"/>
          <w:lang w:eastAsia="fr-FR"/>
        </w:rPr>
        <w:t>.</w:t>
      </w:r>
      <w:r w:rsidR="00B728D2" w:rsidRPr="00603789">
        <w:rPr>
          <w:color w:val="auto"/>
          <w:lang w:eastAsia="fr-FR"/>
        </w:rPr>
        <w:t xml:space="preserve"> </w:t>
      </w:r>
      <w:r w:rsidR="001E488C" w:rsidRPr="00603789">
        <w:rPr>
          <w:color w:val="auto"/>
          <w:lang w:eastAsia="fr-FR"/>
        </w:rPr>
        <w:t xml:space="preserve">The </w:t>
      </w:r>
      <w:r w:rsidR="001E488C" w:rsidRPr="00603789">
        <w:rPr>
          <w:color w:val="auto"/>
          <w:shd w:val="clear" w:color="auto" w:fill="FFFFFF"/>
        </w:rPr>
        <w:t xml:space="preserve">QCPN- </w:t>
      </w:r>
      <w:proofErr w:type="spellStart"/>
      <w:r w:rsidR="001E488C" w:rsidRPr="00603789">
        <w:rPr>
          <w:color w:val="auto"/>
          <w:shd w:val="clear" w:color="auto" w:fill="FFFFFF"/>
        </w:rPr>
        <w:t>MAb</w:t>
      </w:r>
      <w:proofErr w:type="spellEnd"/>
      <w:r w:rsidR="001E488C" w:rsidRPr="00603789">
        <w:rPr>
          <w:color w:val="auto"/>
          <w:shd w:val="clear" w:color="auto" w:fill="FFFFFF"/>
        </w:rPr>
        <w:t xml:space="preserve"> Quail </w:t>
      </w:r>
      <w:r w:rsidR="00EA5BB2" w:rsidRPr="00603789">
        <w:rPr>
          <w:color w:val="auto"/>
          <w:shd w:val="clear" w:color="auto" w:fill="FFFFFF"/>
        </w:rPr>
        <w:t>perin</w:t>
      </w:r>
      <w:r w:rsidR="001E488C" w:rsidRPr="00603789">
        <w:rPr>
          <w:color w:val="auto"/>
          <w:shd w:val="clear" w:color="auto" w:fill="FFFFFF"/>
        </w:rPr>
        <w:t>uclear</w:t>
      </w:r>
      <w:r w:rsidR="00B728D2">
        <w:rPr>
          <w:color w:val="auto"/>
          <w:shd w:val="clear" w:color="auto" w:fill="FFFFFF"/>
        </w:rPr>
        <w:t xml:space="preserve"> </w:t>
      </w:r>
      <w:r w:rsidR="001E488C" w:rsidRPr="00603789">
        <w:rPr>
          <w:color w:val="auto"/>
        </w:rPr>
        <w:t>(</w:t>
      </w:r>
      <w:r w:rsidR="00B728D2" w:rsidRPr="001C757B">
        <w:rPr>
          <w:b/>
          <w:color w:val="auto"/>
        </w:rPr>
        <w:t>Figure</w:t>
      </w:r>
      <w:r w:rsidR="001E488C" w:rsidRPr="001C757B">
        <w:rPr>
          <w:b/>
          <w:color w:val="auto"/>
        </w:rPr>
        <w:t xml:space="preserve"> 2</w:t>
      </w:r>
      <w:proofErr w:type="gramStart"/>
      <w:r w:rsidR="001E488C" w:rsidRPr="001C757B">
        <w:rPr>
          <w:b/>
          <w:color w:val="auto"/>
        </w:rPr>
        <w:t>D</w:t>
      </w:r>
      <w:r w:rsidR="00B728D2">
        <w:rPr>
          <w:b/>
          <w:color w:val="auto"/>
        </w:rPr>
        <w:t>,</w:t>
      </w:r>
      <w:r w:rsidR="001E488C" w:rsidRPr="001C757B">
        <w:rPr>
          <w:b/>
          <w:color w:val="auto"/>
        </w:rPr>
        <w:t>E</w:t>
      </w:r>
      <w:proofErr w:type="gramEnd"/>
      <w:r w:rsidR="001E488C" w:rsidRPr="00603789">
        <w:rPr>
          <w:color w:val="auto"/>
        </w:rPr>
        <w:t xml:space="preserve">) and </w:t>
      </w:r>
      <w:r w:rsidR="001E488C" w:rsidRPr="00603789">
        <w:rPr>
          <w:color w:val="auto"/>
          <w:lang w:eastAsia="fr-FR"/>
        </w:rPr>
        <w:t>anti-pan cytokeratin (CK) (</w:t>
      </w:r>
      <w:r w:rsidR="00B728D2" w:rsidRPr="001C757B">
        <w:rPr>
          <w:b/>
          <w:color w:val="auto"/>
          <w:lang w:eastAsia="fr-FR"/>
        </w:rPr>
        <w:t>Figure</w:t>
      </w:r>
      <w:r w:rsidR="001E488C" w:rsidRPr="001C757B">
        <w:rPr>
          <w:b/>
          <w:color w:val="auto"/>
          <w:lang w:eastAsia="fr-FR"/>
        </w:rPr>
        <w:t xml:space="preserve"> 2</w:t>
      </w:r>
      <w:r w:rsidR="00B728D2">
        <w:rPr>
          <w:b/>
          <w:color w:val="auto"/>
          <w:lang w:eastAsia="fr-FR"/>
        </w:rPr>
        <w:t>F,</w:t>
      </w:r>
      <w:r w:rsidR="001E488C" w:rsidRPr="001C757B">
        <w:rPr>
          <w:b/>
          <w:color w:val="auto"/>
          <w:lang w:eastAsia="fr-FR"/>
        </w:rPr>
        <w:t>G</w:t>
      </w:r>
      <w:r w:rsidR="001E488C" w:rsidRPr="00603789">
        <w:rPr>
          <w:color w:val="auto"/>
          <w:lang w:eastAsia="fr-FR"/>
        </w:rPr>
        <w:t xml:space="preserve">) antibodies were used as markers </w:t>
      </w:r>
      <w:r w:rsidR="00A143AF" w:rsidRPr="00603789">
        <w:rPr>
          <w:color w:val="auto"/>
          <w:lang w:eastAsia="fr-FR"/>
        </w:rPr>
        <w:t xml:space="preserve">for quail </w:t>
      </w:r>
      <w:r w:rsidR="00A143AF" w:rsidRPr="00603789">
        <w:rPr>
          <w:color w:val="auto"/>
        </w:rPr>
        <w:t>(specie</w:t>
      </w:r>
      <w:r w:rsidR="00EA5BB2">
        <w:rPr>
          <w:color w:val="auto"/>
        </w:rPr>
        <w:t>s</w:t>
      </w:r>
      <w:r w:rsidR="00A143AF" w:rsidRPr="00603789">
        <w:rPr>
          <w:color w:val="auto"/>
        </w:rPr>
        <w:t xml:space="preserve">-specific) </w:t>
      </w:r>
      <w:r w:rsidR="00A143AF" w:rsidRPr="00603789">
        <w:rPr>
          <w:color w:val="auto"/>
          <w:lang w:eastAsia="fr-FR"/>
        </w:rPr>
        <w:t xml:space="preserve">and epithelial </w:t>
      </w:r>
      <w:r w:rsidR="00F63157" w:rsidRPr="00603789">
        <w:rPr>
          <w:color w:val="auto"/>
          <w:lang w:eastAsia="fr-FR"/>
        </w:rPr>
        <w:t>cells</w:t>
      </w:r>
      <w:r w:rsidR="00A143AF" w:rsidRPr="00603789">
        <w:rPr>
          <w:color w:val="auto"/>
          <w:lang w:eastAsia="fr-FR"/>
        </w:rPr>
        <w:t xml:space="preserve">, respectively. </w:t>
      </w:r>
      <w:r w:rsidR="004850EB" w:rsidRPr="00603789">
        <w:rPr>
          <w:color w:val="auto"/>
        </w:rPr>
        <w:t>The chimeric thymus showed QCPN</w:t>
      </w:r>
      <w:r w:rsidR="004850EB" w:rsidRPr="00603789">
        <w:rPr>
          <w:color w:val="auto"/>
          <w:vertAlign w:val="superscript"/>
        </w:rPr>
        <w:t>+</w:t>
      </w:r>
      <w:r w:rsidR="004850EB" w:rsidRPr="00603789">
        <w:rPr>
          <w:color w:val="auto"/>
        </w:rPr>
        <w:t xml:space="preserve"> thymic epithelial cells (</w:t>
      </w:r>
      <w:r w:rsidR="00B728D2" w:rsidRPr="001C757B">
        <w:rPr>
          <w:b/>
          <w:color w:val="auto"/>
        </w:rPr>
        <w:t>Figure</w:t>
      </w:r>
      <w:r w:rsidR="004850EB" w:rsidRPr="001C757B">
        <w:rPr>
          <w:b/>
          <w:color w:val="auto"/>
        </w:rPr>
        <w:t xml:space="preserve"> 2</w:t>
      </w:r>
      <w:proofErr w:type="gramStart"/>
      <w:r w:rsidR="004850EB" w:rsidRPr="001C757B">
        <w:rPr>
          <w:b/>
          <w:color w:val="auto"/>
        </w:rPr>
        <w:t>D</w:t>
      </w:r>
      <w:r w:rsidR="00EA5BB2">
        <w:rPr>
          <w:b/>
          <w:color w:val="auto"/>
        </w:rPr>
        <w:t>,</w:t>
      </w:r>
      <w:r w:rsidR="004850EB" w:rsidRPr="001C757B">
        <w:rPr>
          <w:b/>
          <w:color w:val="auto"/>
        </w:rPr>
        <w:t>E</w:t>
      </w:r>
      <w:proofErr w:type="gramEnd"/>
      <w:r w:rsidR="004850EB" w:rsidRPr="00603789">
        <w:rPr>
          <w:color w:val="auto"/>
        </w:rPr>
        <w:t>), with reticular architecture (</w:t>
      </w:r>
      <w:r w:rsidR="00B728D2" w:rsidRPr="001C757B">
        <w:rPr>
          <w:b/>
          <w:color w:val="auto"/>
        </w:rPr>
        <w:t>Figure</w:t>
      </w:r>
      <w:r w:rsidR="004850EB" w:rsidRPr="001C757B">
        <w:rPr>
          <w:b/>
          <w:color w:val="auto"/>
        </w:rPr>
        <w:t xml:space="preserve"> 2F</w:t>
      </w:r>
      <w:r w:rsidR="00EA5BB2">
        <w:rPr>
          <w:b/>
          <w:color w:val="auto"/>
        </w:rPr>
        <w:t>,</w:t>
      </w:r>
      <w:r w:rsidR="004850EB" w:rsidRPr="001C757B">
        <w:rPr>
          <w:b/>
          <w:color w:val="auto"/>
        </w:rPr>
        <w:t>G</w:t>
      </w:r>
      <w:r w:rsidR="004850EB" w:rsidRPr="00603789">
        <w:rPr>
          <w:color w:val="auto"/>
        </w:rPr>
        <w:t>), and colonized by lymphoid cells (QCPN-) of donor origin (chicken).</w:t>
      </w:r>
      <w:r w:rsidR="00B728D2" w:rsidRPr="00603789">
        <w:rPr>
          <w:color w:val="auto"/>
        </w:rPr>
        <w:t xml:space="preserve"> </w:t>
      </w:r>
    </w:p>
    <w:p w14:paraId="319AB732" w14:textId="77777777" w:rsidR="00006A51" w:rsidRPr="00680744" w:rsidRDefault="00006A51" w:rsidP="00680744">
      <w:pPr>
        <w:pStyle w:val="NormalWeb"/>
        <w:widowControl/>
        <w:spacing w:before="0" w:beforeAutospacing="0" w:after="0" w:afterAutospacing="0"/>
        <w:contextualSpacing/>
        <w:rPr>
          <w:color w:val="auto"/>
        </w:rPr>
      </w:pPr>
    </w:p>
    <w:p w14:paraId="1A359FC7" w14:textId="7EFF394A" w:rsidR="009F11ED" w:rsidRPr="00680744" w:rsidRDefault="00B32616" w:rsidP="00680744">
      <w:pPr>
        <w:widowControl/>
        <w:contextualSpacing/>
        <w:rPr>
          <w:b/>
          <w:color w:val="auto"/>
        </w:rPr>
      </w:pPr>
      <w:r w:rsidRPr="00680744">
        <w:rPr>
          <w:b/>
          <w:color w:val="auto"/>
        </w:rPr>
        <w:t xml:space="preserve">FIGURE </w:t>
      </w:r>
      <w:r w:rsidR="0013621E" w:rsidRPr="00680744">
        <w:rPr>
          <w:b/>
          <w:color w:val="auto"/>
        </w:rPr>
        <w:t xml:space="preserve">AND TABLE </w:t>
      </w:r>
      <w:r w:rsidRPr="00680744">
        <w:rPr>
          <w:b/>
          <w:color w:val="auto"/>
        </w:rPr>
        <w:t>LEGENDS</w:t>
      </w:r>
      <w:r w:rsidR="00F53416" w:rsidRPr="00680744">
        <w:rPr>
          <w:b/>
          <w:color w:val="auto"/>
        </w:rPr>
        <w:t>:</w:t>
      </w:r>
    </w:p>
    <w:p w14:paraId="2045D6A7" w14:textId="77777777" w:rsidR="005C2F17" w:rsidRPr="00680744" w:rsidRDefault="005C2F17" w:rsidP="00680744">
      <w:pPr>
        <w:widowControl/>
        <w:contextualSpacing/>
        <w:rPr>
          <w:b/>
          <w:color w:val="auto"/>
        </w:rPr>
      </w:pPr>
    </w:p>
    <w:p w14:paraId="6F1574C0" w14:textId="0FD078C3" w:rsidR="00976178" w:rsidRPr="00680744" w:rsidRDefault="004810BE" w:rsidP="00680744">
      <w:pPr>
        <w:widowControl/>
        <w:contextualSpacing/>
        <w:rPr>
          <w:color w:val="auto"/>
        </w:rPr>
      </w:pPr>
      <w:r w:rsidRPr="00680744">
        <w:rPr>
          <w:b/>
          <w:color w:val="auto"/>
        </w:rPr>
        <w:t>Figure 1</w:t>
      </w:r>
      <w:r w:rsidR="00EA5BB2">
        <w:rPr>
          <w:b/>
          <w:color w:val="auto"/>
        </w:rPr>
        <w:t xml:space="preserve">. </w:t>
      </w:r>
      <w:r w:rsidR="00B37429" w:rsidRPr="00680744">
        <w:rPr>
          <w:b/>
          <w:color w:val="auto"/>
        </w:rPr>
        <w:t xml:space="preserve">Representative </w:t>
      </w:r>
      <w:r w:rsidR="00B62BA6" w:rsidRPr="00680744">
        <w:rPr>
          <w:b/>
          <w:color w:val="auto"/>
        </w:rPr>
        <w:t xml:space="preserve">results of </w:t>
      </w:r>
      <w:r w:rsidR="00ED784D" w:rsidRPr="00680744">
        <w:rPr>
          <w:b/>
          <w:color w:val="auto"/>
        </w:rPr>
        <w:t xml:space="preserve">gene-expression </w:t>
      </w:r>
      <w:r w:rsidR="00B62BA6" w:rsidRPr="00680744">
        <w:rPr>
          <w:b/>
          <w:color w:val="auto"/>
        </w:rPr>
        <w:t xml:space="preserve">study </w:t>
      </w:r>
      <w:r w:rsidR="007C6D52" w:rsidRPr="00680744">
        <w:rPr>
          <w:b/>
          <w:color w:val="auto"/>
        </w:rPr>
        <w:t xml:space="preserve">of </w:t>
      </w:r>
      <w:r w:rsidR="007C6D52" w:rsidRPr="00680744">
        <w:rPr>
          <w:b/>
          <w:bCs/>
          <w:color w:val="auto"/>
          <w:shd w:val="clear" w:color="auto" w:fill="FFFFFF"/>
        </w:rPr>
        <w:t xml:space="preserve">three-dimensionally preserved </w:t>
      </w:r>
      <w:r w:rsidR="0069146A" w:rsidRPr="00680744">
        <w:rPr>
          <w:b/>
          <w:bCs/>
          <w:color w:val="auto"/>
          <w:shd w:val="clear" w:color="auto" w:fill="FFFFFF"/>
        </w:rPr>
        <w:t xml:space="preserve">pharyngeal endoderm containing the </w:t>
      </w:r>
      <w:r w:rsidR="0069146A" w:rsidRPr="00680744">
        <w:rPr>
          <w:b/>
          <w:color w:val="auto"/>
          <w:shd w:val="clear" w:color="auto" w:fill="FFFFFF"/>
        </w:rPr>
        <w:t xml:space="preserve">presumptive territory </w:t>
      </w:r>
      <w:r w:rsidR="0069146A" w:rsidRPr="00680744">
        <w:rPr>
          <w:b/>
          <w:color w:val="auto"/>
        </w:rPr>
        <w:t>of the thymus rudiment</w:t>
      </w:r>
      <w:r w:rsidR="0069146A" w:rsidRPr="00680744">
        <w:rPr>
          <w:b/>
          <w:bCs/>
          <w:color w:val="auto"/>
          <w:shd w:val="clear" w:color="auto" w:fill="FFFFFF"/>
        </w:rPr>
        <w:t>.</w:t>
      </w:r>
      <w:r w:rsidR="00EA5BB2">
        <w:rPr>
          <w:color w:val="auto"/>
        </w:rPr>
        <w:t xml:space="preserve"> </w:t>
      </w:r>
      <w:r w:rsidR="004A3233" w:rsidRPr="00680744">
        <w:rPr>
          <w:color w:val="auto"/>
        </w:rPr>
        <w:t xml:space="preserve">Schematic representation of </w:t>
      </w:r>
      <w:r w:rsidR="00D04793" w:rsidRPr="00680744">
        <w:rPr>
          <w:color w:val="auto"/>
        </w:rPr>
        <w:t>the pharyngeal apparatus and</w:t>
      </w:r>
      <w:r w:rsidR="00753134" w:rsidRPr="00680744">
        <w:rPr>
          <w:color w:val="auto"/>
        </w:rPr>
        <w:t xml:space="preserve"> isolated </w:t>
      </w:r>
      <w:r w:rsidR="0080615C" w:rsidRPr="00680744">
        <w:rPr>
          <w:color w:val="auto"/>
        </w:rPr>
        <w:t>endoderm containing the 2PP, 3PP and 4PP (at cE3.5 or qE3)</w:t>
      </w:r>
      <w:r w:rsidR="005C2F17" w:rsidRPr="00680744">
        <w:rPr>
          <w:color w:val="auto"/>
        </w:rPr>
        <w:t xml:space="preserve"> </w:t>
      </w:r>
      <w:r w:rsidR="004A3233" w:rsidRPr="00680744">
        <w:rPr>
          <w:color w:val="auto"/>
        </w:rPr>
        <w:t>(</w:t>
      </w:r>
      <w:r w:rsidR="004A3233" w:rsidRPr="001C757B">
        <w:rPr>
          <w:b/>
          <w:color w:val="auto"/>
        </w:rPr>
        <w:t>A</w:t>
      </w:r>
      <w:r w:rsidR="00511D84" w:rsidRPr="00680744">
        <w:rPr>
          <w:color w:val="auto"/>
        </w:rPr>
        <w:t xml:space="preserve">). </w:t>
      </w:r>
      <w:r w:rsidR="0080615C" w:rsidRPr="00603789">
        <w:rPr>
          <w:bCs/>
          <w:color w:val="auto"/>
          <w:shd w:val="clear" w:color="auto" w:fill="FFFFFF"/>
        </w:rPr>
        <w:t>W</w:t>
      </w:r>
      <w:r w:rsidR="0069146A" w:rsidRPr="00603789">
        <w:rPr>
          <w:bCs/>
          <w:color w:val="auto"/>
          <w:shd w:val="clear" w:color="auto" w:fill="FFFFFF"/>
        </w:rPr>
        <w:t xml:space="preserve">hole-mount </w:t>
      </w:r>
      <w:r w:rsidR="0069146A" w:rsidRPr="001C757B">
        <w:rPr>
          <w:bCs/>
          <w:color w:val="auto"/>
          <w:shd w:val="clear" w:color="auto" w:fill="FFFFFF"/>
        </w:rPr>
        <w:t>in situ</w:t>
      </w:r>
      <w:r w:rsidR="0069146A" w:rsidRPr="00603789">
        <w:rPr>
          <w:bCs/>
          <w:color w:val="auto"/>
          <w:shd w:val="clear" w:color="auto" w:fill="FFFFFF"/>
        </w:rPr>
        <w:t xml:space="preserve"> hybridization </w:t>
      </w:r>
      <w:r w:rsidR="0080615C" w:rsidRPr="00603789">
        <w:rPr>
          <w:color w:val="auto"/>
        </w:rPr>
        <w:t xml:space="preserve">with </w:t>
      </w:r>
      <w:r w:rsidR="00040266" w:rsidRPr="00603789">
        <w:rPr>
          <w:color w:val="auto"/>
        </w:rPr>
        <w:t xml:space="preserve">BMP7 </w:t>
      </w:r>
      <w:r w:rsidR="0080615C" w:rsidRPr="00603789">
        <w:rPr>
          <w:color w:val="auto"/>
        </w:rPr>
        <w:t>(</w:t>
      </w:r>
      <w:r w:rsidR="0080615C" w:rsidRPr="001C757B">
        <w:rPr>
          <w:b/>
          <w:color w:val="auto"/>
        </w:rPr>
        <w:t>B</w:t>
      </w:r>
      <w:r w:rsidR="0080615C" w:rsidRPr="00603789">
        <w:rPr>
          <w:color w:val="auto"/>
        </w:rPr>
        <w:t xml:space="preserve">) and </w:t>
      </w:r>
      <w:r w:rsidR="00040266" w:rsidRPr="00603789">
        <w:rPr>
          <w:color w:val="auto"/>
        </w:rPr>
        <w:t xml:space="preserve">Sonic Hedgehog </w:t>
      </w:r>
      <w:r w:rsidR="0080615C" w:rsidRPr="00603789">
        <w:rPr>
          <w:color w:val="auto"/>
        </w:rPr>
        <w:t>(</w:t>
      </w:r>
      <w:r w:rsidR="0080615C" w:rsidRPr="001C757B">
        <w:rPr>
          <w:b/>
          <w:color w:val="auto"/>
        </w:rPr>
        <w:t>C</w:t>
      </w:r>
      <w:r w:rsidR="0080615C" w:rsidRPr="00603789">
        <w:rPr>
          <w:color w:val="auto"/>
        </w:rPr>
        <w:t xml:space="preserve">) </w:t>
      </w:r>
      <w:r w:rsidR="002E4C53" w:rsidRPr="00603789">
        <w:rPr>
          <w:bCs/>
          <w:color w:val="auto"/>
          <w:shd w:val="clear" w:color="auto" w:fill="FFFFFF"/>
        </w:rPr>
        <w:t>of isolated</w:t>
      </w:r>
      <w:r w:rsidR="002E4C53" w:rsidRPr="00603789">
        <w:rPr>
          <w:color w:val="auto"/>
        </w:rPr>
        <w:t xml:space="preserve"> endoderm </w:t>
      </w:r>
      <w:r w:rsidR="0080615C" w:rsidRPr="00603789">
        <w:rPr>
          <w:color w:val="auto"/>
        </w:rPr>
        <w:t xml:space="preserve">at cE3.5. </w:t>
      </w:r>
      <w:r w:rsidR="00AB02A1" w:rsidRPr="00603789">
        <w:rPr>
          <w:color w:val="auto"/>
        </w:rPr>
        <w:t xml:space="preserve">Strong hybridization signals </w:t>
      </w:r>
      <w:r w:rsidR="0000164D" w:rsidRPr="00603789">
        <w:rPr>
          <w:color w:val="auto"/>
          <w:lang w:eastAsia="fr-FR"/>
        </w:rPr>
        <w:t>of BMP7 and Sonic Hedgehog</w:t>
      </w:r>
      <w:r w:rsidR="0000164D" w:rsidRPr="00603789">
        <w:rPr>
          <w:color w:val="auto"/>
        </w:rPr>
        <w:t xml:space="preserve"> </w:t>
      </w:r>
      <w:r w:rsidR="00AB02A1" w:rsidRPr="00603789">
        <w:rPr>
          <w:color w:val="auto"/>
        </w:rPr>
        <w:t>pointed by white arrowheads</w:t>
      </w:r>
      <w:r w:rsidR="0000164D" w:rsidRPr="00603789">
        <w:rPr>
          <w:color w:val="auto"/>
        </w:rPr>
        <w:t xml:space="preserve"> in </w:t>
      </w:r>
      <w:r w:rsidR="0000164D" w:rsidRPr="00603789">
        <w:rPr>
          <w:color w:val="auto"/>
          <w:lang w:eastAsia="fr-FR"/>
        </w:rPr>
        <w:t>endoderm of the 2PP and 3PP (</w:t>
      </w:r>
      <w:r w:rsidR="0000164D" w:rsidRPr="001C757B">
        <w:rPr>
          <w:b/>
          <w:color w:val="auto"/>
          <w:lang w:eastAsia="fr-FR"/>
        </w:rPr>
        <w:t>B</w:t>
      </w:r>
      <w:r w:rsidR="0000164D" w:rsidRPr="00603789">
        <w:rPr>
          <w:color w:val="auto"/>
          <w:lang w:eastAsia="fr-FR"/>
        </w:rPr>
        <w:t xml:space="preserve">) and central pharynx </w:t>
      </w:r>
      <w:r w:rsidR="0000164D" w:rsidRPr="00603789">
        <w:rPr>
          <w:color w:val="auto"/>
        </w:rPr>
        <w:t>(</w:t>
      </w:r>
      <w:r w:rsidR="0000164D" w:rsidRPr="001C757B">
        <w:rPr>
          <w:b/>
          <w:color w:val="auto"/>
        </w:rPr>
        <w:t>C</w:t>
      </w:r>
      <w:r w:rsidR="0000164D" w:rsidRPr="00603789">
        <w:rPr>
          <w:color w:val="auto"/>
        </w:rPr>
        <w:t>)</w:t>
      </w:r>
      <w:r w:rsidR="0000164D" w:rsidRPr="00603789">
        <w:rPr>
          <w:color w:val="auto"/>
          <w:lang w:eastAsia="fr-FR"/>
        </w:rPr>
        <w:t>, respectively.</w:t>
      </w:r>
      <w:r w:rsidR="0000164D" w:rsidRPr="00603789">
        <w:rPr>
          <w:color w:val="auto"/>
        </w:rPr>
        <w:t xml:space="preserve"> </w:t>
      </w:r>
      <w:r w:rsidR="00976178" w:rsidRPr="00603789">
        <w:rPr>
          <w:color w:val="auto"/>
        </w:rPr>
        <w:t xml:space="preserve">A, anterior; </w:t>
      </w:r>
      <w:proofErr w:type="spellStart"/>
      <w:r w:rsidR="005004DC" w:rsidRPr="00603789">
        <w:rPr>
          <w:color w:val="auto"/>
        </w:rPr>
        <w:t>cE</w:t>
      </w:r>
      <w:proofErr w:type="spellEnd"/>
      <w:r w:rsidR="005004DC" w:rsidRPr="00603789">
        <w:rPr>
          <w:color w:val="auto"/>
        </w:rPr>
        <w:t xml:space="preserve">, chicken embryonic day; </w:t>
      </w:r>
      <w:r w:rsidR="00976178" w:rsidRPr="00603789">
        <w:rPr>
          <w:color w:val="auto"/>
        </w:rPr>
        <w:t xml:space="preserve">D, dorsal; P, posterior; PP, pharyngeal pouch; </w:t>
      </w:r>
      <w:proofErr w:type="spellStart"/>
      <w:r w:rsidR="005004DC" w:rsidRPr="00603789">
        <w:rPr>
          <w:color w:val="auto"/>
        </w:rPr>
        <w:t>qE</w:t>
      </w:r>
      <w:proofErr w:type="spellEnd"/>
      <w:r w:rsidR="005004DC" w:rsidRPr="00603789">
        <w:rPr>
          <w:color w:val="auto"/>
        </w:rPr>
        <w:t xml:space="preserve">, quail embryonic day; </w:t>
      </w:r>
      <w:r w:rsidR="00976178" w:rsidRPr="00603789">
        <w:rPr>
          <w:color w:val="auto"/>
        </w:rPr>
        <w:t xml:space="preserve">V, ventral. </w:t>
      </w:r>
      <w:r w:rsidR="00483F7B" w:rsidRPr="00603789">
        <w:rPr>
          <w:color w:val="auto"/>
        </w:rPr>
        <w:t>Scale bars, 5</w:t>
      </w:r>
      <w:r w:rsidR="00976178" w:rsidRPr="00603789">
        <w:rPr>
          <w:color w:val="auto"/>
        </w:rPr>
        <w:t xml:space="preserve">0 </w:t>
      </w:r>
      <w:proofErr w:type="spellStart"/>
      <w:r w:rsidR="00976178" w:rsidRPr="00603789">
        <w:rPr>
          <w:color w:val="auto"/>
        </w:rPr>
        <w:t>μm</w:t>
      </w:r>
      <w:proofErr w:type="spellEnd"/>
      <w:r w:rsidR="00976178" w:rsidRPr="00603789">
        <w:rPr>
          <w:color w:val="auto"/>
        </w:rPr>
        <w:t>.</w:t>
      </w:r>
    </w:p>
    <w:p w14:paraId="41543CAE" w14:textId="77777777" w:rsidR="0060231F" w:rsidRPr="00680744" w:rsidRDefault="0060231F" w:rsidP="00680744">
      <w:pPr>
        <w:widowControl/>
        <w:contextualSpacing/>
        <w:rPr>
          <w:color w:val="auto"/>
        </w:rPr>
      </w:pPr>
    </w:p>
    <w:p w14:paraId="029521C4" w14:textId="5B61900C" w:rsidR="002C76A6" w:rsidRPr="00680744" w:rsidRDefault="00511D84" w:rsidP="001C757B">
      <w:pPr>
        <w:widowControl/>
        <w:contextualSpacing/>
        <w:rPr>
          <w:color w:val="auto"/>
        </w:rPr>
      </w:pPr>
      <w:r w:rsidRPr="00680744">
        <w:rPr>
          <w:b/>
          <w:color w:val="auto"/>
        </w:rPr>
        <w:t>Figure 2</w:t>
      </w:r>
      <w:r w:rsidR="00EA5BB2">
        <w:rPr>
          <w:b/>
          <w:color w:val="auto"/>
        </w:rPr>
        <w:t>.</w:t>
      </w:r>
      <w:r w:rsidR="00EA5BB2" w:rsidRPr="00680744">
        <w:rPr>
          <w:color w:val="auto"/>
        </w:rPr>
        <w:t xml:space="preserve"> </w:t>
      </w:r>
      <w:r w:rsidR="000C5CD5" w:rsidRPr="00680744">
        <w:rPr>
          <w:b/>
          <w:color w:val="auto"/>
        </w:rPr>
        <w:t xml:space="preserve">Representative results </w:t>
      </w:r>
      <w:r w:rsidR="00B62BA6" w:rsidRPr="00680744">
        <w:rPr>
          <w:b/>
          <w:color w:val="auto"/>
        </w:rPr>
        <w:t>of</w:t>
      </w:r>
      <w:r w:rsidR="00B62BA6" w:rsidRPr="00603789">
        <w:rPr>
          <w:b/>
          <w:color w:val="auto"/>
        </w:rPr>
        <w:t xml:space="preserve"> </w:t>
      </w:r>
      <w:r w:rsidR="00B62BA6" w:rsidRPr="001C757B">
        <w:rPr>
          <w:b/>
          <w:color w:val="auto"/>
        </w:rPr>
        <w:t>ex vivo</w:t>
      </w:r>
      <w:r w:rsidR="00B62BA6" w:rsidRPr="00603789">
        <w:rPr>
          <w:b/>
          <w:color w:val="auto"/>
        </w:rPr>
        <w:t xml:space="preserve"> formation</w:t>
      </w:r>
      <w:r w:rsidR="00B62BA6" w:rsidRPr="00680744">
        <w:rPr>
          <w:b/>
          <w:color w:val="auto"/>
        </w:rPr>
        <w:t xml:space="preserve"> of chimeric organs</w:t>
      </w:r>
      <w:r w:rsidR="000C5CD5" w:rsidRPr="00680744">
        <w:rPr>
          <w:b/>
          <w:color w:val="auto"/>
        </w:rPr>
        <w:t>.</w:t>
      </w:r>
      <w:r w:rsidR="00B728D2">
        <w:rPr>
          <w:b/>
          <w:color w:val="auto"/>
        </w:rPr>
        <w:t xml:space="preserve"> </w:t>
      </w:r>
      <w:r w:rsidRPr="00680744">
        <w:rPr>
          <w:color w:val="auto"/>
        </w:rPr>
        <w:t xml:space="preserve">Schematic representation of </w:t>
      </w:r>
      <w:r w:rsidR="00B62BA6" w:rsidRPr="00680744">
        <w:rPr>
          <w:color w:val="auto"/>
        </w:rPr>
        <w:t xml:space="preserve">the experimental approach used to develop quail-chicken chimeric </w:t>
      </w:r>
      <w:proofErr w:type="spellStart"/>
      <w:r w:rsidR="00A04E37" w:rsidRPr="00680744">
        <w:rPr>
          <w:color w:val="auto"/>
        </w:rPr>
        <w:t>thymi</w:t>
      </w:r>
      <w:proofErr w:type="spellEnd"/>
      <w:r w:rsidR="00B62BA6" w:rsidRPr="00680744">
        <w:rPr>
          <w:color w:val="auto"/>
        </w:rPr>
        <w:t xml:space="preserve"> </w:t>
      </w:r>
      <w:r w:rsidR="00417CF5" w:rsidRPr="00680744">
        <w:rPr>
          <w:color w:val="auto"/>
          <w:lang w:eastAsia="fr-FR"/>
        </w:rPr>
        <w:t>(</w:t>
      </w:r>
      <w:r w:rsidR="00417CF5" w:rsidRPr="001C757B">
        <w:rPr>
          <w:b/>
          <w:color w:val="auto"/>
          <w:lang w:eastAsia="fr-FR"/>
        </w:rPr>
        <w:t>A</w:t>
      </w:r>
      <w:r w:rsidR="00417CF5" w:rsidRPr="00680744">
        <w:rPr>
          <w:color w:val="auto"/>
          <w:lang w:eastAsia="fr-FR"/>
        </w:rPr>
        <w:t xml:space="preserve">). </w:t>
      </w:r>
      <w:r w:rsidR="00874536" w:rsidRPr="00680744">
        <w:rPr>
          <w:color w:val="auto"/>
        </w:rPr>
        <w:t>Briefly, the</w:t>
      </w:r>
      <w:r w:rsidR="00036C05" w:rsidRPr="00680744">
        <w:rPr>
          <w:color w:val="auto"/>
        </w:rPr>
        <w:t xml:space="preserve"> </w:t>
      </w:r>
      <w:r w:rsidR="00874536" w:rsidRPr="00680744">
        <w:rPr>
          <w:color w:val="auto"/>
          <w:lang w:eastAsia="fr-FR"/>
        </w:rPr>
        <w:t xml:space="preserve">isolated quail 3/4PP endoderm (qE3) was associated </w:t>
      </w:r>
      <w:r w:rsidR="00874536" w:rsidRPr="001C757B">
        <w:rPr>
          <w:color w:val="auto"/>
          <w:lang w:eastAsia="fr-FR"/>
        </w:rPr>
        <w:t>in vitro</w:t>
      </w:r>
      <w:r w:rsidR="00874536" w:rsidRPr="00603789">
        <w:rPr>
          <w:color w:val="auto"/>
          <w:lang w:eastAsia="fr-FR"/>
        </w:rPr>
        <w:t xml:space="preserve"> with chicken </w:t>
      </w:r>
      <w:proofErr w:type="spellStart"/>
      <w:r w:rsidR="00874536" w:rsidRPr="00603789">
        <w:rPr>
          <w:color w:val="auto"/>
          <w:lang w:eastAsia="fr-FR"/>
        </w:rPr>
        <w:lastRenderedPageBreak/>
        <w:t>somatopleura</w:t>
      </w:r>
      <w:proofErr w:type="spellEnd"/>
      <w:r w:rsidR="00874536" w:rsidRPr="00603789">
        <w:rPr>
          <w:color w:val="auto"/>
          <w:lang w:eastAsia="fr-FR"/>
        </w:rPr>
        <w:t xml:space="preserve"> mesoderm (cE2.5)</w:t>
      </w:r>
      <w:r w:rsidR="00417CF5" w:rsidRPr="00603789">
        <w:rPr>
          <w:color w:val="auto"/>
          <w:lang w:eastAsia="fr-FR"/>
        </w:rPr>
        <w:t xml:space="preserve"> for 48</w:t>
      </w:r>
      <w:r w:rsidR="00EA5BB2">
        <w:rPr>
          <w:color w:val="auto"/>
          <w:lang w:eastAsia="fr-FR"/>
        </w:rPr>
        <w:t xml:space="preserve"> </w:t>
      </w:r>
      <w:r w:rsidR="00417CF5" w:rsidRPr="00603789">
        <w:rPr>
          <w:color w:val="auto"/>
          <w:lang w:eastAsia="fr-FR"/>
        </w:rPr>
        <w:t>h</w:t>
      </w:r>
      <w:r w:rsidR="00874536" w:rsidRPr="00603789">
        <w:rPr>
          <w:color w:val="auto"/>
          <w:lang w:eastAsia="fr-FR"/>
        </w:rPr>
        <w:t>. The 48</w:t>
      </w:r>
      <w:r w:rsidR="00EA5BB2">
        <w:rPr>
          <w:color w:val="auto"/>
          <w:lang w:eastAsia="fr-FR"/>
        </w:rPr>
        <w:t xml:space="preserve"> </w:t>
      </w:r>
      <w:r w:rsidR="00874536" w:rsidRPr="00603789">
        <w:rPr>
          <w:color w:val="auto"/>
          <w:lang w:eastAsia="fr-FR"/>
        </w:rPr>
        <w:t>h</w:t>
      </w:r>
      <w:r w:rsidR="00EA5BB2">
        <w:rPr>
          <w:color w:val="auto"/>
          <w:lang w:eastAsia="fr-FR"/>
        </w:rPr>
        <w:t xml:space="preserve"> </w:t>
      </w:r>
      <w:r w:rsidR="00417CF5" w:rsidRPr="00603789">
        <w:rPr>
          <w:color w:val="auto"/>
          <w:lang w:eastAsia="fr-FR"/>
        </w:rPr>
        <w:t>cultured tissues were</w:t>
      </w:r>
      <w:r w:rsidR="00874536" w:rsidRPr="00603789">
        <w:rPr>
          <w:color w:val="auto"/>
          <w:lang w:eastAsia="fr-FR"/>
        </w:rPr>
        <w:t xml:space="preserve"> then grafted onto the CAM (cE8)</w:t>
      </w:r>
      <w:r w:rsidR="00417CF5" w:rsidRPr="00603789">
        <w:rPr>
          <w:color w:val="auto"/>
        </w:rPr>
        <w:t xml:space="preserve"> and allowed to develop </w:t>
      </w:r>
      <w:r w:rsidR="00417CF5" w:rsidRPr="001C757B">
        <w:rPr>
          <w:color w:val="auto"/>
        </w:rPr>
        <w:t xml:space="preserve">in </w:t>
      </w:r>
      <w:proofErr w:type="spellStart"/>
      <w:r w:rsidR="00417CF5" w:rsidRPr="001C757B">
        <w:rPr>
          <w:color w:val="auto"/>
        </w:rPr>
        <w:t>ovo</w:t>
      </w:r>
      <w:proofErr w:type="spellEnd"/>
      <w:r w:rsidR="00417CF5" w:rsidRPr="00603789">
        <w:rPr>
          <w:color w:val="auto"/>
        </w:rPr>
        <w:t xml:space="preserve"> for further 10 days.</w:t>
      </w:r>
      <w:r w:rsidR="00E81FB4" w:rsidRPr="00603789">
        <w:rPr>
          <w:color w:val="auto"/>
          <w:lang w:eastAsia="fr-FR"/>
        </w:rPr>
        <w:t xml:space="preserve"> </w:t>
      </w:r>
      <w:r w:rsidR="00FB153C" w:rsidRPr="00603789">
        <w:rPr>
          <w:color w:val="auto"/>
        </w:rPr>
        <w:t>Serial sections of CAM-derived explants (</w:t>
      </w:r>
      <w:r w:rsidR="00FB153C" w:rsidRPr="001C757B">
        <w:rPr>
          <w:b/>
          <w:color w:val="auto"/>
        </w:rPr>
        <w:t>B-G</w:t>
      </w:r>
      <w:r w:rsidR="00FB153C" w:rsidRPr="00603789">
        <w:rPr>
          <w:color w:val="auto"/>
        </w:rPr>
        <w:t xml:space="preserve">) </w:t>
      </w:r>
      <w:r w:rsidR="00E24E16" w:rsidRPr="00603789">
        <w:rPr>
          <w:color w:val="auto"/>
        </w:rPr>
        <w:t xml:space="preserve">were </w:t>
      </w:r>
      <w:r w:rsidR="00E7637E" w:rsidRPr="00603789">
        <w:rPr>
          <w:color w:val="auto"/>
        </w:rPr>
        <w:t xml:space="preserve">analyzed </w:t>
      </w:r>
      <w:r w:rsidR="00D666C5" w:rsidRPr="00603789">
        <w:rPr>
          <w:color w:val="auto"/>
        </w:rPr>
        <w:t xml:space="preserve">by </w:t>
      </w:r>
      <w:r w:rsidR="00E7637E" w:rsidRPr="00603789">
        <w:rPr>
          <w:color w:val="auto"/>
        </w:rPr>
        <w:t>conventional histology (</w:t>
      </w:r>
      <w:r w:rsidR="00E7637E" w:rsidRPr="001C757B">
        <w:rPr>
          <w:b/>
          <w:color w:val="auto"/>
        </w:rPr>
        <w:t xml:space="preserve">B </w:t>
      </w:r>
      <w:r w:rsidR="00E7637E" w:rsidRPr="00603789">
        <w:rPr>
          <w:color w:val="auto"/>
        </w:rPr>
        <w:t>and</w:t>
      </w:r>
      <w:r w:rsidR="00E7637E" w:rsidRPr="001C757B">
        <w:rPr>
          <w:b/>
          <w:color w:val="auto"/>
        </w:rPr>
        <w:t xml:space="preserve"> C</w:t>
      </w:r>
      <w:r w:rsidR="00E7637E" w:rsidRPr="00603789">
        <w:rPr>
          <w:color w:val="auto"/>
        </w:rPr>
        <w:t>) and immunohistochemistry (</w:t>
      </w:r>
      <w:r w:rsidR="00E7637E" w:rsidRPr="001C757B">
        <w:rPr>
          <w:b/>
          <w:color w:val="auto"/>
        </w:rPr>
        <w:t>D</w:t>
      </w:r>
      <w:r w:rsidR="00E7637E" w:rsidRPr="00603789">
        <w:rPr>
          <w:color w:val="auto"/>
        </w:rPr>
        <w:t xml:space="preserve"> and </w:t>
      </w:r>
      <w:r w:rsidR="00E7637E" w:rsidRPr="001C757B">
        <w:rPr>
          <w:b/>
          <w:color w:val="auto"/>
        </w:rPr>
        <w:t>G</w:t>
      </w:r>
      <w:r w:rsidR="00E7637E" w:rsidRPr="00603789">
        <w:rPr>
          <w:color w:val="auto"/>
        </w:rPr>
        <w:t xml:space="preserve">). In </w:t>
      </w:r>
      <w:r w:rsidR="00E7637E" w:rsidRPr="001C757B">
        <w:rPr>
          <w:b/>
          <w:color w:val="auto"/>
        </w:rPr>
        <w:t>B</w:t>
      </w:r>
      <w:r w:rsidR="00E7637E" w:rsidRPr="00603789">
        <w:rPr>
          <w:color w:val="auto"/>
        </w:rPr>
        <w:t xml:space="preserve"> and </w:t>
      </w:r>
      <w:r w:rsidR="00E7637E" w:rsidRPr="001C757B">
        <w:rPr>
          <w:b/>
          <w:color w:val="auto"/>
        </w:rPr>
        <w:t>C</w:t>
      </w:r>
      <w:r w:rsidR="00E7637E" w:rsidRPr="00603789">
        <w:rPr>
          <w:color w:val="auto"/>
        </w:rPr>
        <w:t xml:space="preserve"> (higher magnification of </w:t>
      </w:r>
      <w:r w:rsidR="00E7637E" w:rsidRPr="001C757B">
        <w:rPr>
          <w:b/>
          <w:color w:val="auto"/>
        </w:rPr>
        <w:t>B</w:t>
      </w:r>
      <w:r w:rsidR="00E7637E" w:rsidRPr="00603789">
        <w:rPr>
          <w:color w:val="auto"/>
        </w:rPr>
        <w:t xml:space="preserve">), </w:t>
      </w:r>
      <w:r w:rsidR="00EA5BB2">
        <w:rPr>
          <w:color w:val="auto"/>
        </w:rPr>
        <w:t xml:space="preserve">the </w:t>
      </w:r>
      <w:r w:rsidR="00C62D39" w:rsidRPr="00603789">
        <w:rPr>
          <w:color w:val="auto"/>
        </w:rPr>
        <w:t>slide</w:t>
      </w:r>
      <w:r w:rsidR="00E7637E" w:rsidRPr="00603789">
        <w:rPr>
          <w:color w:val="auto"/>
        </w:rPr>
        <w:t xml:space="preserve"> w</w:t>
      </w:r>
      <w:r w:rsidR="00C62D39" w:rsidRPr="00603789">
        <w:rPr>
          <w:color w:val="auto"/>
        </w:rPr>
        <w:t>as</w:t>
      </w:r>
      <w:r w:rsidR="00E7637E" w:rsidRPr="00603789">
        <w:rPr>
          <w:color w:val="auto"/>
        </w:rPr>
        <w:t xml:space="preserve"> </w:t>
      </w:r>
      <w:r w:rsidR="000E1632" w:rsidRPr="00603789">
        <w:rPr>
          <w:color w:val="auto"/>
        </w:rPr>
        <w:t xml:space="preserve">stained </w:t>
      </w:r>
      <w:r w:rsidR="0060231F" w:rsidRPr="00603789">
        <w:rPr>
          <w:color w:val="auto"/>
        </w:rPr>
        <w:t>with H&amp;E</w:t>
      </w:r>
      <w:r w:rsidR="00E7637E" w:rsidRPr="00603789">
        <w:rPr>
          <w:color w:val="auto"/>
        </w:rPr>
        <w:t xml:space="preserve">. In </w:t>
      </w:r>
      <w:r w:rsidR="00E7637E" w:rsidRPr="001C757B">
        <w:rPr>
          <w:b/>
          <w:color w:val="auto"/>
        </w:rPr>
        <w:t>D</w:t>
      </w:r>
      <w:r w:rsidR="00E7637E" w:rsidRPr="00680744">
        <w:rPr>
          <w:color w:val="auto"/>
        </w:rPr>
        <w:t xml:space="preserve"> and </w:t>
      </w:r>
      <w:r w:rsidR="00E7637E" w:rsidRPr="001C757B">
        <w:rPr>
          <w:b/>
          <w:color w:val="auto"/>
        </w:rPr>
        <w:t>E</w:t>
      </w:r>
      <w:r w:rsidR="00E7637E" w:rsidRPr="00680744">
        <w:rPr>
          <w:color w:val="auto"/>
        </w:rPr>
        <w:t xml:space="preserve"> </w:t>
      </w:r>
      <w:r w:rsidR="00C62D39" w:rsidRPr="00680744">
        <w:rPr>
          <w:color w:val="auto"/>
        </w:rPr>
        <w:t xml:space="preserve">(higher magnification of </w:t>
      </w:r>
      <w:r w:rsidR="00C62D39" w:rsidRPr="001C757B">
        <w:rPr>
          <w:b/>
          <w:color w:val="auto"/>
        </w:rPr>
        <w:t>D</w:t>
      </w:r>
      <w:r w:rsidR="00C62D39" w:rsidRPr="00680744">
        <w:rPr>
          <w:color w:val="auto"/>
        </w:rPr>
        <w:t>) slide was</w:t>
      </w:r>
      <w:r w:rsidR="000E1632" w:rsidRPr="00680744">
        <w:rPr>
          <w:color w:val="auto"/>
        </w:rPr>
        <w:t xml:space="preserve"> </w:t>
      </w:r>
      <w:r w:rsidR="00E24E16" w:rsidRPr="00680744">
        <w:rPr>
          <w:color w:val="auto"/>
        </w:rPr>
        <w:t xml:space="preserve">immunodetected with </w:t>
      </w:r>
      <w:r w:rsidR="00AB01A8" w:rsidRPr="00680744">
        <w:rPr>
          <w:color w:val="auto"/>
        </w:rPr>
        <w:t xml:space="preserve">QCPN </w:t>
      </w:r>
      <w:r w:rsidR="00C62D39" w:rsidRPr="00680744">
        <w:rPr>
          <w:color w:val="auto"/>
        </w:rPr>
        <w:t>antibody</w:t>
      </w:r>
      <w:r w:rsidR="00AB01A8" w:rsidRPr="00680744">
        <w:rPr>
          <w:color w:val="auto"/>
        </w:rPr>
        <w:t xml:space="preserve"> </w:t>
      </w:r>
      <w:r w:rsidR="00C62D39" w:rsidRPr="00680744">
        <w:rPr>
          <w:color w:val="auto"/>
        </w:rPr>
        <w:t xml:space="preserve">and counterstained with Gill's hematoxylin. In </w:t>
      </w:r>
      <w:r w:rsidR="00C62D39" w:rsidRPr="001C757B">
        <w:rPr>
          <w:b/>
          <w:color w:val="auto"/>
        </w:rPr>
        <w:t>F</w:t>
      </w:r>
      <w:r w:rsidR="00C62D39" w:rsidRPr="00680744">
        <w:rPr>
          <w:color w:val="auto"/>
        </w:rPr>
        <w:t xml:space="preserve"> and </w:t>
      </w:r>
      <w:r w:rsidR="00C62D39" w:rsidRPr="001C757B">
        <w:rPr>
          <w:b/>
          <w:color w:val="auto"/>
        </w:rPr>
        <w:t>G</w:t>
      </w:r>
      <w:r w:rsidR="00C62D39" w:rsidRPr="00680744">
        <w:rPr>
          <w:color w:val="auto"/>
        </w:rPr>
        <w:t xml:space="preserve"> (higher magnification of </w:t>
      </w:r>
      <w:r w:rsidR="00C62D39" w:rsidRPr="001C757B">
        <w:rPr>
          <w:b/>
          <w:color w:val="auto"/>
        </w:rPr>
        <w:t>F</w:t>
      </w:r>
      <w:r w:rsidR="00C62D39" w:rsidRPr="00680744">
        <w:rPr>
          <w:color w:val="auto"/>
        </w:rPr>
        <w:t>) slide was immunodetected with</w:t>
      </w:r>
      <w:r w:rsidR="00AB01A8" w:rsidRPr="00680744">
        <w:rPr>
          <w:color w:val="auto"/>
        </w:rPr>
        <w:t xml:space="preserve"> anti-Pan CK </w:t>
      </w:r>
      <w:r w:rsidR="00C62D39" w:rsidRPr="00680744">
        <w:rPr>
          <w:color w:val="auto"/>
        </w:rPr>
        <w:t xml:space="preserve">antibody and </w:t>
      </w:r>
      <w:r w:rsidR="004810BE" w:rsidRPr="00680744">
        <w:rPr>
          <w:color w:val="auto"/>
        </w:rPr>
        <w:t xml:space="preserve">counterstained with Gill's hematoxylin. </w:t>
      </w:r>
      <w:r w:rsidR="00F04CB5" w:rsidRPr="00680744">
        <w:rPr>
          <w:color w:val="auto"/>
          <w:lang w:val="en-GB"/>
        </w:rPr>
        <w:t xml:space="preserve">Black arrow heads </w:t>
      </w:r>
      <w:r w:rsidR="007D476F" w:rsidRPr="00680744">
        <w:rPr>
          <w:color w:val="auto"/>
          <w:lang w:val="en-GB"/>
        </w:rPr>
        <w:t xml:space="preserve">point to strong brown immunostaining of </w:t>
      </w:r>
      <w:r w:rsidR="00F04CB5" w:rsidRPr="00680744">
        <w:rPr>
          <w:color w:val="auto"/>
          <w:lang w:val="en-GB"/>
        </w:rPr>
        <w:t>QCPN (</w:t>
      </w:r>
      <w:r w:rsidR="00F04CB5" w:rsidRPr="001C757B">
        <w:rPr>
          <w:b/>
          <w:color w:val="auto"/>
          <w:lang w:val="en-GB"/>
        </w:rPr>
        <w:t>E</w:t>
      </w:r>
      <w:r w:rsidR="00F04CB5" w:rsidRPr="00680744">
        <w:rPr>
          <w:color w:val="auto"/>
          <w:lang w:val="en-GB"/>
        </w:rPr>
        <w:t>) and Pan CK (</w:t>
      </w:r>
      <w:r w:rsidR="00F04CB5" w:rsidRPr="001C757B">
        <w:rPr>
          <w:b/>
          <w:color w:val="auto"/>
          <w:lang w:val="en-GB"/>
        </w:rPr>
        <w:t>G</w:t>
      </w:r>
      <w:r w:rsidR="00F04CB5" w:rsidRPr="00680744">
        <w:rPr>
          <w:color w:val="auto"/>
          <w:lang w:val="en-GB"/>
        </w:rPr>
        <w:t>).</w:t>
      </w:r>
      <w:r w:rsidR="00272780" w:rsidRPr="00680744">
        <w:rPr>
          <w:color w:val="auto"/>
        </w:rPr>
        <w:t xml:space="preserve"> </w:t>
      </w:r>
      <w:r w:rsidR="00B147C0" w:rsidRPr="00680744">
        <w:rPr>
          <w:color w:val="auto"/>
        </w:rPr>
        <w:t xml:space="preserve">See </w:t>
      </w:r>
      <w:r w:rsidR="00EA5BB2" w:rsidRPr="00603789">
        <w:rPr>
          <w:b/>
          <w:color w:val="auto"/>
        </w:rPr>
        <w:t xml:space="preserve">Table </w:t>
      </w:r>
      <w:r w:rsidR="00EA5BB2">
        <w:rPr>
          <w:b/>
          <w:color w:val="auto"/>
        </w:rPr>
        <w:t>o</w:t>
      </w:r>
      <w:r w:rsidR="00EA5BB2" w:rsidRPr="00603789">
        <w:rPr>
          <w:b/>
          <w:color w:val="auto"/>
        </w:rPr>
        <w:t>f Materials</w:t>
      </w:r>
      <w:r w:rsidR="00EA5BB2" w:rsidRPr="00680744">
        <w:rPr>
          <w:color w:val="auto"/>
        </w:rPr>
        <w:t xml:space="preserve"> </w:t>
      </w:r>
      <w:r w:rsidR="00D666C5" w:rsidRPr="00680744">
        <w:rPr>
          <w:color w:val="auto"/>
        </w:rPr>
        <w:t>for</w:t>
      </w:r>
      <w:r w:rsidR="00B147C0" w:rsidRPr="00680744">
        <w:rPr>
          <w:color w:val="auto"/>
        </w:rPr>
        <w:t xml:space="preserve"> image acquisition details</w:t>
      </w:r>
      <w:r w:rsidR="00924A15" w:rsidRPr="00680744">
        <w:rPr>
          <w:color w:val="auto"/>
        </w:rPr>
        <w:t>.</w:t>
      </w:r>
      <w:r w:rsidR="00816241" w:rsidRPr="00680744">
        <w:rPr>
          <w:color w:val="auto"/>
        </w:rPr>
        <w:t xml:space="preserve"> </w:t>
      </w:r>
      <w:r w:rsidR="002C76A6" w:rsidRPr="00680744">
        <w:rPr>
          <w:color w:val="auto"/>
        </w:rPr>
        <w:t xml:space="preserve">Ca, cartilage; </w:t>
      </w:r>
      <w:r w:rsidR="000E0990" w:rsidRPr="00680744">
        <w:rPr>
          <w:color w:val="auto"/>
        </w:rPr>
        <w:t>Ep</w:t>
      </w:r>
      <w:r w:rsidR="0060231F" w:rsidRPr="00680744">
        <w:rPr>
          <w:color w:val="auto"/>
        </w:rPr>
        <w:t xml:space="preserve">, epithelium; </w:t>
      </w:r>
      <w:r w:rsidR="000E0990" w:rsidRPr="00680744">
        <w:rPr>
          <w:color w:val="auto"/>
        </w:rPr>
        <w:t>PP</w:t>
      </w:r>
      <w:r w:rsidR="004810BE" w:rsidRPr="00680744">
        <w:rPr>
          <w:color w:val="auto"/>
        </w:rPr>
        <w:t xml:space="preserve">, pharyngeal </w:t>
      </w:r>
      <w:r w:rsidR="000E0990" w:rsidRPr="00680744">
        <w:rPr>
          <w:color w:val="auto"/>
        </w:rPr>
        <w:t>pouch</w:t>
      </w:r>
      <w:r w:rsidR="004810BE" w:rsidRPr="00680744">
        <w:rPr>
          <w:color w:val="auto"/>
        </w:rPr>
        <w:t xml:space="preserve">; </w:t>
      </w:r>
      <w:proofErr w:type="spellStart"/>
      <w:r w:rsidR="002C76A6" w:rsidRPr="00680744">
        <w:rPr>
          <w:color w:val="auto"/>
        </w:rPr>
        <w:t>SoM</w:t>
      </w:r>
      <w:proofErr w:type="spellEnd"/>
      <w:r w:rsidR="002C76A6" w:rsidRPr="00680744">
        <w:rPr>
          <w:color w:val="auto"/>
        </w:rPr>
        <w:t>, smooth muscle. Scale bars</w:t>
      </w:r>
      <w:r w:rsidR="00EA5BB2">
        <w:rPr>
          <w:color w:val="auto"/>
        </w:rPr>
        <w:t>:</w:t>
      </w:r>
      <w:r w:rsidR="00EA5BB2" w:rsidRPr="00680744">
        <w:rPr>
          <w:color w:val="auto"/>
        </w:rPr>
        <w:t xml:space="preserve"> </w:t>
      </w:r>
      <w:r w:rsidR="004D0736" w:rsidRPr="00680744">
        <w:rPr>
          <w:color w:val="auto"/>
        </w:rPr>
        <w:t>50</w:t>
      </w:r>
      <w:r w:rsidR="00DC0E53">
        <w:rPr>
          <w:color w:val="auto"/>
        </w:rPr>
        <w:t xml:space="preserve"> µ</w:t>
      </w:r>
      <w:r w:rsidR="002C76A6" w:rsidRPr="00680744">
        <w:rPr>
          <w:color w:val="auto"/>
        </w:rPr>
        <w:t xml:space="preserve">m. </w:t>
      </w:r>
    </w:p>
    <w:p w14:paraId="6ECBC4CA" w14:textId="1A49741E" w:rsidR="00C626DA" w:rsidRPr="00680744" w:rsidRDefault="00C626DA" w:rsidP="00680744">
      <w:pPr>
        <w:pStyle w:val="NormalWeb"/>
        <w:widowControl/>
        <w:spacing w:before="0" w:beforeAutospacing="0" w:after="0" w:afterAutospacing="0"/>
        <w:contextualSpacing/>
        <w:rPr>
          <w:color w:val="auto"/>
          <w:lang w:eastAsia="fr-FR"/>
        </w:rPr>
      </w:pPr>
    </w:p>
    <w:p w14:paraId="6B244F5E" w14:textId="55F171CC" w:rsidR="00C626DA" w:rsidRPr="00680744" w:rsidRDefault="00C626DA" w:rsidP="00680744">
      <w:pPr>
        <w:widowControl/>
        <w:rPr>
          <w:b/>
          <w:color w:val="auto"/>
        </w:rPr>
      </w:pPr>
      <w:r w:rsidRPr="00680744">
        <w:rPr>
          <w:b/>
          <w:color w:val="auto"/>
        </w:rPr>
        <w:t xml:space="preserve">Table </w:t>
      </w:r>
      <w:r w:rsidR="00EA5BB2">
        <w:rPr>
          <w:b/>
          <w:color w:val="auto"/>
        </w:rPr>
        <w:t>1</w:t>
      </w:r>
      <w:r w:rsidRPr="00680744">
        <w:rPr>
          <w:b/>
          <w:color w:val="auto"/>
        </w:rPr>
        <w:t xml:space="preserve">: Conditions of </w:t>
      </w:r>
      <w:r w:rsidR="00EA5BB2">
        <w:rPr>
          <w:b/>
          <w:color w:val="auto"/>
        </w:rPr>
        <w:t>e</w:t>
      </w:r>
      <w:r w:rsidR="00EA5BB2" w:rsidRPr="00680744">
        <w:rPr>
          <w:b/>
          <w:color w:val="auto"/>
        </w:rPr>
        <w:t xml:space="preserve">nzymatic </w:t>
      </w:r>
      <w:r w:rsidRPr="00680744">
        <w:rPr>
          <w:b/>
          <w:color w:val="auto"/>
        </w:rPr>
        <w:t>digestion during embryonic tissues isolation.</w:t>
      </w:r>
    </w:p>
    <w:p w14:paraId="6395BD89" w14:textId="77777777" w:rsidR="002C76A6" w:rsidRPr="00680744" w:rsidRDefault="002C76A6" w:rsidP="00680744">
      <w:pPr>
        <w:widowControl/>
        <w:contextualSpacing/>
        <w:rPr>
          <w:b/>
          <w:color w:val="auto"/>
        </w:rPr>
      </w:pPr>
    </w:p>
    <w:p w14:paraId="7884E4A4" w14:textId="67230F8E" w:rsidR="0025718A" w:rsidRPr="00680744" w:rsidRDefault="006305D7" w:rsidP="00680744">
      <w:pPr>
        <w:widowControl/>
        <w:rPr>
          <w:b/>
          <w:color w:val="auto"/>
        </w:rPr>
      </w:pPr>
      <w:r w:rsidRPr="00680744">
        <w:rPr>
          <w:b/>
          <w:color w:val="auto"/>
        </w:rPr>
        <w:t>DISCUSSION</w:t>
      </w:r>
      <w:r w:rsidRPr="00680744">
        <w:rPr>
          <w:b/>
          <w:bCs/>
          <w:color w:val="auto"/>
        </w:rPr>
        <w:t xml:space="preserve">: </w:t>
      </w:r>
    </w:p>
    <w:p w14:paraId="61D8A2B5" w14:textId="463A9B7D" w:rsidR="00893492" w:rsidRDefault="00EF3936" w:rsidP="00680744">
      <w:pPr>
        <w:widowControl/>
        <w:contextualSpacing/>
        <w:rPr>
          <w:color w:val="auto"/>
          <w:shd w:val="clear" w:color="auto" w:fill="FFFFFF"/>
        </w:rPr>
      </w:pPr>
      <w:r w:rsidRPr="00680744">
        <w:rPr>
          <w:color w:val="auto"/>
          <w:shd w:val="clear" w:color="auto" w:fill="FFFFFF"/>
        </w:rPr>
        <w:t xml:space="preserve">The </w:t>
      </w:r>
      <w:r w:rsidR="00236BA8" w:rsidRPr="00680744">
        <w:rPr>
          <w:color w:val="auto"/>
          <w:shd w:val="clear" w:color="auto" w:fill="FFFFFF"/>
        </w:rPr>
        <w:t xml:space="preserve">embryonic </w:t>
      </w:r>
      <w:r w:rsidRPr="00680744">
        <w:rPr>
          <w:color w:val="auto"/>
          <w:shd w:val="clear" w:color="auto" w:fill="FFFFFF"/>
        </w:rPr>
        <w:t xml:space="preserve">tissue isolation procedure detailed here was improved from previous techniques </w:t>
      </w:r>
      <w:r w:rsidR="001630A2" w:rsidRPr="00680744">
        <w:rPr>
          <w:color w:val="auto"/>
          <w:shd w:val="clear" w:color="auto" w:fill="FFFFFF"/>
        </w:rPr>
        <w:t xml:space="preserve">to produce quail-chicken chimeric embryos </w:t>
      </w:r>
      <w:r w:rsidR="00BC49B3" w:rsidRPr="00680744">
        <w:rPr>
          <w:color w:val="auto"/>
          <w:shd w:val="clear" w:color="auto" w:fill="FFFFFF"/>
        </w:rPr>
        <w:t>in different biological contexts</w:t>
      </w:r>
      <w:r w:rsidR="00FF67DF" w:rsidRPr="00680744">
        <w:rPr>
          <w:color w:val="auto"/>
          <w:shd w:val="clear" w:color="auto" w:fill="FFFFFF"/>
        </w:rPr>
        <w:fldChar w:fldCharType="begin" w:fldLock="1"/>
      </w:r>
      <w:r w:rsidR="001B310A" w:rsidRPr="00680744">
        <w:rPr>
          <w:color w:val="auto"/>
          <w:shd w:val="clear" w:color="auto" w:fill="FFFFFF"/>
        </w:rPr>
        <w:instrText>ADDIN CSL_CITATION {"citationItems":[{"id":"ITEM-1","itemData":{"DOI":"10.1084/jem.142.1.17","abstract":"Various types of immunological deficiency diseases are related to develop-mental anomalies of primary lymphoid organs (1, 2) . Since the thymus is directly concerned with the acquisition of cellular immunity (3), the normal processes of thymic differentiation have been investigated on many occasions. The results, however, have been very controversial concerning the embryological origin of thymic lymphocytes (4) . This paper deals with an experimental analysis of the evolution of the cell components found in the thymic primordium of birds during embryonic life . The thymus derives from an epitheliomesenchymal rudiment originating from the 3rd and 4th pharyngeal pouches (5-10) . In the chick embryo, the thymic endoderm separates from the pharynx during the 5th day of incubation as a cord of epithelial cells which elongates along the jugular vein (9, 10) . A thin mesenchymal capsule surrounds the endodermal primordium and the mesenchymal cells penetrate it, lobulation and vascularization of the organ occurring together . Around the 11th day of development lymphoid differentiation of the thymus becomes evident . According to one view the lymphocytes originate by transformation of the epithelial cells of the early anlage . This idea initially formulated by Kolliker (11) was supported by several authors who claimed to demonstrate transitional forms between thymic epithelial and thymic lymphoid cells (10, 12-17) . From an experimental study of the histogenetic capacities of the early mouse endodermal thymic rudiment, Auerbach (18, 19) also con-cluded that the epithelial component was the source of thymus lymphocytes . According to the \"substitution\" theory proposed by Hammar (20) and supported by many subsequent studies (9, 21, 22) thymic lymphocytes were derived exclusively from connective tissue lymphocytes which invaded the early epithelial anlage . By experiments carried out in the chick embryo, Moore and Owen (23, 24) demonstrated the existence of vascular migration pathways of chromosomally labeled cells invading the thymus in 7-to 8-day-old embryos . According to these authors the thymus receives an inflow of blood-borne stem cells, pre-sumably originating from the blood islets of the yolk sac, which proliferate and differentiate into lymphocytes after reaching the thymus (25) .","author":[{"dropping-particle":"","family":"Douarin","given":"Nicole M","non-dropping-particle":"Le","parse-names":false,"suffix":""},{"dropping-particle":"V","family":"Jotereau","given":"Francine","non-dropping-particle":"","parse-names":false,"suffix":""}],"id":"ITEM-1","issued":{"date-parts":[["0"]]},"title":"TRACING OF CELLS OF THE AVIAN THYMUS THROUGH EMBRYONIC LIFE IN INTERSPECIFIC CHIMERAS","type":"article-journal"},"uris":["http://www.mendeley.com/documents/?uuid=319df063-d989-386e-93f6-631f34772024"]}],"mendeley":{"formattedCitation":"&lt;sup&gt;3&lt;/sup&gt;","plainTextFormattedCitation":"3","previouslyFormattedCitation":"&lt;sup&gt;3&lt;/sup&gt;"},"properties":{"noteIndex":0},"schema":"https://github.com/citation-style-language/schema/raw/master/csl-citation.json"}</w:instrText>
      </w:r>
      <w:r w:rsidR="00FF67DF" w:rsidRPr="00680744">
        <w:rPr>
          <w:color w:val="auto"/>
          <w:shd w:val="clear" w:color="auto" w:fill="FFFFFF"/>
        </w:rPr>
        <w:fldChar w:fldCharType="separate"/>
      </w:r>
      <w:r w:rsidR="00FF67DF" w:rsidRPr="00680744">
        <w:rPr>
          <w:noProof/>
          <w:color w:val="auto"/>
          <w:shd w:val="clear" w:color="auto" w:fill="FFFFFF"/>
          <w:vertAlign w:val="superscript"/>
        </w:rPr>
        <w:t>3</w:t>
      </w:r>
      <w:r w:rsidR="00FF67DF" w:rsidRPr="00680744">
        <w:rPr>
          <w:color w:val="auto"/>
          <w:shd w:val="clear" w:color="auto" w:fill="FFFFFF"/>
        </w:rPr>
        <w:fldChar w:fldCharType="end"/>
      </w:r>
      <w:r w:rsidR="00FF67DF" w:rsidRPr="00680744">
        <w:rPr>
          <w:color w:val="auto"/>
          <w:shd w:val="clear" w:color="auto" w:fill="FFFFFF"/>
          <w:vertAlign w:val="superscript"/>
        </w:rPr>
        <w:t>,</w:t>
      </w:r>
      <w:r w:rsidR="00FF67DF" w:rsidRPr="00680744">
        <w:rPr>
          <w:color w:val="auto"/>
          <w:shd w:val="clear" w:color="auto" w:fill="FFFFFF"/>
        </w:rPr>
        <w:fldChar w:fldCharType="begin" w:fldLock="1"/>
      </w:r>
      <w:r w:rsidR="00A85748" w:rsidRPr="00680744">
        <w:rPr>
          <w:color w:val="auto"/>
          <w:shd w:val="clear" w:color="auto" w:fill="FFFFFF"/>
        </w:rPr>
        <w:instrText>ADDIN CSL_CITATION {"citationItems":[{"id":"ITEM-1","itemData":{"DOI":"10.1016/j.ydbio.2011.10.022","ISBN":"http://dx.doi.org/10.1016/j.ydbio.2011.10.022","ISSN":"1095564X","PMID":"22057081","abstract":"Epithelial-mesenchymal interactions are crucial for the development of the endoderm of the pharyngeal pouches into the epithelia of thymus and parathyroid glands. Here we investigated the dynamics of epithelial-mesenchymal interactions that take place at the earliest stages of thymic and parathyroid organogenesis using the quail-chick model together with a co-culture system capable of reproducing these early events in vitro. The presumptive territories of thymus and parathyroid epithelia were identified in three-dimensionally preserved pharyngeal endoderm of embryonic day 4.5 chick embryos on the basis of the expression of Foxn1 and Gcm2, respectively: the thymic rudiment is located in the dorsal domain of the third and fourth pouches, while the parathyroid rudiment occupies a more medial/anterior pouch domain. Using in vitro quail-chick tissue associations combined with in ovo transplantations, we show that the somatopleural but not the limb bud mesenchyme, can mimic the role of neural crest-derived pharyngeal mesenchyme to sustain development of these glands up to terminal differentiation. Furthermore, mesenchymal-derived Bmp4 appears to be essential to promote early stages of endoderm development during a short window of time, irrespective of the mesenchymal source. In vivo studies using the quail-chick system and implantation of growth factor soaked-beads further showed that expression of Bmp4 by the mesenchyme is necessary during a 24. h-period of time. After this period however, Bmp4 is no longer required and another signalling factor produced by the mesenchyme, Fgf10, influences later differentiation of the pouch endoderm. These results show that morphological development and cell differentiation of thymus and parathyroid epithelia require a succession of signals emanating from the associated mesenchyme, among which Bmp4 plays a pivotal role for triggering thymic epithelium specification. © 2011 Elsevier Inc.","author":[{"dropping-particle":"","family":"Neves","given":"Hélia","non-dropping-particle":"","parse-names":false,"suffix":""},{"dropping-particle":"","family":"Dupin","given":"Elisabeth","non-dropping-particle":"","parse-names":false,"suffix":""},{"dropping-particle":"","family":"Parreira","given":"Leonor","non-dropping-particle":"","parse-names":false,"suffix":""},{"dropping-particle":"","family":"Douarin","given":"Nicole M.","non-dropping-particle":"Le","parse-names":false,"suffix":""}],"container-title":"Developmental Biology","id":"ITEM-1","issue":"2","issued":{"date-parts":[["2012"]]},"page":"208-219","title":"Modulation of Bmp4 signalling in the epithelial-mesenchymal interactions that take place in early thymus and parathyroid development in avian embryos","type":"article-journal","volume":"361"},"uris":["http://www.mendeley.com/documents/?uuid=b8c2ebca-da68-3d97-ae48-c76aa2a74ee5"]}],"mendeley":{"formattedCitation":"&lt;sup&gt;5&lt;/sup&gt;","plainTextFormattedCitation":"5","previouslyFormattedCitation":"&lt;sup&gt;5&lt;/sup&gt;"},"properties":{"noteIndex":0},"schema":"https://github.com/citation-style-language/schema/raw/master/csl-citation.json"}</w:instrText>
      </w:r>
      <w:r w:rsidR="00FF67DF" w:rsidRPr="00680744">
        <w:rPr>
          <w:color w:val="auto"/>
          <w:shd w:val="clear" w:color="auto" w:fill="FFFFFF"/>
        </w:rPr>
        <w:fldChar w:fldCharType="separate"/>
      </w:r>
      <w:r w:rsidR="00FF67DF" w:rsidRPr="00680744">
        <w:rPr>
          <w:noProof/>
          <w:color w:val="auto"/>
          <w:shd w:val="clear" w:color="auto" w:fill="FFFFFF"/>
          <w:vertAlign w:val="superscript"/>
        </w:rPr>
        <w:t>5</w:t>
      </w:r>
      <w:r w:rsidR="00FF67DF" w:rsidRPr="00680744">
        <w:rPr>
          <w:color w:val="auto"/>
          <w:shd w:val="clear" w:color="auto" w:fill="FFFFFF"/>
        </w:rPr>
        <w:fldChar w:fldCharType="end"/>
      </w:r>
      <w:r w:rsidR="00FF67DF" w:rsidRPr="00680744">
        <w:rPr>
          <w:color w:val="auto"/>
          <w:shd w:val="clear" w:color="auto" w:fill="FFFFFF"/>
          <w:vertAlign w:val="superscript"/>
        </w:rPr>
        <w:t>,</w:t>
      </w:r>
      <w:r w:rsidR="00FF67DF" w:rsidRPr="00680744">
        <w:rPr>
          <w:color w:val="auto"/>
          <w:shd w:val="clear" w:color="auto" w:fill="FFFFFF"/>
        </w:rPr>
        <w:fldChar w:fldCharType="begin" w:fldLock="1"/>
      </w:r>
      <w:r w:rsidR="001B310A" w:rsidRPr="00680744">
        <w:rPr>
          <w:color w:val="auto"/>
          <w:shd w:val="clear" w:color="auto" w:fill="FFFFFF"/>
        </w:rPr>
        <w:instrText>ADDIN CSL_CITATION {"citationItems":[{"id":"ITEM-1","itemData":{"ISBN":"0261-4189 (Print)\\r0261-4189 (Linking)","ISSN":"02614189","PMID":"1678347","abstract":"In higher vertebrates, branchial arch mesenchyme (ectomesenchyme) is derived from the cephalic neural crest. The ectomesenchyme of the mandibular arch yields the Meckel's cartilage and several membrane bones. We previously reported the isolation of a quail homeobox gene, Quox 7. In common with its mouse counterpart Hox 7, Quox 7 is highly expressed in the medioventral part of the mandibular arch and later in the precursor cells of the membrane bones. Since bone differentiation from ectomesenchyme is strictly dependent upon a signal provided by the mandibular epithelium, we decided to see whether the regulation of Quox 7 gene activity might be correlated with epithelio--mesenchymal interactions. Quox 7 expression was studied in E3 mandibular ectomesenchyme cultured in vitro or grafted on the chick chorioallantoic membrane either alone or recombined with the homotopic and heterotopic epithelia. We found that Quox 7 mRNA was undetectable after 48 h in cultures of mesenchyme alone while it remained abundant in non-cartilaginous tissue of the mandibular arch ectomesenchyme recombined with its own epithelium. The signal provided by the mandibular epithelium for Quox 7 expression can also arise from various heterotopic epithelia, e.g. of dorsal or ventral body wall and of limb bud. Thus the effect of the epithelium on Quox 7 expression in mesenchymal cells strictly parallels that on bone formation. These results strongly suggest that the epithelio-mesenchymal interactions have an essential role on the regulation of Quox 7 gene, the product of which seems to be, in turn, necessary for the execution of the skeletal developmental program in the facial area.","author":[{"dropping-particle":"","family":"Takahashi","given":"Y","non-dropping-particle":"","parse-names":false,"suffix":""},{"dropping-particle":"","family":"Bontoux","given":"Martine","non-dropping-particle":"","parse-names":false,"suffix":""},{"dropping-particle":"","family":"Douarin","given":"N M","non-dropping-particle":"Le","parse-names":false,"suffix":""}],"container-title":"Embo J","id":"ITEM-1","issue":"9","issued":{"date-parts":[["1991"]]},"page":"2387-2393","title":"Epithelio--mesenchymal interactions are critical for Quox 7 expression and membrane bone differentiation in the neural crest derived mandibular mesenchyme","type":"article-journal","volume":"10"},"uris":["http://www.mendeley.com/documents/?uuid=2366b3df-4007-3866-9359-37827a68ef38"]}],"mendeley":{"formattedCitation":"&lt;sup&gt;6&lt;/sup&gt;","plainTextFormattedCitation":"6","previouslyFormattedCitation":"&lt;sup&gt;6&lt;/sup&gt;"},"properties":{"noteIndex":0},"schema":"https://github.com/citation-style-language/schema/raw/master/csl-citation.json"}</w:instrText>
      </w:r>
      <w:r w:rsidR="00FF67DF" w:rsidRPr="00680744">
        <w:rPr>
          <w:color w:val="auto"/>
          <w:shd w:val="clear" w:color="auto" w:fill="FFFFFF"/>
        </w:rPr>
        <w:fldChar w:fldCharType="separate"/>
      </w:r>
      <w:r w:rsidR="00FF67DF" w:rsidRPr="00680744">
        <w:rPr>
          <w:noProof/>
          <w:color w:val="auto"/>
          <w:shd w:val="clear" w:color="auto" w:fill="FFFFFF"/>
          <w:vertAlign w:val="superscript"/>
        </w:rPr>
        <w:t>6</w:t>
      </w:r>
      <w:r w:rsidR="00FF67DF" w:rsidRPr="00680744">
        <w:rPr>
          <w:color w:val="auto"/>
          <w:shd w:val="clear" w:color="auto" w:fill="FFFFFF"/>
        </w:rPr>
        <w:fldChar w:fldCharType="end"/>
      </w:r>
      <w:r w:rsidRPr="00680744">
        <w:rPr>
          <w:color w:val="auto"/>
          <w:shd w:val="clear" w:color="auto" w:fill="FFFFFF"/>
        </w:rPr>
        <w:t>.</w:t>
      </w:r>
      <w:r w:rsidR="00B728D2">
        <w:rPr>
          <w:color w:val="auto"/>
          <w:shd w:val="clear" w:color="auto" w:fill="FFFFFF"/>
        </w:rPr>
        <w:t xml:space="preserve"> </w:t>
      </w:r>
    </w:p>
    <w:p w14:paraId="03A1E98F" w14:textId="77777777" w:rsidR="00DC0E53" w:rsidRPr="00680744" w:rsidRDefault="00DC0E53" w:rsidP="00680744">
      <w:pPr>
        <w:widowControl/>
        <w:contextualSpacing/>
        <w:rPr>
          <w:color w:val="auto"/>
          <w:shd w:val="clear" w:color="auto" w:fill="FFFFFF"/>
        </w:rPr>
      </w:pPr>
    </w:p>
    <w:p w14:paraId="4BEA0D27" w14:textId="1C1C2169" w:rsidR="00FC1178" w:rsidRDefault="00893492" w:rsidP="00680744">
      <w:pPr>
        <w:widowControl/>
        <w:contextualSpacing/>
        <w:rPr>
          <w:color w:val="auto"/>
        </w:rPr>
      </w:pPr>
      <w:r w:rsidRPr="00680744">
        <w:rPr>
          <w:color w:val="auto"/>
          <w:shd w:val="clear" w:color="auto" w:fill="FFFFFF"/>
        </w:rPr>
        <w:t xml:space="preserve">This approach is suitable to isolate pure embryonic tissues without requiring genetic manipulation or the use of tissue-specific markers, often limited in genetically modified animal models. </w:t>
      </w:r>
      <w:r w:rsidRPr="00680744">
        <w:rPr>
          <w:color w:val="auto"/>
        </w:rPr>
        <w:t xml:space="preserve">It can be used to study </w:t>
      </w:r>
      <w:r w:rsidR="00FC329F" w:rsidRPr="00680744">
        <w:rPr>
          <w:color w:val="auto"/>
        </w:rPr>
        <w:t>epithelial-mesenchymal interactions during development</w:t>
      </w:r>
      <w:r w:rsidRPr="00680744">
        <w:rPr>
          <w:color w:val="auto"/>
        </w:rPr>
        <w:t xml:space="preserve">, </w:t>
      </w:r>
      <w:r w:rsidR="00EA5BB2">
        <w:rPr>
          <w:color w:val="auto"/>
        </w:rPr>
        <w:t xml:space="preserve">with </w:t>
      </w:r>
      <w:r w:rsidR="00EA5BB2" w:rsidRPr="00680744">
        <w:rPr>
          <w:color w:val="auto"/>
        </w:rPr>
        <w:t xml:space="preserve">the ability to isolate pure tissues </w:t>
      </w:r>
      <w:r w:rsidRPr="00680744">
        <w:rPr>
          <w:color w:val="auto"/>
        </w:rPr>
        <w:t xml:space="preserve">being the limiting factor. For </w:t>
      </w:r>
      <w:r w:rsidR="00A21EC8" w:rsidRPr="00680744">
        <w:rPr>
          <w:color w:val="auto"/>
        </w:rPr>
        <w:t>instance</w:t>
      </w:r>
      <w:r w:rsidRPr="00680744">
        <w:rPr>
          <w:color w:val="auto"/>
        </w:rPr>
        <w:t xml:space="preserve">, as development progresses, tissues </w:t>
      </w:r>
      <w:r w:rsidR="00EA5BB2">
        <w:rPr>
          <w:color w:val="auto"/>
        </w:rPr>
        <w:t>become</w:t>
      </w:r>
      <w:r w:rsidR="00EA5BB2" w:rsidRPr="00680744">
        <w:rPr>
          <w:color w:val="auto"/>
        </w:rPr>
        <w:t xml:space="preserve"> </w:t>
      </w:r>
      <w:r w:rsidRPr="00680744">
        <w:rPr>
          <w:color w:val="auto"/>
        </w:rPr>
        <w:t xml:space="preserve">thicker, </w:t>
      </w:r>
      <w:r w:rsidR="000936EE" w:rsidRPr="00680744">
        <w:rPr>
          <w:color w:val="auto"/>
        </w:rPr>
        <w:t xml:space="preserve">more </w:t>
      </w:r>
      <w:r w:rsidRPr="00680744">
        <w:rPr>
          <w:color w:val="auto"/>
        </w:rPr>
        <w:t xml:space="preserve">compact and attach to other neighboring tissues </w:t>
      </w:r>
      <w:r w:rsidR="00EA5BB2">
        <w:rPr>
          <w:color w:val="auto"/>
        </w:rPr>
        <w:t>such that their separation is more difficult</w:t>
      </w:r>
      <w:r w:rsidR="005D5075" w:rsidRPr="00680744">
        <w:rPr>
          <w:color w:val="auto"/>
        </w:rPr>
        <w:t>.</w:t>
      </w:r>
      <w:r w:rsidR="00952983" w:rsidRPr="00680744">
        <w:rPr>
          <w:color w:val="auto"/>
        </w:rPr>
        <w:t xml:space="preserve"> </w:t>
      </w:r>
      <w:r w:rsidR="009B503B" w:rsidRPr="00680744">
        <w:rPr>
          <w:color w:val="auto"/>
        </w:rPr>
        <w:t>This isolation procedure is</w:t>
      </w:r>
      <w:r w:rsidR="003E53DA" w:rsidRPr="00680744">
        <w:rPr>
          <w:color w:val="auto"/>
        </w:rPr>
        <w:t>,</w:t>
      </w:r>
      <w:r w:rsidR="009B503B" w:rsidRPr="00680744">
        <w:rPr>
          <w:color w:val="auto"/>
        </w:rPr>
        <w:t xml:space="preserve"> therefore, </w:t>
      </w:r>
      <w:r w:rsidR="00EA2D20" w:rsidRPr="00680744">
        <w:rPr>
          <w:color w:val="auto"/>
        </w:rPr>
        <w:t>unsuitable</w:t>
      </w:r>
      <w:r w:rsidR="009B503B" w:rsidRPr="00680744">
        <w:rPr>
          <w:color w:val="auto"/>
        </w:rPr>
        <w:t xml:space="preserve"> </w:t>
      </w:r>
      <w:r w:rsidR="00311A8B" w:rsidRPr="00680744">
        <w:rPr>
          <w:color w:val="auto"/>
        </w:rPr>
        <w:t>for</w:t>
      </w:r>
      <w:r w:rsidR="009B503B" w:rsidRPr="00680744">
        <w:rPr>
          <w:color w:val="auto"/>
        </w:rPr>
        <w:t xml:space="preserve"> later stages of development, namely </w:t>
      </w:r>
      <w:r w:rsidR="00294762" w:rsidRPr="00680744">
        <w:rPr>
          <w:color w:val="auto"/>
        </w:rPr>
        <w:t>late-organogenesis</w:t>
      </w:r>
      <w:r w:rsidR="009B503B" w:rsidRPr="00680744">
        <w:rPr>
          <w:color w:val="auto"/>
        </w:rPr>
        <w:t>.</w:t>
      </w:r>
      <w:r w:rsidR="003E53DA" w:rsidRPr="00680744">
        <w:rPr>
          <w:color w:val="auto"/>
        </w:rPr>
        <w:t xml:space="preserve"> </w:t>
      </w:r>
    </w:p>
    <w:p w14:paraId="73209000" w14:textId="77777777" w:rsidR="00DC0E53" w:rsidRPr="00680744" w:rsidRDefault="00DC0E53" w:rsidP="00680744">
      <w:pPr>
        <w:widowControl/>
        <w:contextualSpacing/>
        <w:rPr>
          <w:color w:val="auto"/>
        </w:rPr>
      </w:pPr>
    </w:p>
    <w:p w14:paraId="062ED477" w14:textId="19FFF1CF" w:rsidR="00FC1178" w:rsidRDefault="003E53DA" w:rsidP="00680744">
      <w:pPr>
        <w:widowControl/>
        <w:contextualSpacing/>
        <w:rPr>
          <w:color w:val="auto"/>
          <w:shd w:val="clear" w:color="auto" w:fill="FFFFFF"/>
        </w:rPr>
      </w:pPr>
      <w:r w:rsidRPr="00680744">
        <w:rPr>
          <w:color w:val="auto"/>
          <w:shd w:val="clear" w:color="auto" w:fill="FFFFFF"/>
        </w:rPr>
        <w:t xml:space="preserve">This method is unique to study gene-expression in 3D-preserved </w:t>
      </w:r>
      <w:r w:rsidR="005D0B44" w:rsidRPr="00680744">
        <w:rPr>
          <w:color w:val="auto"/>
          <w:shd w:val="clear" w:color="auto" w:fill="FFFFFF"/>
        </w:rPr>
        <w:t>embryonic</w:t>
      </w:r>
      <w:r w:rsidRPr="00680744">
        <w:rPr>
          <w:color w:val="auto"/>
          <w:shd w:val="clear" w:color="auto" w:fill="FFFFFF"/>
        </w:rPr>
        <w:t xml:space="preserve"> tissues. To ensure </w:t>
      </w:r>
      <w:r w:rsidR="00EA5BB2">
        <w:rPr>
          <w:color w:val="auto"/>
          <w:shd w:val="clear" w:color="auto" w:fill="FFFFFF"/>
        </w:rPr>
        <w:t xml:space="preserve">the </w:t>
      </w:r>
      <w:r w:rsidRPr="00680744">
        <w:rPr>
          <w:color w:val="auto"/>
          <w:shd w:val="clear" w:color="auto" w:fill="FFFFFF"/>
        </w:rPr>
        <w:t>3D-integrity of the isolated tissues, instruments, materials and solutions should be kept at low temperatures throughout the process.</w:t>
      </w:r>
      <w:r w:rsidR="00BA7EA1" w:rsidRPr="00680744">
        <w:rPr>
          <w:color w:val="auto"/>
          <w:shd w:val="clear" w:color="auto" w:fill="FFFFFF"/>
        </w:rPr>
        <w:t xml:space="preserve"> </w:t>
      </w:r>
    </w:p>
    <w:p w14:paraId="22A64D26" w14:textId="77777777" w:rsidR="00DC0E53" w:rsidRPr="00680744" w:rsidRDefault="00DC0E53" w:rsidP="00680744">
      <w:pPr>
        <w:widowControl/>
        <w:contextualSpacing/>
        <w:rPr>
          <w:color w:val="auto"/>
          <w:shd w:val="clear" w:color="auto" w:fill="FFFFFF"/>
        </w:rPr>
      </w:pPr>
    </w:p>
    <w:p w14:paraId="12A23744" w14:textId="5335E08B" w:rsidR="001D0ED8" w:rsidRPr="00680744" w:rsidRDefault="00FC1178" w:rsidP="00680744">
      <w:pPr>
        <w:widowControl/>
        <w:contextualSpacing/>
        <w:rPr>
          <w:color w:val="auto"/>
          <w:shd w:val="clear" w:color="auto" w:fill="FFFFFF"/>
        </w:rPr>
      </w:pPr>
      <w:r w:rsidRPr="00680744">
        <w:rPr>
          <w:color w:val="auto"/>
          <w:shd w:val="clear" w:color="auto" w:fill="FFFFFF"/>
        </w:rPr>
        <w:t xml:space="preserve">The </w:t>
      </w:r>
      <w:r w:rsidR="00D71148" w:rsidRPr="00680744">
        <w:rPr>
          <w:color w:val="auto"/>
          <w:shd w:val="clear" w:color="auto" w:fill="FFFFFF"/>
        </w:rPr>
        <w:t xml:space="preserve">tissue microdissection procedure is </w:t>
      </w:r>
      <w:r w:rsidRPr="00680744">
        <w:rPr>
          <w:color w:val="auto"/>
          <w:shd w:val="clear" w:color="auto" w:fill="FFFFFF"/>
        </w:rPr>
        <w:t xml:space="preserve">also </w:t>
      </w:r>
      <w:r w:rsidR="00D71148" w:rsidRPr="00680744">
        <w:rPr>
          <w:color w:val="auto"/>
          <w:shd w:val="clear" w:color="auto" w:fill="FFFFFF"/>
        </w:rPr>
        <w:t>a critical step that relies</w:t>
      </w:r>
      <w:r w:rsidR="00875B2B" w:rsidRPr="00680744">
        <w:rPr>
          <w:color w:val="auto"/>
          <w:shd w:val="clear" w:color="auto" w:fill="FFFFFF"/>
        </w:rPr>
        <w:t>,</w:t>
      </w:r>
      <w:r w:rsidR="00D71148" w:rsidRPr="00680744">
        <w:rPr>
          <w:color w:val="auto"/>
          <w:shd w:val="clear" w:color="auto" w:fill="FFFFFF"/>
        </w:rPr>
        <w:t xml:space="preserve"> </w:t>
      </w:r>
      <w:r w:rsidR="00F91573" w:rsidRPr="00680744">
        <w:rPr>
          <w:color w:val="auto"/>
          <w:shd w:val="clear" w:color="auto" w:fill="FFFFFF"/>
        </w:rPr>
        <w:t xml:space="preserve">not only </w:t>
      </w:r>
      <w:r w:rsidR="00EA5BB2">
        <w:rPr>
          <w:color w:val="auto"/>
          <w:shd w:val="clear" w:color="auto" w:fill="FFFFFF"/>
        </w:rPr>
        <w:t>o</w:t>
      </w:r>
      <w:r w:rsidR="00EA5BB2" w:rsidRPr="00680744">
        <w:rPr>
          <w:color w:val="auto"/>
          <w:shd w:val="clear" w:color="auto" w:fill="FFFFFF"/>
        </w:rPr>
        <w:t xml:space="preserve">n </w:t>
      </w:r>
      <w:r w:rsidR="00C02179" w:rsidRPr="00680744">
        <w:rPr>
          <w:color w:val="auto"/>
          <w:shd w:val="clear" w:color="auto" w:fill="FFFFFF"/>
        </w:rPr>
        <w:t xml:space="preserve">the </w:t>
      </w:r>
      <w:r w:rsidR="00875B2B" w:rsidRPr="00680744">
        <w:rPr>
          <w:color w:val="auto"/>
          <w:shd w:val="clear" w:color="auto" w:fill="FFFFFF"/>
        </w:rPr>
        <w:t xml:space="preserve">careful establishment of </w:t>
      </w:r>
      <w:r w:rsidR="00C02179" w:rsidRPr="00680744">
        <w:rPr>
          <w:color w:val="auto"/>
          <w:shd w:val="clear" w:color="auto" w:fill="FFFFFF"/>
        </w:rPr>
        <w:t xml:space="preserve">the </w:t>
      </w:r>
      <w:r w:rsidR="00875B2B" w:rsidRPr="00680744">
        <w:rPr>
          <w:color w:val="auto"/>
          <w:shd w:val="clear" w:color="auto" w:fill="FFFFFF"/>
        </w:rPr>
        <w:t xml:space="preserve">experimental conditions (like temperature and duration of enzymatic digestion, as exemplified in </w:t>
      </w:r>
      <w:r w:rsidR="00EA5BB2" w:rsidRPr="001C757B">
        <w:rPr>
          <w:b/>
          <w:color w:val="auto"/>
          <w:shd w:val="clear" w:color="auto" w:fill="FFFFFF"/>
        </w:rPr>
        <w:t>T</w:t>
      </w:r>
      <w:r w:rsidR="00875B2B" w:rsidRPr="001C757B">
        <w:rPr>
          <w:b/>
          <w:color w:val="auto"/>
          <w:shd w:val="clear" w:color="auto" w:fill="FFFFFF"/>
        </w:rPr>
        <w:t xml:space="preserve">able </w:t>
      </w:r>
      <w:r w:rsidR="00EA5BB2" w:rsidRPr="001C757B">
        <w:rPr>
          <w:b/>
          <w:color w:val="auto"/>
          <w:shd w:val="clear" w:color="auto" w:fill="FFFFFF"/>
        </w:rPr>
        <w:t>1</w:t>
      </w:r>
      <w:r w:rsidR="00875B2B" w:rsidRPr="00680744">
        <w:rPr>
          <w:color w:val="auto"/>
          <w:shd w:val="clear" w:color="auto" w:fill="FFFFFF"/>
        </w:rPr>
        <w:t xml:space="preserve">), but also </w:t>
      </w:r>
      <w:r w:rsidR="00EA5BB2">
        <w:rPr>
          <w:color w:val="auto"/>
          <w:shd w:val="clear" w:color="auto" w:fill="FFFFFF"/>
        </w:rPr>
        <w:t>o</w:t>
      </w:r>
      <w:r w:rsidR="00EA5BB2" w:rsidRPr="00680744">
        <w:rPr>
          <w:color w:val="auto"/>
          <w:shd w:val="clear" w:color="auto" w:fill="FFFFFF"/>
        </w:rPr>
        <w:t xml:space="preserve">n </w:t>
      </w:r>
      <w:r w:rsidR="00D6230C" w:rsidRPr="00680744">
        <w:rPr>
          <w:color w:val="auto"/>
          <w:shd w:val="clear" w:color="auto" w:fill="FFFFFF"/>
        </w:rPr>
        <w:t xml:space="preserve">the </w:t>
      </w:r>
      <w:r w:rsidR="00EA5BB2" w:rsidRPr="00680744">
        <w:rPr>
          <w:color w:val="auto"/>
          <w:shd w:val="clear" w:color="auto" w:fill="FFFFFF"/>
        </w:rPr>
        <w:t xml:space="preserve">time-consuming </w:t>
      </w:r>
      <w:r w:rsidR="00D71148" w:rsidRPr="00680744">
        <w:rPr>
          <w:color w:val="auto"/>
          <w:shd w:val="clear" w:color="auto" w:fill="FFFFFF"/>
        </w:rPr>
        <w:t xml:space="preserve">hands-on training. </w:t>
      </w:r>
      <w:r w:rsidR="00982F91" w:rsidRPr="00680744">
        <w:rPr>
          <w:color w:val="auto"/>
          <w:shd w:val="clear" w:color="auto" w:fill="FFFFFF"/>
        </w:rPr>
        <w:t>T</w:t>
      </w:r>
      <w:r w:rsidR="00D71148" w:rsidRPr="00680744">
        <w:rPr>
          <w:color w:val="auto"/>
          <w:shd w:val="clear" w:color="auto" w:fill="FFFFFF"/>
        </w:rPr>
        <w:t>his procedure</w:t>
      </w:r>
      <w:r w:rsidR="00982F91" w:rsidRPr="00680744">
        <w:rPr>
          <w:color w:val="auto"/>
          <w:shd w:val="clear" w:color="auto" w:fill="FFFFFF"/>
        </w:rPr>
        <w:t xml:space="preserve"> requires patience and practice</w:t>
      </w:r>
      <w:r w:rsidR="00EA5BB2">
        <w:rPr>
          <w:color w:val="auto"/>
          <w:shd w:val="clear" w:color="auto" w:fill="FFFFFF"/>
        </w:rPr>
        <w:t>. I</w:t>
      </w:r>
      <w:r w:rsidR="00D71148" w:rsidRPr="00680744">
        <w:rPr>
          <w:color w:val="auto"/>
          <w:shd w:val="clear" w:color="auto" w:fill="FFFFFF"/>
        </w:rPr>
        <w:t xml:space="preserve">f the operator loses </w:t>
      </w:r>
      <w:r w:rsidR="00D6230C" w:rsidRPr="00680744">
        <w:rPr>
          <w:color w:val="auto"/>
          <w:shd w:val="clear" w:color="auto" w:fill="FFFFFF"/>
        </w:rPr>
        <w:t xml:space="preserve">the </w:t>
      </w:r>
      <w:r w:rsidR="00D71148" w:rsidRPr="00680744">
        <w:rPr>
          <w:color w:val="auto"/>
          <w:shd w:val="clear" w:color="auto" w:fill="FFFFFF"/>
        </w:rPr>
        <w:t xml:space="preserve">references of the region to be dissected, </w:t>
      </w:r>
      <w:r w:rsidR="00EA5BB2">
        <w:rPr>
          <w:color w:val="auto"/>
          <w:shd w:val="clear" w:color="auto" w:fill="FFFFFF"/>
        </w:rPr>
        <w:t>decreasing the</w:t>
      </w:r>
      <w:r w:rsidR="00EA5BB2" w:rsidRPr="00680744">
        <w:rPr>
          <w:color w:val="auto"/>
          <w:shd w:val="clear" w:color="auto" w:fill="FFFFFF"/>
        </w:rPr>
        <w:t xml:space="preserve"> </w:t>
      </w:r>
      <w:r w:rsidR="00D71148" w:rsidRPr="00680744">
        <w:rPr>
          <w:color w:val="auto"/>
          <w:shd w:val="clear" w:color="auto" w:fill="FFFFFF"/>
        </w:rPr>
        <w:t xml:space="preserve">stereoscope magnification (20x) will provide an overall observation that will help the next move decision. </w:t>
      </w:r>
    </w:p>
    <w:p w14:paraId="5890E808" w14:textId="4856B54D" w:rsidR="00DF683B" w:rsidRPr="00680744" w:rsidRDefault="00DF683B" w:rsidP="00680744">
      <w:pPr>
        <w:widowControl/>
        <w:contextualSpacing/>
        <w:rPr>
          <w:color w:val="auto"/>
          <w:shd w:val="clear" w:color="auto" w:fill="FFFFFF"/>
        </w:rPr>
      </w:pPr>
    </w:p>
    <w:p w14:paraId="2D813854" w14:textId="0C8F5AF1" w:rsidR="003732FA" w:rsidRPr="00603789" w:rsidRDefault="00DF683B" w:rsidP="00680744">
      <w:pPr>
        <w:widowControl/>
        <w:rPr>
          <w:color w:val="auto"/>
        </w:rPr>
      </w:pPr>
      <w:r w:rsidRPr="00680744">
        <w:rPr>
          <w:color w:val="auto"/>
          <w:shd w:val="clear" w:color="auto" w:fill="FFFFFF"/>
        </w:rPr>
        <w:t>The 48</w:t>
      </w:r>
      <w:r w:rsidR="00EA5BB2">
        <w:rPr>
          <w:color w:val="auto"/>
          <w:shd w:val="clear" w:color="auto" w:fill="FFFFFF"/>
        </w:rPr>
        <w:t xml:space="preserve"> </w:t>
      </w:r>
      <w:r w:rsidRPr="00680744">
        <w:rPr>
          <w:color w:val="auto"/>
          <w:shd w:val="clear" w:color="auto" w:fill="FFFFFF"/>
        </w:rPr>
        <w:t xml:space="preserve">h </w:t>
      </w:r>
      <w:r w:rsidRPr="001C757B">
        <w:rPr>
          <w:color w:val="auto"/>
          <w:shd w:val="clear" w:color="auto" w:fill="FFFFFF"/>
        </w:rPr>
        <w:t>in vitro</w:t>
      </w:r>
      <w:r w:rsidRPr="00603789">
        <w:rPr>
          <w:color w:val="auto"/>
          <w:shd w:val="clear" w:color="auto" w:fill="FFFFFF"/>
        </w:rPr>
        <w:t xml:space="preserve"> step </w:t>
      </w:r>
      <w:r w:rsidR="00430FF3" w:rsidRPr="00603789">
        <w:rPr>
          <w:color w:val="auto"/>
          <w:shd w:val="clear" w:color="auto" w:fill="FFFFFF"/>
        </w:rPr>
        <w:t xml:space="preserve">was </w:t>
      </w:r>
      <w:r w:rsidR="000A1A61" w:rsidRPr="00603789">
        <w:rPr>
          <w:color w:val="auto"/>
          <w:shd w:val="clear" w:color="auto" w:fill="FFFFFF"/>
        </w:rPr>
        <w:t>established</w:t>
      </w:r>
      <w:r w:rsidR="00430FF3" w:rsidRPr="00603789">
        <w:rPr>
          <w:color w:val="auto"/>
          <w:shd w:val="clear" w:color="auto" w:fill="FFFFFF"/>
        </w:rPr>
        <w:t xml:space="preserve"> to promote the cellular interactions between distinct embryonic tissues</w:t>
      </w:r>
      <w:r w:rsidR="000A1A61" w:rsidRPr="00603789">
        <w:rPr>
          <w:color w:val="auto"/>
          <w:shd w:val="clear" w:color="auto" w:fill="FFFFFF"/>
        </w:rPr>
        <w:t xml:space="preserve">, while the </w:t>
      </w:r>
      <w:r w:rsidR="000A1A61" w:rsidRPr="001C757B">
        <w:rPr>
          <w:color w:val="auto"/>
          <w:shd w:val="clear" w:color="auto" w:fill="FFFFFF"/>
        </w:rPr>
        <w:t xml:space="preserve">in </w:t>
      </w:r>
      <w:proofErr w:type="spellStart"/>
      <w:r w:rsidR="000A1A61" w:rsidRPr="001C757B">
        <w:rPr>
          <w:color w:val="auto"/>
          <w:shd w:val="clear" w:color="auto" w:fill="FFFFFF"/>
        </w:rPr>
        <w:t>ovo</w:t>
      </w:r>
      <w:proofErr w:type="spellEnd"/>
      <w:r w:rsidR="000A1A61" w:rsidRPr="00603789">
        <w:rPr>
          <w:color w:val="auto"/>
          <w:shd w:val="clear" w:color="auto" w:fill="FFFFFF"/>
        </w:rPr>
        <w:t xml:space="preserve"> </w:t>
      </w:r>
      <w:r w:rsidR="00EC170E" w:rsidRPr="00603789">
        <w:rPr>
          <w:color w:val="auto"/>
          <w:shd w:val="clear" w:color="auto" w:fill="FFFFFF"/>
        </w:rPr>
        <w:t>tissue grown in</w:t>
      </w:r>
      <w:r w:rsidR="000A1A61" w:rsidRPr="00603789">
        <w:rPr>
          <w:color w:val="auto"/>
          <w:shd w:val="clear" w:color="auto" w:fill="FFFFFF"/>
        </w:rPr>
        <w:t xml:space="preserve"> </w:t>
      </w:r>
      <w:r w:rsidR="00EC170E" w:rsidRPr="00603789">
        <w:rPr>
          <w:color w:val="auto"/>
          <w:shd w:val="clear" w:color="auto" w:fill="FFFFFF"/>
        </w:rPr>
        <w:t xml:space="preserve">the </w:t>
      </w:r>
      <w:r w:rsidR="000A1A61" w:rsidRPr="00603789">
        <w:rPr>
          <w:color w:val="auto"/>
          <w:shd w:val="clear" w:color="auto" w:fill="FFFFFF"/>
        </w:rPr>
        <w:t xml:space="preserve">CAM </w:t>
      </w:r>
      <w:r w:rsidR="00EC170E" w:rsidRPr="00603789">
        <w:rPr>
          <w:color w:val="auto"/>
          <w:shd w:val="clear" w:color="auto" w:fill="FFFFFF"/>
        </w:rPr>
        <w:t>supports</w:t>
      </w:r>
      <w:r w:rsidR="000A1A61" w:rsidRPr="00603789">
        <w:rPr>
          <w:color w:val="auto"/>
          <w:shd w:val="clear" w:color="auto" w:fill="FFFFFF"/>
        </w:rPr>
        <w:t xml:space="preserve"> the long-term development and chimeric organ formation of the </w:t>
      </w:r>
      <w:proofErr w:type="spellStart"/>
      <w:r w:rsidR="000A1A61" w:rsidRPr="00603789">
        <w:rPr>
          <w:color w:val="auto"/>
          <w:shd w:val="clear" w:color="auto" w:fill="FFFFFF"/>
        </w:rPr>
        <w:t>heterospecific</w:t>
      </w:r>
      <w:proofErr w:type="spellEnd"/>
      <w:r w:rsidR="000A1A61" w:rsidRPr="00603789">
        <w:rPr>
          <w:color w:val="auto"/>
          <w:shd w:val="clear" w:color="auto" w:fill="FFFFFF"/>
        </w:rPr>
        <w:t xml:space="preserve"> association of tissues</w:t>
      </w:r>
      <w:r w:rsidR="000A1A61" w:rsidRPr="00603789">
        <w:rPr>
          <w:color w:val="auto"/>
          <w:shd w:val="clear" w:color="auto" w:fill="FFFFFF"/>
        </w:rPr>
        <w:fldChar w:fldCharType="begin" w:fldLock="1"/>
      </w:r>
      <w:r w:rsidR="00FF097F" w:rsidRPr="00603789">
        <w:rPr>
          <w:color w:val="auto"/>
          <w:shd w:val="clear" w:color="auto" w:fill="FFFFFF"/>
        </w:rPr>
        <w:instrText>ADDIN CSL_CITATION {"citationItems":[{"id":"ITEM-1","itemData":{"DOI":"10.1016/j.ydbio.2011.10.022","ISBN":"http://dx.doi.org/10.1016/j.ydbio.2011.10.022","ISSN":"1095564X","PMID":"22057081","abstract":"Epithelial-mesenchymal interactions are crucial for the development of the endoderm of the pharyngeal pouches into the epithelia of thymus and parathyroid glands. Here we investigated the dynamics of epithelial-mesenchymal interactions that take place at the earliest stages of thymic and parathyroid organogenesis using the quail-chick model together with a co-culture system capable of reproducing these early events in vitro. The presumptive territories of thymus and parathyroid epithelia were identified in three-dimensionally preserved pharyngeal endoderm of embryonic day 4.5 chick embryos on the basis of the expression of Foxn1 and Gcm2, respectively: the thymic rudiment is located in the dorsal domain of the third and fourth pouches, while the parathyroid rudiment occupies a more medial/anterior pouch domain. Using in vitro quail-chick tissue associations combined with in ovo transplantations, we show that the somatopleural but not the limb bud mesenchyme, can mimic the role of neural crest-derived pharyngeal mesenchyme to sustain development of these glands up to terminal differentiation. Furthermore, mesenchymal-derived Bmp4 appears to be essential to promote early stages of endoderm development during a short window of time, irrespective of the mesenchymal source. In vivo studies using the quail-chick system and implantation of growth factor soaked-beads further showed that expression of Bmp4 by the mesenchyme is necessary during a 24. h-period of time. After this period however, Bmp4 is no longer required and another signalling factor produced by the mesenchyme, Fgf10, influences later differentiation of the pouch endoderm. These results show that morphological development and cell differentiation of thymus and parathyroid epithelia require a succession of signals emanating from the associated mesenchyme, among which Bmp4 plays a pivotal role for triggering thymic epithelium specification. © 2011 Elsevier Inc.","author":[{"dropping-particle":"","family":"Neves","given":"Hélia","non-dropping-particle":"","parse-names":false,"suffix":""},{"dropping-particle":"","family":"Dupin","given":"Elisabeth","non-dropping-particle":"","parse-names":false,"suffix":""},{"dropping-particle":"","family":"Parreira","given":"Leonor","non-dropping-particle":"","parse-names":false,"suffix":""},{"dropping-particle":"","family":"Douarin","given":"Nicole M.","non-dropping-particle":"Le","parse-names":false,"suffix":""}],"container-title":"Developmental Biology","id":"ITEM-1","issue":"2","issued":{"date-parts":[["2012"]]},"page":"208-219","title":"Modulation of Bmp4 signalling in the epithelial-mesenchymal interactions that take place in early thymus and parathyroid development in avian embryos","type":"article-journal","volume":"361"},"uris":["http://www.mendeley.com/documents/?uuid=b8c2ebca-da68-3d97-ae48-c76aa2a74ee5"]}],"mendeley":{"formattedCitation":"&lt;sup&gt;5&lt;/sup&gt;","plainTextFormattedCitation":"5","previouslyFormattedCitation":"&lt;sup&gt;5&lt;/sup&gt;"},"properties":{"noteIndex":0},"schema":"https://github.com/citation-style-language/schema/raw/master/csl-citation.json"}</w:instrText>
      </w:r>
      <w:r w:rsidR="000A1A61" w:rsidRPr="001C757B">
        <w:rPr>
          <w:color w:val="auto"/>
          <w:shd w:val="clear" w:color="auto" w:fill="FFFFFF"/>
        </w:rPr>
        <w:fldChar w:fldCharType="separate"/>
      </w:r>
      <w:r w:rsidR="000A1A61" w:rsidRPr="00603789">
        <w:rPr>
          <w:noProof/>
          <w:color w:val="auto"/>
          <w:shd w:val="clear" w:color="auto" w:fill="FFFFFF"/>
          <w:vertAlign w:val="superscript"/>
        </w:rPr>
        <w:t>5</w:t>
      </w:r>
      <w:r w:rsidR="000A1A61" w:rsidRPr="00603789">
        <w:rPr>
          <w:color w:val="auto"/>
          <w:shd w:val="clear" w:color="auto" w:fill="FFFFFF"/>
        </w:rPr>
        <w:fldChar w:fldCharType="end"/>
      </w:r>
      <w:r w:rsidR="000A1A61" w:rsidRPr="00603789">
        <w:rPr>
          <w:color w:val="auto"/>
          <w:shd w:val="clear" w:color="auto" w:fill="FFFFFF"/>
        </w:rPr>
        <w:t xml:space="preserve">. </w:t>
      </w:r>
      <w:r w:rsidR="007D6CAA" w:rsidRPr="00603789">
        <w:rPr>
          <w:color w:val="auto"/>
          <w:shd w:val="clear" w:color="auto" w:fill="FFFFFF"/>
        </w:rPr>
        <w:t xml:space="preserve">The </w:t>
      </w:r>
      <w:r w:rsidR="007D6CAA" w:rsidRPr="001C757B">
        <w:rPr>
          <w:color w:val="auto"/>
          <w:shd w:val="clear" w:color="auto" w:fill="FFFFFF"/>
        </w:rPr>
        <w:t>in vitro</w:t>
      </w:r>
      <w:r w:rsidR="007D6CAA" w:rsidRPr="00603789">
        <w:rPr>
          <w:color w:val="auto"/>
          <w:shd w:val="clear" w:color="auto" w:fill="FFFFFF"/>
        </w:rPr>
        <w:t xml:space="preserve"> tissues associations may overcome some limitations of </w:t>
      </w:r>
      <w:r w:rsidR="007D6CAA" w:rsidRPr="001C757B">
        <w:rPr>
          <w:color w:val="auto"/>
          <w:shd w:val="clear" w:color="auto" w:fill="FFFFFF"/>
        </w:rPr>
        <w:t>in vivo</w:t>
      </w:r>
      <w:r w:rsidR="007D6CAA" w:rsidRPr="00603789">
        <w:rPr>
          <w:color w:val="auto"/>
          <w:shd w:val="clear" w:color="auto" w:fill="FFFFFF"/>
        </w:rPr>
        <w:t xml:space="preserve"> manipulations. </w:t>
      </w:r>
      <w:r w:rsidR="00130BC9" w:rsidRPr="00603789">
        <w:rPr>
          <w:color w:val="auto"/>
          <w:shd w:val="clear" w:color="auto" w:fill="FFFFFF"/>
        </w:rPr>
        <w:t>For instance</w:t>
      </w:r>
      <w:r w:rsidR="00222B08" w:rsidRPr="00603789">
        <w:rPr>
          <w:color w:val="auto"/>
          <w:shd w:val="clear" w:color="auto" w:fill="FFFFFF"/>
        </w:rPr>
        <w:t>, local administration of drugs or grow</w:t>
      </w:r>
      <w:r w:rsidR="009F4A8A" w:rsidRPr="00603789">
        <w:rPr>
          <w:color w:val="auto"/>
          <w:shd w:val="clear" w:color="auto" w:fill="FFFFFF"/>
        </w:rPr>
        <w:t>th</w:t>
      </w:r>
      <w:r w:rsidR="00222B08" w:rsidRPr="00603789">
        <w:rPr>
          <w:color w:val="auto"/>
          <w:shd w:val="clear" w:color="auto" w:fill="FFFFFF"/>
        </w:rPr>
        <w:t>-factors (using beads)</w:t>
      </w:r>
      <w:r w:rsidR="00EC748B" w:rsidRPr="00603789">
        <w:rPr>
          <w:color w:val="auto"/>
          <w:shd w:val="clear" w:color="auto" w:fill="FFFFFF"/>
        </w:rPr>
        <w:t xml:space="preserve"> in regions of the embryo</w:t>
      </w:r>
      <w:r w:rsidR="00222B08" w:rsidRPr="00603789">
        <w:rPr>
          <w:color w:val="auto"/>
          <w:shd w:val="clear" w:color="auto" w:fill="FFFFFF"/>
        </w:rPr>
        <w:t xml:space="preserve"> otherwise inaccessible </w:t>
      </w:r>
      <w:r w:rsidR="00222B08" w:rsidRPr="001C757B">
        <w:rPr>
          <w:color w:val="auto"/>
          <w:shd w:val="clear" w:color="auto" w:fill="FFFFFF"/>
        </w:rPr>
        <w:t xml:space="preserve">in </w:t>
      </w:r>
      <w:r w:rsidR="00EC748B" w:rsidRPr="001C757B">
        <w:rPr>
          <w:color w:val="auto"/>
          <w:shd w:val="clear" w:color="auto" w:fill="FFFFFF"/>
        </w:rPr>
        <w:t>vivo</w:t>
      </w:r>
      <w:r w:rsidR="00EC748B" w:rsidRPr="00603789">
        <w:rPr>
          <w:color w:val="auto"/>
          <w:shd w:val="clear" w:color="auto" w:fill="FFFFFF"/>
        </w:rPr>
        <w:t xml:space="preserve">, can be easily performed using this </w:t>
      </w:r>
      <w:r w:rsidR="00EC748B" w:rsidRPr="001C757B">
        <w:rPr>
          <w:color w:val="auto"/>
          <w:shd w:val="clear" w:color="auto" w:fill="FFFFFF"/>
        </w:rPr>
        <w:t>in vitro</w:t>
      </w:r>
      <w:r w:rsidR="00EC748B" w:rsidRPr="00603789">
        <w:rPr>
          <w:color w:val="auto"/>
          <w:shd w:val="clear" w:color="auto" w:fill="FFFFFF"/>
        </w:rPr>
        <w:t xml:space="preserve"> approach</w:t>
      </w:r>
      <w:r w:rsidR="001C757B">
        <w:rPr>
          <w:color w:val="auto"/>
          <w:shd w:val="clear" w:color="auto" w:fill="FFFFFF"/>
        </w:rPr>
        <w:t xml:space="preserve">. This </w:t>
      </w:r>
      <w:r w:rsidR="002D0EB9" w:rsidRPr="00603789">
        <w:rPr>
          <w:color w:val="auto"/>
          <w:shd w:val="clear" w:color="auto" w:fill="FFFFFF"/>
        </w:rPr>
        <w:t>has</w:t>
      </w:r>
      <w:r w:rsidR="00EC748B" w:rsidRPr="00603789">
        <w:rPr>
          <w:color w:val="auto"/>
          <w:shd w:val="clear" w:color="auto" w:fill="FFFFFF"/>
        </w:rPr>
        <w:t xml:space="preserve"> previously shown to mimic local </w:t>
      </w:r>
      <w:r w:rsidR="00201772" w:rsidRPr="00603789">
        <w:rPr>
          <w:color w:val="auto"/>
          <w:shd w:val="clear" w:color="auto" w:fill="FFFFFF"/>
        </w:rPr>
        <w:t xml:space="preserve">tissue </w:t>
      </w:r>
      <w:r w:rsidR="00EC748B" w:rsidRPr="00603789">
        <w:rPr>
          <w:color w:val="auto"/>
          <w:shd w:val="clear" w:color="auto" w:fill="FFFFFF"/>
        </w:rPr>
        <w:t xml:space="preserve">interactions </w:t>
      </w:r>
      <w:r w:rsidR="00201772" w:rsidRPr="00603789">
        <w:rPr>
          <w:color w:val="auto"/>
          <w:shd w:val="clear" w:color="auto" w:fill="FFFFFF"/>
        </w:rPr>
        <w:t xml:space="preserve">during organ formation </w:t>
      </w:r>
      <w:r w:rsidR="00EC748B" w:rsidRPr="00603789">
        <w:rPr>
          <w:color w:val="auto"/>
        </w:rPr>
        <w:t>in the pharyngeal region</w:t>
      </w:r>
      <w:r w:rsidR="003732FA" w:rsidRPr="00603789">
        <w:rPr>
          <w:color w:val="auto"/>
        </w:rPr>
        <w:fldChar w:fldCharType="begin" w:fldLock="1"/>
      </w:r>
      <w:r w:rsidR="003732FA" w:rsidRPr="00603789">
        <w:rPr>
          <w:color w:val="auto"/>
        </w:rPr>
        <w:instrText>ADDIN CSL_CITATION {"citationItems":[{"id":"ITEM-1","itemData":{"DOI":"10.1016/j.ydbio.2011.10.022","ISBN":"http://dx.doi.org/10.1016/j.ydbio.2011.10.022","ISSN":"1095564X","PMID":"22057081","abstract":"Epithelial-mesenchymal interactions are crucial for the development of the endoderm of the pharyngeal pouches into the epithelia of thymus and parathyroid glands. Here we investigated the dynamics of epithelial-mesenchymal interactions that take place at the earliest stages of thymic and parathyroid organogenesis using the quail-chick model together with a co-culture system capable of reproducing these early events in vitro. The presumptive territories of thymus and parathyroid epithelia were identified in three-dimensionally preserved pharyngeal endoderm of embryonic day 4.5 chick embryos on the basis of the expression of Foxn1 and Gcm2, respectively: the thymic rudiment is located in the dorsal domain of the third and fourth pouches, while the parathyroid rudiment occupies a more medial/anterior pouch domain. Using in vitro quail-chick tissue associations combined with in ovo transplantations, we show that the somatopleural but not the limb bud mesenchyme, can mimic the role of neural crest-derived pharyngeal mesenchyme to sustain development of these glands up to terminal differentiation. Furthermore, mesenchymal-derived Bmp4 appears to be essential to promote early stages of endoderm development during a short window of time, irrespective of the mesenchymal source. In vivo studies using the quail-chick system and implantation of growth factor soaked-beads further showed that expression of Bmp4 by the mesenchyme is necessary during a 24. h-period of time. After this period however, Bmp4 is no longer required and another signalling factor produced by the mesenchyme, Fgf10, influences later differentiation of the pouch endoderm. These results show that morphological development and cell differentiation of thymus and parathyroid epithelia require a succession of signals emanating from the associated mesenchyme, among which Bmp4 plays a pivotal role for triggering thymic epithelium specification. © 2011 Elsevier Inc.","author":[{"dropping-particle":"","family":"Neves","given":"Hélia","non-dropping-particle":"","parse-names":false,"suffix":""},{"dropping-particle":"","family":"Dupin","given":"Elisabeth","non-dropping-particle":"","parse-names":false,"suffix":""},{"dropping-particle":"","family":"Parreira","given":"Leonor","non-dropping-particle":"","parse-names":false,"suffix":""},{"dropping-particle":"","family":"Douarin","given":"Nicole M.","non-dropping-particle":"Le","parse-names":false,"suffix":""}],"container-title":"Developmental Biology","id":"ITEM-1","issue":"2","issued":{"date-parts":[["2012"]]},"page":"208-219","title":"Modulation of Bmp4 signalling in the epithelial-mesenchymal interactions that take place in early thymus and parathyroid development in avian embryos","type":"article-journal","volume":"361"},"uris":["http://www.mendeley.com/documents/?uuid=b8c2ebca-da68-3d97-ae48-c76aa2a74ee5"]}],"mendeley":{"formattedCitation":"&lt;sup&gt;5&lt;/sup&gt;","plainTextFormattedCitation":"5","previouslyFormattedCitation":"&lt;sup&gt;5&lt;/sup&gt;"},"properties":{"noteIndex":0},"schema":"https://github.com/citation-style-language/schema/raw/master/csl-citation.json"}</w:instrText>
      </w:r>
      <w:r w:rsidR="003732FA" w:rsidRPr="001C757B">
        <w:rPr>
          <w:color w:val="auto"/>
        </w:rPr>
        <w:fldChar w:fldCharType="separate"/>
      </w:r>
      <w:r w:rsidR="003732FA" w:rsidRPr="00603789">
        <w:rPr>
          <w:noProof/>
          <w:color w:val="auto"/>
          <w:vertAlign w:val="superscript"/>
        </w:rPr>
        <w:t>5</w:t>
      </w:r>
      <w:r w:rsidR="003732FA" w:rsidRPr="00603789">
        <w:rPr>
          <w:color w:val="auto"/>
        </w:rPr>
        <w:fldChar w:fldCharType="end"/>
      </w:r>
      <w:r w:rsidR="00EC748B" w:rsidRPr="00603789">
        <w:rPr>
          <w:color w:val="auto"/>
        </w:rPr>
        <w:t>.</w:t>
      </w:r>
    </w:p>
    <w:p w14:paraId="168D3A7C" w14:textId="47D74B23" w:rsidR="008828C0" w:rsidRPr="00603789" w:rsidRDefault="008828C0" w:rsidP="00680744">
      <w:pPr>
        <w:widowControl/>
        <w:rPr>
          <w:color w:val="auto"/>
          <w:shd w:val="clear" w:color="auto" w:fill="FFFFFF"/>
        </w:rPr>
      </w:pPr>
    </w:p>
    <w:p w14:paraId="64DF392C" w14:textId="4B1CCB2E" w:rsidR="002F69D0" w:rsidRPr="00680744" w:rsidRDefault="00FA607E" w:rsidP="00680744">
      <w:pPr>
        <w:widowControl/>
        <w:contextualSpacing/>
        <w:rPr>
          <w:color w:val="auto"/>
        </w:rPr>
      </w:pPr>
      <w:r w:rsidRPr="00603789">
        <w:rPr>
          <w:color w:val="auto"/>
        </w:rPr>
        <w:lastRenderedPageBreak/>
        <w:t>H</w:t>
      </w:r>
      <w:r w:rsidR="00DB1E9B" w:rsidRPr="00603789">
        <w:rPr>
          <w:color w:val="auto"/>
        </w:rPr>
        <w:t>arvesting explants growing in</w:t>
      </w:r>
      <w:r w:rsidR="00DB1E9B" w:rsidRPr="00680744">
        <w:rPr>
          <w:color w:val="auto"/>
        </w:rPr>
        <w:t xml:space="preserve"> CAM</w:t>
      </w:r>
      <w:r w:rsidR="00A85748" w:rsidRPr="00680744">
        <w:rPr>
          <w:color w:val="auto"/>
        </w:rPr>
        <w:fldChar w:fldCharType="begin" w:fldLock="1"/>
      </w:r>
      <w:r w:rsidR="00A85748" w:rsidRPr="00680744">
        <w:rPr>
          <w:color w:val="auto"/>
        </w:rPr>
        <w:instrText>ADDIN CSL_CITATION {"citationItems":[{"id":"ITEM-1","itemData":{"DOI":"10.1016/j.ydbio.2011.10.022","ISBN":"http://dx.doi.org/10.1016/j.ydbio.2011.10.022","ISSN":"1095564X","PMID":"22057081","abstract":"Epithelial-mesenchymal interactions are crucial for the development of the endoderm of the pharyngeal pouches into the epithelia of thymus and parathyroid glands. Here we investigated the dynamics of epithelial-mesenchymal interactions that take place at the earliest stages of thymic and parathyroid organogenesis using the quail-chick model together with a co-culture system capable of reproducing these early events in vitro. The presumptive territories of thymus and parathyroid epithelia were identified in three-dimensionally preserved pharyngeal endoderm of embryonic day 4.5 chick embryos on the basis of the expression of Foxn1 and Gcm2, respectively: the thymic rudiment is located in the dorsal domain of the third and fourth pouches, while the parathyroid rudiment occupies a more medial/anterior pouch domain. Using in vitro quail-chick tissue associations combined with in ovo transplantations, we show that the somatopleural but not the limb bud mesenchyme, can mimic the role of neural crest-derived pharyngeal mesenchyme to sustain development of these glands up to terminal differentiation. Furthermore, mesenchymal-derived Bmp4 appears to be essential to promote early stages of endoderm development during a short window of time, irrespective of the mesenchymal source. In vivo studies using the quail-chick system and implantation of growth factor soaked-beads further showed that expression of Bmp4 by the mesenchyme is necessary during a 24. h-period of time. After this period however, Bmp4 is no longer required and another signalling factor produced by the mesenchyme, Fgf10, influences later differentiation of the pouch endoderm. These results show that morphological development and cell differentiation of thymus and parathyroid epithelia require a succession of signals emanating from the associated mesenchyme, among which Bmp4 plays a pivotal role for triggering thymic epithelium specification. © 2011 Elsevier Inc.","author":[{"dropping-particle":"","family":"Neves","given":"Hélia","non-dropping-particle":"","parse-names":false,"suffix":""},{"dropping-particle":"","family":"Dupin","given":"Elisabeth","non-dropping-particle":"","parse-names":false,"suffix":""},{"dropping-particle":"","family":"Parreira","given":"Leonor","non-dropping-particle":"","parse-names":false,"suffix":""},{"dropping-particle":"","family":"Douarin","given":"Nicole M.","non-dropping-particle":"Le","parse-names":false,"suffix":""}],"container-title":"Developmental Biology","id":"ITEM-1","issue":"2","issued":{"date-parts":[["2012"]]},"page":"208-219","title":"Modulation of Bmp4 signalling in the epithelial-mesenchymal interactions that take place in early thymus and parathyroid development in avian embryos","type":"article-journal","volume":"361"},"uris":["http://www.mendeley.com/documents/?uuid=b8c2ebca-da68-3d97-ae48-c76aa2a74ee5"]}],"mendeley":{"formattedCitation":"&lt;sup&gt;5&lt;/sup&gt;","plainTextFormattedCitation":"5","previouslyFormattedCitation":"&lt;sup&gt;5&lt;/sup&gt;"},"properties":{"noteIndex":0},"schema":"https://github.com/citation-style-language/schema/raw/master/csl-citation.json"}</w:instrText>
      </w:r>
      <w:r w:rsidR="00A85748" w:rsidRPr="00680744">
        <w:rPr>
          <w:color w:val="auto"/>
        </w:rPr>
        <w:fldChar w:fldCharType="separate"/>
      </w:r>
      <w:r w:rsidR="00A85748" w:rsidRPr="00680744">
        <w:rPr>
          <w:noProof/>
          <w:color w:val="auto"/>
          <w:vertAlign w:val="superscript"/>
        </w:rPr>
        <w:t>5</w:t>
      </w:r>
      <w:r w:rsidR="00A85748" w:rsidRPr="00680744">
        <w:rPr>
          <w:color w:val="auto"/>
        </w:rPr>
        <w:fldChar w:fldCharType="end"/>
      </w:r>
      <w:r w:rsidR="00A85748" w:rsidRPr="00680744">
        <w:rPr>
          <w:color w:val="auto"/>
          <w:vertAlign w:val="superscript"/>
        </w:rPr>
        <w:t>,</w:t>
      </w:r>
      <w:r w:rsidR="00A85748" w:rsidRPr="00680744">
        <w:rPr>
          <w:color w:val="auto"/>
        </w:rPr>
        <w:fldChar w:fldCharType="begin" w:fldLock="1"/>
      </w:r>
      <w:r w:rsidR="00A85748" w:rsidRPr="00680744">
        <w:rPr>
          <w:color w:val="auto"/>
        </w:rPr>
        <w:instrText>ADDIN CSL_CITATION {"citationItems":[{"id":"ITEM-1","itemData":{"DOI":"10.1016/j.ydbio.2016.08.012","ISSN":"1095564X","PMID":"27544844","abstract":"The avian thymus and parathyroids (T/PT) common primordium derives from the endoderm of the third and fourth pharyngeal pouches (3/4PP). The molecular mechanisms that govern T/PT development are not fully understood. Here we study the effects of Notch and Hedgehog (Hh) signalling modulation during common primordium development using in vitro, in vivo and in ovo approaches. The impairment of Notch activity reduced Foxn1/thymus-fated and Gcm2/Pth/parathyroid-fated domains in the 3/4PP and further compromised the development of the parathyroid glands. When Hh signalling was abolished, we observed a reduction in the Gata3/Gcm2- and Lfng-expression domains at the median/anterior and median/posterior territories of the pouches, respectively. In contrast, the Foxn1 expression-domain at the dorsal tip of the pouches expanded ventrally into the Lfng-expression domain. This study offers novel evidence on the role of Notch signalling in T/PT common primordium development, in an Hh-dependent manner.","author":[{"dropping-particle":"","family":"Figueiredo","given":"Marta","non-dropping-particle":"","parse-names":false,"suffix":""},{"dropping-particle":"","family":"Silva","given":"Joana Clara","non-dropping-particle":"","parse-names":false,"suffix":""},{"dropping-particle":"","family":"Santos","given":"Ana Sofia","non-dropping-particle":"","parse-names":false,"suffix":""},{"dropping-particle":"","family":"Proa","given":"Vitor","non-dropping-particle":"","parse-names":false,"suffix":""},{"dropping-particle":"","family":"Alcobia","given":"Isabel","non-dropping-particle":"","parse-names":false,"suffix":""},{"dropping-particle":"","family":"Zilhão","given":"Rita","non-dropping-particle":"","parse-names":false,"suffix":""},{"dropping-particle":"","family":"Cidadão","given":"António","non-dropping-particle":"","parse-names":false,"suffix":""},{"dropping-particle":"","family":"Neves","given":"Hélia","non-dropping-particle":"","parse-names":false,"suffix":""}],"container-title":"Developmental Biology","id":"ITEM-1","issue":"2","issued":{"date-parts":[["2016"]]},"page":"268-282","title":"Notch and Hedgehog in the thymus/parathyroid common primordium: Crosstalk in organ formation","type":"article-journal","volume":"418"},"uris":["http://www.mendeley.com/documents/?uuid=7006371a-6aa4-3c4d-a1c2-cbac1066d5f5"]}],"mendeley":{"formattedCitation":"&lt;sup&gt;7&lt;/sup&gt;","plainTextFormattedCitation":"7","previouslyFormattedCitation":"&lt;sup&gt;7&lt;/sup&gt;"},"properties":{"noteIndex":0},"schema":"https://github.com/citation-style-language/schema/raw/master/csl-citation.json"}</w:instrText>
      </w:r>
      <w:r w:rsidR="00A85748" w:rsidRPr="00680744">
        <w:rPr>
          <w:color w:val="auto"/>
        </w:rPr>
        <w:fldChar w:fldCharType="separate"/>
      </w:r>
      <w:r w:rsidR="00A85748" w:rsidRPr="00680744">
        <w:rPr>
          <w:noProof/>
          <w:color w:val="auto"/>
          <w:vertAlign w:val="superscript"/>
        </w:rPr>
        <w:t>7</w:t>
      </w:r>
      <w:r w:rsidR="00A85748" w:rsidRPr="00680744">
        <w:rPr>
          <w:color w:val="auto"/>
        </w:rPr>
        <w:fldChar w:fldCharType="end"/>
      </w:r>
      <w:r w:rsidR="00A85748" w:rsidRPr="00680744">
        <w:rPr>
          <w:color w:val="auto"/>
          <w:vertAlign w:val="superscript"/>
        </w:rPr>
        <w:t>,</w:t>
      </w:r>
      <w:r w:rsidR="00A85748" w:rsidRPr="00680744">
        <w:rPr>
          <w:color w:val="auto"/>
        </w:rPr>
        <w:fldChar w:fldCharType="begin" w:fldLock="1"/>
      </w:r>
      <w:r w:rsidR="00516AD7" w:rsidRPr="00680744">
        <w:rPr>
          <w:color w:val="auto"/>
        </w:rPr>
        <w:instrText>ADDIN CSL_CITATION {"citationItems":[{"id":"ITEM-1","itemData":{"DOI":"10.3791/57114","abstract":"The avian embryo, as an experimental model, has been of utmost importance for seminal discoveries in developmental biology. Among several approaches, the formation of quail-chicken chimeras and the use of the chorioallantoic membrane (CAM) to sustain the development of ectopic tissues date back to the last century. Nowadays, the combination of these classical techniques with recent in vitro methodologies offers novel prospects to further explore organ formation. Here we describe a two-step approach to study early-and late-stages of organogenesis. Briefly, the embryonic region containing the presumptive territory of the organ is isolated from quail embryos and grown in vitro in an organotypic system (up to 48 h). Cultured tissues are subsequently grafted onto the CAM of a chicken embryo. After 10 days of in ovo development, fully formed organs are obtained from grafted tissues. This method also allows the modulation of signaling pathways by the regular administration of pharmacological agents and tissue genetic manipulation throughout in vitro and in ovo developmental steps. Additionally, developing tissues can be collected at any time-window to analyze their gene-expression profile (using quantitative PCR (qPCR), microarrays, etc.) and morphology (assessed with conventional histology and immunochemistry). The described experimental procedure can be used as a tool to follow organ formation outside the avian embryo, from the early stages of organogenesis to fully formed and functional organs.","author":[{"dropping-particle":"","family":"Figueiredo","given":"Marta","non-dropping-particle":"","parse-names":false,"suffix":""},{"dropping-particle":"","family":"Neves","given":"Hélia","non-dropping-particle":"","parse-names":false,"suffix":""}],"container-title":"J. Vis. Exp","id":"ITEM-1","issue":"13610","issued":{"date-parts":[["2018"]]},"title":"Two-step Approach to Explore Early-and Late-stages of Organ Formation in the Avian Model: The Thymus and Parathyroid Glands Organogenesis Paradigm Video Link","type":"article-journal","volume":"5711437915"},"uris":["http://www.mendeley.com/documents/?uuid=7b654a9f-d99e-3969-909e-613c132d3855"]}],"mendeley":{"formattedCitation":"&lt;sup&gt;8&lt;/sup&gt;","plainTextFormattedCitation":"8","previouslyFormattedCitation":"&lt;sup&gt;8&lt;/sup&gt;"},"properties":{"noteIndex":0},"schema":"https://github.com/citation-style-language/schema/raw/master/csl-citation.json"}</w:instrText>
      </w:r>
      <w:r w:rsidR="00A85748" w:rsidRPr="00680744">
        <w:rPr>
          <w:color w:val="auto"/>
        </w:rPr>
        <w:fldChar w:fldCharType="separate"/>
      </w:r>
      <w:r w:rsidR="00A85748" w:rsidRPr="00680744">
        <w:rPr>
          <w:noProof/>
          <w:color w:val="auto"/>
          <w:vertAlign w:val="superscript"/>
        </w:rPr>
        <w:t>8</w:t>
      </w:r>
      <w:r w:rsidR="00A85748" w:rsidRPr="00680744">
        <w:rPr>
          <w:color w:val="auto"/>
        </w:rPr>
        <w:fldChar w:fldCharType="end"/>
      </w:r>
      <w:r w:rsidR="001C757B">
        <w:rPr>
          <w:color w:val="auto"/>
          <w:vertAlign w:val="superscript"/>
        </w:rPr>
        <w:t xml:space="preserve"> </w:t>
      </w:r>
      <w:r w:rsidR="000A1A61" w:rsidRPr="00680744">
        <w:rPr>
          <w:color w:val="auto"/>
        </w:rPr>
        <w:t xml:space="preserve">is less time-consuming and </w:t>
      </w:r>
      <w:r w:rsidR="00DA79BA" w:rsidRPr="00680744">
        <w:rPr>
          <w:color w:val="auto"/>
        </w:rPr>
        <w:t xml:space="preserve">is </w:t>
      </w:r>
      <w:r w:rsidR="00EC170E" w:rsidRPr="00680744">
        <w:rPr>
          <w:color w:val="auto"/>
        </w:rPr>
        <w:t xml:space="preserve">a </w:t>
      </w:r>
      <w:r w:rsidR="000A1A61" w:rsidRPr="00680744">
        <w:rPr>
          <w:color w:val="auto"/>
        </w:rPr>
        <w:t>simple method to track explants when compared to methods of collecting</w:t>
      </w:r>
      <w:r w:rsidR="00B728D2">
        <w:rPr>
          <w:color w:val="auto"/>
        </w:rPr>
        <w:t xml:space="preserve"> </w:t>
      </w:r>
      <w:r w:rsidR="000A1A61" w:rsidRPr="00680744">
        <w:rPr>
          <w:color w:val="auto"/>
        </w:rPr>
        <w:t xml:space="preserve">tissues </w:t>
      </w:r>
      <w:r w:rsidR="00DB1E9B" w:rsidRPr="00680744">
        <w:rPr>
          <w:color w:val="auto"/>
        </w:rPr>
        <w:t xml:space="preserve">grafted </w:t>
      </w:r>
      <w:r w:rsidR="000A1A61" w:rsidRPr="00680744">
        <w:rPr>
          <w:color w:val="auto"/>
        </w:rPr>
        <w:t>onto the</w:t>
      </w:r>
      <w:r w:rsidR="00DB1E9B" w:rsidRPr="00680744">
        <w:rPr>
          <w:color w:val="auto"/>
        </w:rPr>
        <w:t xml:space="preserve"> body wall of chimeric embryos</w:t>
      </w:r>
      <w:r w:rsidR="00516AD7" w:rsidRPr="00680744">
        <w:rPr>
          <w:color w:val="auto"/>
        </w:rPr>
        <w:fldChar w:fldCharType="begin" w:fldLock="1"/>
      </w:r>
      <w:r w:rsidR="001B310A" w:rsidRPr="00680744">
        <w:rPr>
          <w:color w:val="auto"/>
        </w:rPr>
        <w:instrText>ADDIN CSL_CITATION {"citationItems":[{"id":"ITEM-1","itemData":{"DOI":"10.1084/jem.142.1.17","abstract":"Various types of immunological deficiency diseases are related to develop-mental anomalies of primary lymphoid organs (1, 2) . Since the thymus is directly concerned with the acquisition of cellular immunity (3), the normal processes of thymic differentiation have been investigated on many occasions. The results, however, have been very controversial concerning the embryological origin of thymic lymphocytes (4) . This paper deals with an experimental analysis of the evolution of the cell components found in the thymic primordium of birds during embryonic life . The thymus derives from an epitheliomesenchymal rudiment originating from the 3rd and 4th pharyngeal pouches (5-10) . In the chick embryo, the thymic endoderm separates from the pharynx during the 5th day of incubation as a cord of epithelial cells which elongates along the jugular vein (9, 10) . A thin mesenchymal capsule surrounds the endodermal primordium and the mesenchymal cells penetrate it, lobulation and vascularization of the organ occurring together . Around the 11th day of development lymphoid differentiation of the thymus becomes evident . According to one view the lymphocytes originate by transformation of the epithelial cells of the early anlage . This idea initially formulated by Kolliker (11) was supported by several authors who claimed to demonstrate transitional forms between thymic epithelial and thymic lymphoid cells (10, 12-17) . From an experimental study of the histogenetic capacities of the early mouse endodermal thymic rudiment, Auerbach (18, 19) also con-cluded that the epithelial component was the source of thymus lymphocytes . According to the \"substitution\" theory proposed by Hammar (20) and supported by many subsequent studies (9, 21, 22) thymic lymphocytes were derived exclusively from connective tissue lymphocytes which invaded the early epithelial anlage . By experiments carried out in the chick embryo, Moore and Owen (23, 24) demonstrated the existence of vascular migration pathways of chromosomally labeled cells invading the thymus in 7-to 8-day-old embryos . According to these authors the thymus receives an inflow of blood-borne stem cells, pre-sumably originating from the blood islets of the yolk sac, which proliferate and differentiate into lymphocytes after reaching the thymus (25) .","author":[{"dropping-particle":"","family":"Douarin","given":"Nicole M","non-dropping-particle":"Le","parse-names":false,"suffix":""},{"dropping-particle":"V","family":"Jotereau","given":"Francine","non-dropping-particle":"","parse-names":false,"suffix":""}],"id":"ITEM-1","issued":{"date-parts":[["0"]]},"title":"TRACING OF CELLS OF THE AVIAN THYMUS THROUGH EMBRYONIC LIFE IN INTERSPECIFIC CHIMERAS","type":"article-journal"},"uris":["http://www.mendeley.com/documents/?uuid=319df063-d989-386e-93f6-631f34772024"]}],"mendeley":{"formattedCitation":"&lt;sup&gt;3&lt;/sup&gt;","plainTextFormattedCitation":"3","previouslyFormattedCitation":"&lt;sup&gt;3&lt;/sup&gt;"},"properties":{"noteIndex":0},"schema":"https://github.com/citation-style-language/schema/raw/master/csl-citation.json"}</w:instrText>
      </w:r>
      <w:r w:rsidR="00516AD7" w:rsidRPr="00680744">
        <w:rPr>
          <w:color w:val="auto"/>
        </w:rPr>
        <w:fldChar w:fldCharType="separate"/>
      </w:r>
      <w:r w:rsidR="00516AD7" w:rsidRPr="00680744">
        <w:rPr>
          <w:noProof/>
          <w:color w:val="auto"/>
          <w:vertAlign w:val="superscript"/>
        </w:rPr>
        <w:t>3</w:t>
      </w:r>
      <w:r w:rsidR="00516AD7" w:rsidRPr="00680744">
        <w:rPr>
          <w:color w:val="auto"/>
        </w:rPr>
        <w:fldChar w:fldCharType="end"/>
      </w:r>
      <w:r w:rsidR="00DB1E9B" w:rsidRPr="00680744">
        <w:rPr>
          <w:color w:val="auto"/>
        </w:rPr>
        <w:t>.</w:t>
      </w:r>
      <w:r w:rsidR="00B728D2">
        <w:rPr>
          <w:color w:val="auto"/>
        </w:rPr>
        <w:t xml:space="preserve"> </w:t>
      </w:r>
      <w:r w:rsidR="004C0285" w:rsidRPr="00680744">
        <w:rPr>
          <w:color w:val="auto"/>
        </w:rPr>
        <w:t xml:space="preserve">In addition, CAM can be transplanted with cells and tissues </w:t>
      </w:r>
      <w:r w:rsidR="00DA79BA" w:rsidRPr="00680744">
        <w:rPr>
          <w:color w:val="auto"/>
        </w:rPr>
        <w:t>from</w:t>
      </w:r>
      <w:r w:rsidR="004C0285" w:rsidRPr="00680744">
        <w:rPr>
          <w:color w:val="auto"/>
        </w:rPr>
        <w:t xml:space="preserve"> other non-avian species,</w:t>
      </w:r>
      <w:r w:rsidR="0048539C" w:rsidRPr="00680744">
        <w:rPr>
          <w:color w:val="auto"/>
        </w:rPr>
        <w:t xml:space="preserve"> and it has</w:t>
      </w:r>
      <w:r w:rsidR="004C0285" w:rsidRPr="00680744">
        <w:rPr>
          <w:color w:val="auto"/>
        </w:rPr>
        <w:t xml:space="preserve"> been successfully used in </w:t>
      </w:r>
      <w:r w:rsidR="006113FB" w:rsidRPr="00680744">
        <w:rPr>
          <w:color w:val="auto"/>
        </w:rPr>
        <w:t>several</w:t>
      </w:r>
      <w:r w:rsidR="004C0285" w:rsidRPr="00680744">
        <w:rPr>
          <w:color w:val="auto"/>
        </w:rPr>
        <w:t xml:space="preserve"> experimental contexts, from development to cancer</w:t>
      </w:r>
      <w:r w:rsidR="00613599" w:rsidRPr="00680744">
        <w:rPr>
          <w:color w:val="auto"/>
        </w:rPr>
        <w:fldChar w:fldCharType="begin" w:fldLock="1"/>
      </w:r>
      <w:r w:rsidR="00613599" w:rsidRPr="00680744">
        <w:rPr>
          <w:color w:val="auto"/>
        </w:rPr>
        <w:instrText>ADDIN CSL_CITATION {"citationItems":[{"id":"ITEM-1","itemData":{"DOI":"10.1159/000103184","ISBN":"1424-859X (Electronic)\\r1424-8581 (Linking)","ISSN":"14248581","PMID":"17675864","abstract":"The traditional strength of chicken embryos for studying development is that they are readily manipulated. This has led to some major discoveries in developmental biology such as the demonstration that the neural crest gives rise to almost the entire peripheral nervous system and the identification of signalling centres that specify the pattern of structures in the central nervous system and limb. More recently with the burgeoning discovery of developmentally important genes, chicken embryos have provided useful models for testing function. Uncovering the molecular basis of development provides direct links with clinical genetics. In addition, since many genes that have crucial roles in development are also expressed in tumours, basic research on chickens has implications for understanding human health and disease. Now that the chicken genome has been sequenced and genomic resources for chicken are becoming increasingly available, this opens up opportunities for combining these new technologies with the manipulability of chicken embryos and also exploiting comparative genomics.","author":[{"dropping-particle":"","family":"Davey","given":"M. G.","non-dropping-particle":"","parse-names":false,"suffix":""},{"dropping-particle":"","family":"Tickle","given":"C.","non-dropping-particle":"","parse-names":false,"suffix":""}],"container-title":"Cytogenetic and Genome Research","id":"ITEM-1","issue":"1-4","issued":{"date-parts":[["2007"]]},"page":"231-239","title":"The chicken as a model for embryonic development","type":"article-journal","volume":"117"},"uris":["http://www.mendeley.com/documents/?uuid=dc2e17ae-1bc0-422a-ad9c-afffe9693d69"]}],"mendeley":{"formattedCitation":"&lt;sup&gt;14&lt;/sup&gt;","plainTextFormattedCitation":"14","previouslyFormattedCitation":"&lt;sup&gt;14&lt;/sup&gt;"},"properties":{"noteIndex":0},"schema":"https://github.com/citation-style-language/schema/raw/master/csl-citation.json"}</w:instrText>
      </w:r>
      <w:r w:rsidR="00613599" w:rsidRPr="00680744">
        <w:rPr>
          <w:color w:val="auto"/>
        </w:rPr>
        <w:fldChar w:fldCharType="separate"/>
      </w:r>
      <w:r w:rsidR="00613599" w:rsidRPr="00680744">
        <w:rPr>
          <w:noProof/>
          <w:color w:val="auto"/>
          <w:vertAlign w:val="superscript"/>
        </w:rPr>
        <w:t>14</w:t>
      </w:r>
      <w:r w:rsidR="00613599" w:rsidRPr="00680744">
        <w:rPr>
          <w:color w:val="auto"/>
        </w:rPr>
        <w:fldChar w:fldCharType="end"/>
      </w:r>
      <w:r w:rsidR="00613599" w:rsidRPr="00680744">
        <w:rPr>
          <w:color w:val="auto"/>
          <w:vertAlign w:val="superscript"/>
        </w:rPr>
        <w:t>,</w:t>
      </w:r>
      <w:r w:rsidR="00613599" w:rsidRPr="00680744">
        <w:rPr>
          <w:color w:val="auto"/>
        </w:rPr>
        <w:fldChar w:fldCharType="begin" w:fldLock="1"/>
      </w:r>
      <w:r w:rsidR="002F014A" w:rsidRPr="00680744">
        <w:rPr>
          <w:color w:val="auto"/>
        </w:rPr>
        <w:instrText>ADDIN CSL_CITATION {"citationItems":[{"id":"ITEM-1","itemData":{"DOI":"10.1007/s10456-014-9440-7.The","author":[{"dropping-particle":"","family":"Nowak-sliwinska","given":"Patrycja","non-dropping-particle":"","parse-names":false,"suffix":""},{"dropping-particle":"","family":"Segura","given":"Tatiana","non-dropping-particle":"","parse-names":false,"suffix":""},{"dropping-particle":"","family":"Iruela-arispe","given":"M Luisa","non-dropping-particle":"","parse-names":false,"suffix":""},{"dropping-particle":"","family":"Angeles","given":"Los","non-dropping-particle":"","parse-names":false,"suffix":""}],"id":"ITEM-1","issue":"4","issued":{"date-parts":[["2015"]]},"page":"779-804","title":"HHS Public Access","type":"article-journal","volume":"17"},"uris":["http://www.mendeley.com/documents/?uuid=27993527-c532-425b-883d-94c8f0bb4d52"]}],"mendeley":{"formattedCitation":"&lt;sup&gt;15&lt;/sup&gt;","plainTextFormattedCitation":"15","previouslyFormattedCitation":"&lt;sup&gt;15&lt;/sup&gt;"},"properties":{"noteIndex":0},"schema":"https://github.com/citation-style-language/schema/raw/master/csl-citation.json"}</w:instrText>
      </w:r>
      <w:r w:rsidR="00613599" w:rsidRPr="00680744">
        <w:rPr>
          <w:color w:val="auto"/>
        </w:rPr>
        <w:fldChar w:fldCharType="separate"/>
      </w:r>
      <w:r w:rsidR="00613599" w:rsidRPr="00680744">
        <w:rPr>
          <w:noProof/>
          <w:color w:val="auto"/>
          <w:vertAlign w:val="superscript"/>
        </w:rPr>
        <w:t>15</w:t>
      </w:r>
      <w:r w:rsidR="00613599" w:rsidRPr="00680744">
        <w:rPr>
          <w:color w:val="auto"/>
        </w:rPr>
        <w:fldChar w:fldCharType="end"/>
      </w:r>
      <w:r w:rsidR="00E23463" w:rsidRPr="00680744">
        <w:rPr>
          <w:color w:val="auto"/>
        </w:rPr>
        <w:t xml:space="preserve">. </w:t>
      </w:r>
      <w:r w:rsidR="00691908" w:rsidRPr="00680744">
        <w:rPr>
          <w:color w:val="auto"/>
        </w:rPr>
        <w:t xml:space="preserve">For example, </w:t>
      </w:r>
      <w:r w:rsidR="00EA5BB2">
        <w:rPr>
          <w:color w:val="auto"/>
        </w:rPr>
        <w:t xml:space="preserve">the </w:t>
      </w:r>
      <w:r w:rsidR="00E23463" w:rsidRPr="00680744">
        <w:rPr>
          <w:color w:val="auto"/>
        </w:rPr>
        <w:t xml:space="preserve">CAM assay was </w:t>
      </w:r>
      <w:r w:rsidR="0037316B" w:rsidRPr="00680744">
        <w:rPr>
          <w:color w:val="auto"/>
        </w:rPr>
        <w:t>previously</w:t>
      </w:r>
      <w:r w:rsidR="00274E2D" w:rsidRPr="00680744">
        <w:rPr>
          <w:color w:val="auto"/>
        </w:rPr>
        <w:t xml:space="preserve"> </w:t>
      </w:r>
      <w:r w:rsidR="00F667ED" w:rsidRPr="00680744">
        <w:rPr>
          <w:color w:val="auto"/>
        </w:rPr>
        <w:t>applied</w:t>
      </w:r>
      <w:r w:rsidR="004E42EC" w:rsidRPr="00680744">
        <w:rPr>
          <w:color w:val="auto"/>
        </w:rPr>
        <w:t xml:space="preserve"> </w:t>
      </w:r>
      <w:r w:rsidR="00274E2D" w:rsidRPr="00680744">
        <w:rPr>
          <w:color w:val="auto"/>
        </w:rPr>
        <w:t>in mice-into-chicken xenografts stud</w:t>
      </w:r>
      <w:r w:rsidR="000D34EF" w:rsidRPr="00680744">
        <w:rPr>
          <w:color w:val="auto"/>
        </w:rPr>
        <w:t>ies</w:t>
      </w:r>
      <w:r w:rsidR="002F014A" w:rsidRPr="00680744">
        <w:rPr>
          <w:color w:val="auto"/>
        </w:rPr>
        <w:fldChar w:fldCharType="begin" w:fldLock="1"/>
      </w:r>
      <w:r w:rsidR="002F014A" w:rsidRPr="00680744">
        <w:rPr>
          <w:color w:val="auto"/>
        </w:rPr>
        <w:instrText>ADDIN CSL_CITATION {"citationItems":[{"id":"ITEM-1","itemData":{"ISBN":"1532-0820 (Print)\\r1532-0820 (Linking)","ISSN":"15320820","PMID":"25296013","abstract":"Many attempts have been made to culture germ cells in vitro by mimicking their development in vivo. The objective of this study was to establish an alternative method of xenotransplantation by developing a new approach for the rapid induction of spermatogenesis by using the chorioallantoic membrane of developing chicken embryos. Fertilized chicken eggs were incubated for 7 d, after which a small window was cut into the shell of the egg. We then transplanted testes from 7- to 8-d-old B6D2F1 mice onto the vessels of the chorioallantoic membrane and incubated them at 35.0 degrees C for 14 d or 37.5 degrees C for 12 d. After this in ovo CAM (iCAM) culture, the survival rates of the eggs and testes were assessed histologically and immunohistologically. The transplanted testes in the chicken embryos that survived were supported by the CAM, with an associated chronic vascularization response. The testes cultured at 35.0 degrees C had lower rates of generation and higher rates of death than did those cultured at 37.5 degrees C. Histologic examination of the testes cultured at 37.5 degrees C revealed the presence of spermatogonia and primary spermatocyte-like germ cells in the seminiferous tubules. The number of cells positive for synaptonemal complex protein 3 in the seminiferous tubules was significantly higher than that in the noniCAM-cultured testes from control mice. These results suggest that iCAM culturing of neonatal donor testis induces androcyte development. This method could be the foundation for a method that would enable in vitro spermatogenesis.","author":[{"dropping-particle":"","family":"Uematsu","given":"Emi","non-dropping-particle":"","parse-names":false,"suffix":""},{"dropping-particle":"","family":"Takino","given":"Sachio","non-dropping-particle":"","parse-names":false,"suffix":""},{"dropping-particle":"","family":"Okajima","given":"Hidemi","non-dropping-particle":"","parse-names":false,"suffix":""},{"dropping-particle":"","family":"Tong","given":"Bin","non-dropping-particle":"","parse-names":false,"suffix":""},{"dropping-particle":"","family":"Sugiyama","given":"Toshie","non-dropping-particle":"","parse-names":false,"suffix":""},{"dropping-particle":"","family":"Yamada","given":"Takahisa","non-dropping-particle":"","parse-names":false,"suffix":""},{"dropping-particle":"","family":"Niimura","given":"Sueo","non-dropping-particle":"","parse-names":false,"suffix":""},{"dropping-particle":"","family":"Yamashiro","given":"Hideaki","non-dropping-particle":"","parse-names":false,"suffix":""}],"container-title":"Comparative Medicine","id":"ITEM-1","issue":"4","issued":{"date-parts":[["2014"]]},"page":"264-269","title":"Use of in ovo chorioallantoic membrane engraftment to culture testes from neonatal mice","type":"article-journal","volume":"64"},"uris":["http://www.mendeley.com/documents/?uuid=9e8d5459-2ac0-4ad7-a638-4e6815df2aac"]}],"mendeley":{"formattedCitation":"&lt;sup&gt;16&lt;/sup&gt;","plainTextFormattedCitation":"16","previouslyFormattedCitation":"&lt;sup&gt;16&lt;/sup&gt;"},"properties":{"noteIndex":0},"schema":"https://github.com/citation-style-language/schema/raw/master/csl-citation.json"}</w:instrText>
      </w:r>
      <w:r w:rsidR="002F014A" w:rsidRPr="00680744">
        <w:rPr>
          <w:color w:val="auto"/>
        </w:rPr>
        <w:fldChar w:fldCharType="separate"/>
      </w:r>
      <w:r w:rsidR="002F014A" w:rsidRPr="00680744">
        <w:rPr>
          <w:noProof/>
          <w:color w:val="auto"/>
          <w:vertAlign w:val="superscript"/>
        </w:rPr>
        <w:t>16</w:t>
      </w:r>
      <w:r w:rsidR="002F014A" w:rsidRPr="00680744">
        <w:rPr>
          <w:color w:val="auto"/>
        </w:rPr>
        <w:fldChar w:fldCharType="end"/>
      </w:r>
      <w:r w:rsidR="001723FB" w:rsidRPr="00680744">
        <w:rPr>
          <w:color w:val="auto"/>
          <w:vertAlign w:val="superscript"/>
        </w:rPr>
        <w:t xml:space="preserve"> </w:t>
      </w:r>
      <w:r w:rsidR="001723FB" w:rsidRPr="00680744">
        <w:rPr>
          <w:color w:val="auto"/>
        </w:rPr>
        <w:t>a</w:t>
      </w:r>
      <w:r w:rsidR="00B42018" w:rsidRPr="00680744">
        <w:rPr>
          <w:color w:val="auto"/>
        </w:rPr>
        <w:t xml:space="preserve">nd </w:t>
      </w:r>
      <w:r w:rsidR="00591421" w:rsidRPr="00680744">
        <w:rPr>
          <w:color w:val="auto"/>
        </w:rPr>
        <w:t>is</w:t>
      </w:r>
      <w:r w:rsidR="001723FB" w:rsidRPr="00680744">
        <w:rPr>
          <w:color w:val="auto"/>
        </w:rPr>
        <w:t xml:space="preserve"> frequent</w:t>
      </w:r>
      <w:r w:rsidR="00591421" w:rsidRPr="00680744">
        <w:rPr>
          <w:color w:val="auto"/>
        </w:rPr>
        <w:t xml:space="preserve">ly used </w:t>
      </w:r>
      <w:r w:rsidR="001723FB" w:rsidRPr="00680744">
        <w:rPr>
          <w:color w:val="auto"/>
        </w:rPr>
        <w:t xml:space="preserve">to test </w:t>
      </w:r>
      <w:r w:rsidR="000D34EF" w:rsidRPr="00680744">
        <w:rPr>
          <w:color w:val="auto"/>
        </w:rPr>
        <w:t xml:space="preserve">the </w:t>
      </w:r>
      <w:r w:rsidR="001723FB" w:rsidRPr="00680744">
        <w:rPr>
          <w:color w:val="auto"/>
        </w:rPr>
        <w:t>invasive capacity of human tumors cells</w:t>
      </w:r>
      <w:r w:rsidR="002F014A" w:rsidRPr="00680744">
        <w:rPr>
          <w:color w:val="auto"/>
        </w:rPr>
        <w:fldChar w:fldCharType="begin" w:fldLock="1"/>
      </w:r>
      <w:r w:rsidR="002F014A" w:rsidRPr="00680744">
        <w:rPr>
          <w:color w:val="auto"/>
        </w:rPr>
        <w:instrText>ADDIN CSL_CITATION {"citationItems":[{"id":"ITEM-1","itemData":{"DOI":"10.1007/s10456-014-9440-7.The","author":[{"dropping-particle":"","family":"Nowak-sliwinska","given":"Patrycja","non-dropping-particle":"","parse-names":false,"suffix":""},{"dropping-particle":"","family":"Segura","given":"Tatiana","non-dropping-particle":"","parse-names":false,"suffix":""},{"dropping-particle":"","family":"Iruela-arispe","given":"M Luisa","non-dropping-particle":"","parse-names":false,"suffix":""},{"dropping-particle":"","family":"Angeles","given":"Los","non-dropping-particle":"","parse-names":false,"suffix":""}],"id":"ITEM-1","issue":"4","issued":{"date-parts":[["2015"]]},"page":"779-804","title":"HHS Public Access","type":"article-journal","volume":"17"},"uris":["http://www.mendeley.com/documents/?uuid=27993527-c532-425b-883d-94c8f0bb4d52"]}],"mendeley":{"formattedCitation":"&lt;sup&gt;15&lt;/sup&gt;","plainTextFormattedCitation":"15","previouslyFormattedCitation":"&lt;sup&gt;15&lt;/sup&gt;"},"properties":{"noteIndex":0},"schema":"https://github.com/citation-style-language/schema/raw/master/csl-citation.json"}</w:instrText>
      </w:r>
      <w:r w:rsidR="002F014A" w:rsidRPr="00680744">
        <w:rPr>
          <w:color w:val="auto"/>
        </w:rPr>
        <w:fldChar w:fldCharType="separate"/>
      </w:r>
      <w:r w:rsidR="002F014A" w:rsidRPr="00680744">
        <w:rPr>
          <w:noProof/>
          <w:color w:val="auto"/>
          <w:vertAlign w:val="superscript"/>
        </w:rPr>
        <w:t>15</w:t>
      </w:r>
      <w:r w:rsidR="002F014A" w:rsidRPr="00680744">
        <w:rPr>
          <w:color w:val="auto"/>
        </w:rPr>
        <w:fldChar w:fldCharType="end"/>
      </w:r>
      <w:r w:rsidR="001723FB" w:rsidRPr="00680744">
        <w:rPr>
          <w:color w:val="auto"/>
        </w:rPr>
        <w:t xml:space="preserve">. </w:t>
      </w:r>
    </w:p>
    <w:p w14:paraId="41E7382D" w14:textId="77777777" w:rsidR="002F69D0" w:rsidRPr="00680744" w:rsidRDefault="002F69D0" w:rsidP="00680744">
      <w:pPr>
        <w:widowControl/>
        <w:contextualSpacing/>
        <w:rPr>
          <w:color w:val="auto"/>
        </w:rPr>
      </w:pPr>
    </w:p>
    <w:p w14:paraId="3F6FD548" w14:textId="4C41C885" w:rsidR="00B70F77" w:rsidRDefault="009D0BDC" w:rsidP="00680744">
      <w:pPr>
        <w:widowControl/>
        <w:contextualSpacing/>
        <w:rPr>
          <w:color w:val="auto"/>
          <w:shd w:val="clear" w:color="auto" w:fill="FFFFFF"/>
        </w:rPr>
      </w:pPr>
      <w:r w:rsidRPr="00680744">
        <w:rPr>
          <w:color w:val="auto"/>
        </w:rPr>
        <w:t>R</w:t>
      </w:r>
      <w:r w:rsidR="00D40AB3" w:rsidRPr="00680744">
        <w:rPr>
          <w:color w:val="auto"/>
        </w:rPr>
        <w:t>ecent</w:t>
      </w:r>
      <w:r w:rsidRPr="00680744">
        <w:rPr>
          <w:color w:val="auto"/>
        </w:rPr>
        <w:t>ly,</w:t>
      </w:r>
      <w:r w:rsidR="007E1272" w:rsidRPr="00680744">
        <w:rPr>
          <w:color w:val="auto"/>
        </w:rPr>
        <w:t xml:space="preserve"> </w:t>
      </w:r>
      <w:r w:rsidRPr="00680744">
        <w:rPr>
          <w:color w:val="auto"/>
        </w:rPr>
        <w:t>an</w:t>
      </w:r>
      <w:r w:rsidR="00D40AB3" w:rsidRPr="00680744">
        <w:rPr>
          <w:color w:val="auto"/>
        </w:rPr>
        <w:t xml:space="preserve"> </w:t>
      </w:r>
      <w:r w:rsidR="00D4720A" w:rsidRPr="00680744">
        <w:rPr>
          <w:color w:val="auto"/>
        </w:rPr>
        <w:t xml:space="preserve">elegant study </w:t>
      </w:r>
      <w:r w:rsidRPr="00680744">
        <w:rPr>
          <w:color w:val="auto"/>
        </w:rPr>
        <w:t>with</w:t>
      </w:r>
      <w:r w:rsidR="00D40AB3" w:rsidRPr="00680744">
        <w:rPr>
          <w:color w:val="auto"/>
        </w:rPr>
        <w:t xml:space="preserve"> human-into-chicken xenograft </w:t>
      </w:r>
      <w:r w:rsidRPr="00680744">
        <w:rPr>
          <w:color w:val="auto"/>
        </w:rPr>
        <w:t>has validate</w:t>
      </w:r>
      <w:r w:rsidR="00557528" w:rsidRPr="00680744">
        <w:rPr>
          <w:color w:val="auto"/>
        </w:rPr>
        <w:t>d</w:t>
      </w:r>
      <w:r w:rsidR="00D40AB3" w:rsidRPr="00680744">
        <w:rPr>
          <w:color w:val="auto"/>
        </w:rPr>
        <w:t xml:space="preserve"> the chicken embryo as </w:t>
      </w:r>
      <w:r w:rsidR="00910675" w:rsidRPr="00680744">
        <w:rPr>
          <w:color w:val="auto"/>
        </w:rPr>
        <w:t xml:space="preserve">a </w:t>
      </w:r>
      <w:r w:rsidR="00D4720A" w:rsidRPr="00680744">
        <w:rPr>
          <w:color w:val="auto"/>
        </w:rPr>
        <w:t>model to test and explore early human development</w:t>
      </w:r>
      <w:r w:rsidR="002F014A" w:rsidRPr="00680744">
        <w:rPr>
          <w:color w:val="auto"/>
        </w:rPr>
        <w:fldChar w:fldCharType="begin" w:fldLock="1"/>
      </w:r>
      <w:r w:rsidR="00DD76F4" w:rsidRPr="00680744">
        <w:rPr>
          <w:color w:val="auto"/>
        </w:rPr>
        <w:instrText>ADDIN CSL_CITATION {"citationItems":[{"id":"ITEM-1","itemData":{"DOI":"10.1038/s41586-018-0150-y","ISBN":"1476-4687","ISSN":"14764687","PMID":"29795348","abstract":"In amniotes, the development of the primitive streak and its accompanying 'organizer' define the first stages of gastrulation. Although these structures have been characterized in detail in model organisms, the human primitive streak and organizer remain a mystery. When stimulated with BMP4, micropatterned colonies of human embryonic stem cells self-organize to generate early embryonic germ layers 1 . Here we show that, in the same type of colonies, Wnt signalling is sufficient to induce a primitive streak, and stimulation with Wnt and Activin is sufficient to induce an organizer, as characterized by embryo-like sharp boundary formation, markers of epithelial-to-mesenchymal transition and expression of the organizer-specific transcription factor GSC. Moreover, when grafted into chick embryos, human stem cell colonies treated with Wnt and Activin induce and contribute autonomously to a secondary axis while inducing a neural fate in the host. This fulfils the most stringent functional criteria for an organizer, and its discovery represents a milestone in human embryology. The pioneering experiments of Spemann and Mangold demon-strated that a small group of cells located on the dorsal side of the early amphibian embryo have the ability to induce and 'organize' a com-plete secondary axis when transplanted to the ventral side of another embryo 2","author":[{"dropping-particle":"","family":"Martyn","given":"I.","non-dropping-particle":"","parse-names":false,"suffix":""},{"dropping-particle":"","family":"Kanno","given":"T. Y.","non-dropping-particle":"","parse-names":false,"suffix":""},{"dropping-particle":"","family":"Ruzo","given":"A.","non-dropping-particle":"","parse-names":false,"suffix":""},{"dropping-particle":"","family":"Siggia","given":"E. D.","non-dropping-particle":"","parse-names":false,"suffix":""},{"dropping-particle":"","family":"Brivanlou","given":"A. H.","non-dropping-particle":"","parse-names":false,"suffix":""}],"container-title":"Nature","id":"ITEM-1","issue":"7708","issued":{"date-parts":[["2018"]]},"page":"132-135","publisher":"Springer US","title":"Self-organization of a human organizer by combined Wnt and Nodal signaling","type":"article-journal","volume":"558"},"uris":["http://www.mendeley.com/documents/?uuid=28abc511-533f-4a0a-ac56-d1d32e85d456"]}],"mendeley":{"formattedCitation":"&lt;sup&gt;17&lt;/sup&gt;","plainTextFormattedCitation":"17","previouslyFormattedCitation":"&lt;sup&gt;17&lt;/sup&gt;"},"properties":{"noteIndex":0},"schema":"https://github.com/citation-style-language/schema/raw/master/csl-citation.json"}</w:instrText>
      </w:r>
      <w:r w:rsidR="002F014A" w:rsidRPr="00680744">
        <w:rPr>
          <w:color w:val="auto"/>
        </w:rPr>
        <w:fldChar w:fldCharType="separate"/>
      </w:r>
      <w:r w:rsidR="002F014A" w:rsidRPr="00680744">
        <w:rPr>
          <w:noProof/>
          <w:color w:val="auto"/>
          <w:vertAlign w:val="superscript"/>
        </w:rPr>
        <w:t>17</w:t>
      </w:r>
      <w:r w:rsidR="002F014A" w:rsidRPr="00680744">
        <w:rPr>
          <w:color w:val="auto"/>
        </w:rPr>
        <w:fldChar w:fldCharType="end"/>
      </w:r>
      <w:r w:rsidR="00D4720A" w:rsidRPr="00680744">
        <w:rPr>
          <w:color w:val="auto"/>
        </w:rPr>
        <w:t xml:space="preserve">. </w:t>
      </w:r>
      <w:r w:rsidR="00D80D7B" w:rsidRPr="00680744">
        <w:rPr>
          <w:color w:val="auto"/>
          <w:shd w:val="clear" w:color="auto" w:fill="FFFFFF"/>
        </w:rPr>
        <w:t>In the future</w:t>
      </w:r>
      <w:r w:rsidR="002A282B" w:rsidRPr="00680744">
        <w:rPr>
          <w:color w:val="auto"/>
          <w:shd w:val="clear" w:color="auto" w:fill="FFFFFF"/>
        </w:rPr>
        <w:t xml:space="preserve">, it </w:t>
      </w:r>
      <w:r w:rsidR="00B51928" w:rsidRPr="00680744">
        <w:rPr>
          <w:color w:val="auto"/>
          <w:shd w:val="clear" w:color="auto" w:fill="FFFFFF"/>
        </w:rPr>
        <w:t>will</w:t>
      </w:r>
      <w:r w:rsidR="002A282B" w:rsidRPr="00680744">
        <w:rPr>
          <w:color w:val="auto"/>
          <w:shd w:val="clear" w:color="auto" w:fill="FFFFFF"/>
        </w:rPr>
        <w:t xml:space="preserve"> be interesting to explore </w:t>
      </w:r>
      <w:r w:rsidR="00D80D7B" w:rsidRPr="00680744">
        <w:rPr>
          <w:color w:val="auto"/>
          <w:shd w:val="clear" w:color="auto" w:fill="FFFFFF"/>
        </w:rPr>
        <w:t xml:space="preserve">the </w:t>
      </w:r>
      <w:r w:rsidR="009D3BB1" w:rsidRPr="00680744">
        <w:rPr>
          <w:color w:val="auto"/>
          <w:shd w:val="clear" w:color="auto" w:fill="FFFFFF"/>
        </w:rPr>
        <w:t>methodology</w:t>
      </w:r>
      <w:r w:rsidR="00D80D7B" w:rsidRPr="00680744">
        <w:rPr>
          <w:color w:val="auto"/>
          <w:shd w:val="clear" w:color="auto" w:fill="FFFFFF"/>
        </w:rPr>
        <w:t xml:space="preserve"> </w:t>
      </w:r>
      <w:r w:rsidR="009D3BB1" w:rsidRPr="00680744">
        <w:rPr>
          <w:color w:val="auto"/>
          <w:shd w:val="clear" w:color="auto" w:fill="FFFFFF"/>
        </w:rPr>
        <w:t>herein</w:t>
      </w:r>
      <w:r w:rsidR="00D80D7B" w:rsidRPr="00680744">
        <w:rPr>
          <w:color w:val="auto"/>
          <w:shd w:val="clear" w:color="auto" w:fill="FFFFFF"/>
        </w:rPr>
        <w:t xml:space="preserve"> </w:t>
      </w:r>
      <w:r w:rsidR="009D3BB1" w:rsidRPr="00680744">
        <w:rPr>
          <w:color w:val="auto"/>
          <w:shd w:val="clear" w:color="auto" w:fill="FFFFFF"/>
        </w:rPr>
        <w:t>described</w:t>
      </w:r>
      <w:r w:rsidR="00D80D7B" w:rsidRPr="00680744">
        <w:rPr>
          <w:color w:val="auto"/>
          <w:shd w:val="clear" w:color="auto" w:fill="FFFFFF"/>
        </w:rPr>
        <w:t xml:space="preserve"> </w:t>
      </w:r>
      <w:r w:rsidR="00E23463" w:rsidRPr="00680744">
        <w:rPr>
          <w:color w:val="auto"/>
          <w:shd w:val="clear" w:color="auto" w:fill="FFFFFF"/>
        </w:rPr>
        <w:t>using</w:t>
      </w:r>
      <w:r w:rsidR="002A282B" w:rsidRPr="00680744">
        <w:rPr>
          <w:color w:val="auto"/>
          <w:shd w:val="clear" w:color="auto" w:fill="FFFFFF"/>
        </w:rPr>
        <w:t xml:space="preserve"> </w:t>
      </w:r>
      <w:r w:rsidR="00B70F77" w:rsidRPr="00680744">
        <w:rPr>
          <w:color w:val="auto"/>
          <w:shd w:val="clear" w:color="auto" w:fill="FFFFFF"/>
        </w:rPr>
        <w:t xml:space="preserve">interspecies </w:t>
      </w:r>
      <w:r w:rsidR="002A282B" w:rsidRPr="00680744">
        <w:rPr>
          <w:color w:val="auto"/>
          <w:shd w:val="clear" w:color="auto" w:fill="FFFFFF"/>
        </w:rPr>
        <w:t>association</w:t>
      </w:r>
      <w:r w:rsidR="00B70F77" w:rsidRPr="00680744">
        <w:rPr>
          <w:color w:val="auto"/>
          <w:shd w:val="clear" w:color="auto" w:fill="FFFFFF"/>
        </w:rPr>
        <w:t xml:space="preserve"> of tissues</w:t>
      </w:r>
      <w:r w:rsidR="009D3BB1" w:rsidRPr="00680744">
        <w:rPr>
          <w:color w:val="auto"/>
          <w:shd w:val="clear" w:color="auto" w:fill="FFFFFF"/>
        </w:rPr>
        <w:t xml:space="preserve">, </w:t>
      </w:r>
      <w:r w:rsidR="002F69D0" w:rsidRPr="00680744">
        <w:rPr>
          <w:color w:val="auto"/>
          <w:shd w:val="clear" w:color="auto" w:fill="FFFFFF"/>
        </w:rPr>
        <w:t xml:space="preserve">which </w:t>
      </w:r>
      <w:r w:rsidR="001A55C3" w:rsidRPr="00680744">
        <w:rPr>
          <w:color w:val="auto"/>
          <w:shd w:val="clear" w:color="auto" w:fill="FFFFFF"/>
        </w:rPr>
        <w:t xml:space="preserve">may </w:t>
      </w:r>
      <w:r w:rsidR="009D3BB1" w:rsidRPr="00680744">
        <w:rPr>
          <w:color w:val="auto"/>
          <w:shd w:val="clear" w:color="auto" w:fill="FFFFFF"/>
        </w:rPr>
        <w:t>provid</w:t>
      </w:r>
      <w:r w:rsidR="002F69D0" w:rsidRPr="00680744">
        <w:rPr>
          <w:color w:val="auto"/>
          <w:shd w:val="clear" w:color="auto" w:fill="FFFFFF"/>
        </w:rPr>
        <w:t>e</w:t>
      </w:r>
      <w:r w:rsidR="009D3BB1" w:rsidRPr="00680744">
        <w:rPr>
          <w:color w:val="auto"/>
          <w:shd w:val="clear" w:color="auto" w:fill="FFFFFF"/>
        </w:rPr>
        <w:t xml:space="preserve"> </w:t>
      </w:r>
      <w:r w:rsidR="001A55C3" w:rsidRPr="00680744">
        <w:rPr>
          <w:color w:val="auto"/>
          <w:shd w:val="clear" w:color="auto" w:fill="FFFFFF"/>
        </w:rPr>
        <w:t xml:space="preserve">additional </w:t>
      </w:r>
      <w:r w:rsidR="00D80D7B" w:rsidRPr="00680744">
        <w:rPr>
          <w:color w:val="auto"/>
          <w:shd w:val="clear" w:color="auto" w:fill="FFFFFF"/>
        </w:rPr>
        <w:t xml:space="preserve">approaches to </w:t>
      </w:r>
      <w:r w:rsidR="00AE73F0" w:rsidRPr="00680744">
        <w:rPr>
          <w:color w:val="auto"/>
          <w:shd w:val="clear" w:color="auto" w:fill="FFFFFF"/>
        </w:rPr>
        <w:t xml:space="preserve">the </w:t>
      </w:r>
      <w:r w:rsidR="009D3BB1" w:rsidRPr="00680744">
        <w:rPr>
          <w:color w:val="auto"/>
          <w:shd w:val="clear" w:color="auto" w:fill="FFFFFF"/>
        </w:rPr>
        <w:t xml:space="preserve">mouse </w:t>
      </w:r>
      <w:r w:rsidR="005D638B" w:rsidRPr="00680744">
        <w:rPr>
          <w:color w:val="auto"/>
          <w:shd w:val="clear" w:color="auto" w:fill="FFFFFF"/>
        </w:rPr>
        <w:t>and</w:t>
      </w:r>
      <w:r w:rsidR="009D3BB1" w:rsidRPr="00680744">
        <w:rPr>
          <w:color w:val="auto"/>
          <w:shd w:val="clear" w:color="auto" w:fill="FFFFFF"/>
        </w:rPr>
        <w:t xml:space="preserve"> human developmental studies</w:t>
      </w:r>
      <w:r w:rsidR="005D638B" w:rsidRPr="00680744">
        <w:rPr>
          <w:color w:val="auto"/>
          <w:shd w:val="clear" w:color="auto" w:fill="FFFFFF"/>
        </w:rPr>
        <w:t>.</w:t>
      </w:r>
      <w:r w:rsidR="00B70F77" w:rsidRPr="00680744">
        <w:rPr>
          <w:color w:val="auto"/>
          <w:shd w:val="clear" w:color="auto" w:fill="FFFFFF"/>
        </w:rPr>
        <w:t xml:space="preserve"> </w:t>
      </w:r>
    </w:p>
    <w:p w14:paraId="12B665F8" w14:textId="77777777" w:rsidR="00DC0E53" w:rsidRPr="00680744" w:rsidRDefault="00DC0E53" w:rsidP="00680744">
      <w:pPr>
        <w:widowControl/>
        <w:contextualSpacing/>
        <w:rPr>
          <w:color w:val="auto"/>
          <w:shd w:val="clear" w:color="auto" w:fill="FFFFFF"/>
        </w:rPr>
      </w:pPr>
    </w:p>
    <w:p w14:paraId="7C7FAF0C" w14:textId="0730F9F5" w:rsidR="0095687E" w:rsidRPr="00680744" w:rsidRDefault="00AA03DF" w:rsidP="00680744">
      <w:pPr>
        <w:pStyle w:val="NormalWeb"/>
        <w:widowControl/>
        <w:spacing w:before="0" w:beforeAutospacing="0" w:after="0" w:afterAutospacing="0"/>
        <w:contextualSpacing/>
        <w:rPr>
          <w:b/>
          <w:bCs/>
          <w:color w:val="auto"/>
        </w:rPr>
      </w:pPr>
      <w:r w:rsidRPr="00680744">
        <w:rPr>
          <w:b/>
          <w:bCs/>
          <w:color w:val="auto"/>
        </w:rPr>
        <w:t xml:space="preserve">ACKNOWLEDGMENTS: </w:t>
      </w:r>
    </w:p>
    <w:p w14:paraId="25323527" w14:textId="1F9BB411" w:rsidR="00990D96" w:rsidRPr="00680744" w:rsidRDefault="00990D96" w:rsidP="00680744">
      <w:pPr>
        <w:widowControl/>
        <w:contextualSpacing/>
        <w:rPr>
          <w:bCs/>
          <w:color w:val="auto"/>
          <w:lang w:val="pt-PT"/>
        </w:rPr>
      </w:pPr>
      <w:r w:rsidRPr="00680744">
        <w:rPr>
          <w:color w:val="auto"/>
        </w:rPr>
        <w:t>The authors are grateful to</w:t>
      </w:r>
      <w:r w:rsidR="008828C0" w:rsidRPr="00680744">
        <w:rPr>
          <w:color w:val="auto"/>
        </w:rPr>
        <w:t xml:space="preserve"> Isabel </w:t>
      </w:r>
      <w:proofErr w:type="spellStart"/>
      <w:r w:rsidR="008828C0" w:rsidRPr="00680744">
        <w:rPr>
          <w:color w:val="auto"/>
        </w:rPr>
        <w:t>Alcobia</w:t>
      </w:r>
      <w:proofErr w:type="spellEnd"/>
      <w:r w:rsidRPr="00680744">
        <w:rPr>
          <w:color w:val="auto"/>
        </w:rPr>
        <w:t xml:space="preserve"> for the critical reading of the manuscript, to </w:t>
      </w:r>
      <w:r w:rsidR="008828C0" w:rsidRPr="00680744">
        <w:rPr>
          <w:color w:val="auto"/>
        </w:rPr>
        <w:t xml:space="preserve">Mário </w:t>
      </w:r>
      <w:r w:rsidR="00CF78EF" w:rsidRPr="00680744">
        <w:rPr>
          <w:color w:val="auto"/>
        </w:rPr>
        <w:t>H</w:t>
      </w:r>
      <w:r w:rsidR="008828C0" w:rsidRPr="00680744">
        <w:rPr>
          <w:color w:val="auto"/>
        </w:rPr>
        <w:t>enriques</w:t>
      </w:r>
      <w:r w:rsidRPr="00680744">
        <w:rPr>
          <w:color w:val="auto"/>
        </w:rPr>
        <w:t xml:space="preserve"> for video narration and to </w:t>
      </w:r>
      <w:proofErr w:type="spellStart"/>
      <w:r w:rsidRPr="00680744">
        <w:rPr>
          <w:color w:val="auto"/>
        </w:rPr>
        <w:t>Vitor</w:t>
      </w:r>
      <w:proofErr w:type="spellEnd"/>
      <w:r w:rsidRPr="00680744">
        <w:rPr>
          <w:color w:val="auto"/>
        </w:rPr>
        <w:t xml:space="preserve"> </w:t>
      </w:r>
      <w:proofErr w:type="spellStart"/>
      <w:r w:rsidRPr="00680744">
        <w:rPr>
          <w:color w:val="auto"/>
        </w:rPr>
        <w:t>Proa</w:t>
      </w:r>
      <w:proofErr w:type="spellEnd"/>
      <w:r w:rsidRPr="00680744">
        <w:rPr>
          <w:color w:val="auto"/>
        </w:rPr>
        <w:t xml:space="preserve"> from the Histology Service of the Instituto de </w:t>
      </w:r>
      <w:proofErr w:type="spellStart"/>
      <w:r w:rsidRPr="00680744">
        <w:rPr>
          <w:color w:val="auto"/>
        </w:rPr>
        <w:t>Histologia</w:t>
      </w:r>
      <w:proofErr w:type="spellEnd"/>
      <w:r w:rsidRPr="00680744">
        <w:rPr>
          <w:color w:val="auto"/>
        </w:rPr>
        <w:t xml:space="preserve"> e </w:t>
      </w:r>
      <w:proofErr w:type="spellStart"/>
      <w:r w:rsidRPr="00680744">
        <w:rPr>
          <w:color w:val="auto"/>
        </w:rPr>
        <w:t>Biologia</w:t>
      </w:r>
      <w:proofErr w:type="spellEnd"/>
      <w:r w:rsidRPr="00680744">
        <w:rPr>
          <w:color w:val="auto"/>
        </w:rPr>
        <w:t xml:space="preserve"> do </w:t>
      </w:r>
      <w:proofErr w:type="spellStart"/>
      <w:r w:rsidRPr="00680744">
        <w:rPr>
          <w:color w:val="auto"/>
        </w:rPr>
        <w:t>Desenvolvimento</w:t>
      </w:r>
      <w:proofErr w:type="spellEnd"/>
      <w:r w:rsidRPr="00680744">
        <w:rPr>
          <w:color w:val="auto"/>
        </w:rPr>
        <w:t xml:space="preserve">, </w:t>
      </w:r>
      <w:proofErr w:type="spellStart"/>
      <w:r w:rsidRPr="00680744">
        <w:rPr>
          <w:color w:val="auto"/>
        </w:rPr>
        <w:t>Faculdade</w:t>
      </w:r>
      <w:proofErr w:type="spellEnd"/>
      <w:r w:rsidRPr="00680744">
        <w:rPr>
          <w:color w:val="auto"/>
        </w:rPr>
        <w:t xml:space="preserve"> de </w:t>
      </w:r>
      <w:proofErr w:type="spellStart"/>
      <w:r w:rsidRPr="00680744">
        <w:rPr>
          <w:color w:val="auto"/>
        </w:rPr>
        <w:t>Medicina</w:t>
      </w:r>
      <w:proofErr w:type="spellEnd"/>
      <w:r w:rsidRPr="00680744">
        <w:rPr>
          <w:color w:val="auto"/>
        </w:rPr>
        <w:t xml:space="preserve"> de </w:t>
      </w:r>
      <w:proofErr w:type="spellStart"/>
      <w:r w:rsidRPr="00680744">
        <w:rPr>
          <w:color w:val="auto"/>
        </w:rPr>
        <w:t>Lisboa</w:t>
      </w:r>
      <w:proofErr w:type="spellEnd"/>
      <w:r w:rsidRPr="00680744">
        <w:rPr>
          <w:color w:val="auto"/>
        </w:rPr>
        <w:t xml:space="preserve">, </w:t>
      </w:r>
      <w:proofErr w:type="spellStart"/>
      <w:r w:rsidRPr="00680744">
        <w:rPr>
          <w:color w:val="auto"/>
        </w:rPr>
        <w:t>Universidade</w:t>
      </w:r>
      <w:proofErr w:type="spellEnd"/>
      <w:r w:rsidRPr="00680744">
        <w:rPr>
          <w:color w:val="auto"/>
        </w:rPr>
        <w:t xml:space="preserve"> de </w:t>
      </w:r>
      <w:proofErr w:type="spellStart"/>
      <w:r w:rsidRPr="00680744">
        <w:rPr>
          <w:color w:val="auto"/>
        </w:rPr>
        <w:t>Lisboa</w:t>
      </w:r>
      <w:proofErr w:type="spellEnd"/>
      <w:r w:rsidRPr="00680744">
        <w:rPr>
          <w:color w:val="auto"/>
        </w:rPr>
        <w:t xml:space="preserve">, for technical support. We are particularly indebted to Paulo </w:t>
      </w:r>
      <w:proofErr w:type="spellStart"/>
      <w:r w:rsidRPr="00680744">
        <w:rPr>
          <w:color w:val="auto"/>
        </w:rPr>
        <w:t>Caeiro</w:t>
      </w:r>
      <w:proofErr w:type="spellEnd"/>
      <w:r w:rsidRPr="00680744">
        <w:rPr>
          <w:color w:val="auto"/>
        </w:rPr>
        <w:t xml:space="preserve"> and Hugo Silva from the </w:t>
      </w:r>
      <w:proofErr w:type="spellStart"/>
      <w:r w:rsidRPr="00680744">
        <w:rPr>
          <w:color w:val="auto"/>
        </w:rPr>
        <w:t>Unidade</w:t>
      </w:r>
      <w:proofErr w:type="spellEnd"/>
      <w:r w:rsidRPr="00680744">
        <w:rPr>
          <w:color w:val="auto"/>
        </w:rPr>
        <w:t xml:space="preserve"> de </w:t>
      </w:r>
      <w:proofErr w:type="spellStart"/>
      <w:r w:rsidRPr="00680744">
        <w:rPr>
          <w:color w:val="auto"/>
        </w:rPr>
        <w:t>audiovisuais</w:t>
      </w:r>
      <w:proofErr w:type="spellEnd"/>
      <w:r w:rsidRPr="00680744">
        <w:rPr>
          <w:color w:val="auto"/>
        </w:rPr>
        <w:t xml:space="preserve"> (Audiovisual Unit), </w:t>
      </w:r>
      <w:proofErr w:type="spellStart"/>
      <w:r w:rsidRPr="00680744">
        <w:rPr>
          <w:color w:val="auto"/>
        </w:rPr>
        <w:t>Faculdade</w:t>
      </w:r>
      <w:proofErr w:type="spellEnd"/>
      <w:r w:rsidRPr="00680744">
        <w:rPr>
          <w:color w:val="auto"/>
        </w:rPr>
        <w:t xml:space="preserve"> de </w:t>
      </w:r>
      <w:proofErr w:type="spellStart"/>
      <w:r w:rsidRPr="00680744">
        <w:rPr>
          <w:color w:val="auto"/>
        </w:rPr>
        <w:t>Medicina</w:t>
      </w:r>
      <w:proofErr w:type="spellEnd"/>
      <w:r w:rsidRPr="00680744">
        <w:rPr>
          <w:color w:val="auto"/>
        </w:rPr>
        <w:t xml:space="preserve"> de </w:t>
      </w:r>
      <w:proofErr w:type="spellStart"/>
      <w:r w:rsidRPr="00680744">
        <w:rPr>
          <w:color w:val="auto"/>
        </w:rPr>
        <w:t>Lisboa</w:t>
      </w:r>
      <w:proofErr w:type="spellEnd"/>
      <w:r w:rsidRPr="00680744">
        <w:rPr>
          <w:color w:val="auto"/>
        </w:rPr>
        <w:t xml:space="preserve">, </w:t>
      </w:r>
      <w:proofErr w:type="spellStart"/>
      <w:r w:rsidRPr="00680744">
        <w:rPr>
          <w:color w:val="auto"/>
        </w:rPr>
        <w:t>Universidade</w:t>
      </w:r>
      <w:proofErr w:type="spellEnd"/>
      <w:r w:rsidRPr="00680744">
        <w:rPr>
          <w:color w:val="auto"/>
        </w:rPr>
        <w:t xml:space="preserve"> de </w:t>
      </w:r>
      <w:proofErr w:type="spellStart"/>
      <w:r w:rsidRPr="00680744">
        <w:rPr>
          <w:color w:val="auto"/>
        </w:rPr>
        <w:t>Lisboa</w:t>
      </w:r>
      <w:proofErr w:type="spellEnd"/>
      <w:r w:rsidRPr="00680744">
        <w:rPr>
          <w:color w:val="auto"/>
        </w:rPr>
        <w:t xml:space="preserve"> for their outstanding commitment to the production of this video. </w:t>
      </w:r>
      <w:r w:rsidRPr="00680744">
        <w:rPr>
          <w:color w:val="auto"/>
          <w:lang w:val="en-GB"/>
        </w:rPr>
        <w:t>We acknowledge Leica Microsystems</w:t>
      </w:r>
      <w:r w:rsidRPr="00680744">
        <w:rPr>
          <w:bCs/>
          <w:color w:val="auto"/>
          <w:lang w:val="en-GB"/>
        </w:rPr>
        <w:t xml:space="preserve"> </w:t>
      </w:r>
      <w:r w:rsidRPr="00680744">
        <w:rPr>
          <w:color w:val="auto"/>
        </w:rPr>
        <w:t xml:space="preserve">for kindly providing a stereoscope equipped with </w:t>
      </w:r>
      <w:r w:rsidR="00EA5BB2">
        <w:rPr>
          <w:color w:val="auto"/>
        </w:rPr>
        <w:t xml:space="preserve">a </w:t>
      </w:r>
      <w:r w:rsidRPr="00680744">
        <w:rPr>
          <w:color w:val="auto"/>
        </w:rPr>
        <w:t xml:space="preserve">video system and to </w:t>
      </w:r>
      <w:proofErr w:type="spellStart"/>
      <w:r w:rsidRPr="00680744">
        <w:rPr>
          <w:color w:val="auto"/>
        </w:rPr>
        <w:t>Interaves</w:t>
      </w:r>
      <w:proofErr w:type="spellEnd"/>
      <w:r w:rsidRPr="00680744">
        <w:rPr>
          <w:color w:val="auto"/>
        </w:rPr>
        <w:t xml:space="preserve"> </w:t>
      </w:r>
      <w:r w:rsidRPr="00680744">
        <w:rPr>
          <w:color w:val="auto"/>
          <w:lang w:val="en-GB"/>
        </w:rPr>
        <w:t xml:space="preserve">- </w:t>
      </w:r>
      <w:proofErr w:type="spellStart"/>
      <w:r w:rsidRPr="00680744">
        <w:rPr>
          <w:color w:val="auto"/>
          <w:lang w:val="en-GB"/>
        </w:rPr>
        <w:t>Sociedade</w:t>
      </w:r>
      <w:proofErr w:type="spellEnd"/>
      <w:r w:rsidRPr="00680744">
        <w:rPr>
          <w:color w:val="auto"/>
          <w:lang w:val="en-GB"/>
        </w:rPr>
        <w:t xml:space="preserve"> </w:t>
      </w:r>
      <w:proofErr w:type="spellStart"/>
      <w:r w:rsidRPr="00680744">
        <w:rPr>
          <w:color w:val="auto"/>
          <w:lang w:val="en-GB"/>
        </w:rPr>
        <w:t>Agro-Pecuária</w:t>
      </w:r>
      <w:proofErr w:type="spellEnd"/>
      <w:r w:rsidRPr="00680744">
        <w:rPr>
          <w:color w:val="auto"/>
          <w:lang w:val="en-GB"/>
        </w:rPr>
        <w:t xml:space="preserve">, S.A </w:t>
      </w:r>
      <w:r w:rsidRPr="00680744">
        <w:rPr>
          <w:color w:val="auto"/>
        </w:rPr>
        <w:t xml:space="preserve">for contributing with quail fertilized eggs. </w:t>
      </w:r>
      <w:r w:rsidRPr="00680744">
        <w:rPr>
          <w:color w:val="auto"/>
          <w:lang w:val="pt-PT"/>
        </w:rPr>
        <w:t>This work was supported by Faculdade de Medicina de Lisboa, Universidade de Lisboa (FMUL).</w:t>
      </w:r>
    </w:p>
    <w:p w14:paraId="122DD171" w14:textId="77777777" w:rsidR="00990D96" w:rsidRPr="00680744" w:rsidRDefault="00990D96" w:rsidP="00680744">
      <w:pPr>
        <w:widowControl/>
        <w:contextualSpacing/>
        <w:rPr>
          <w:color w:val="auto"/>
          <w:lang w:val="pt-PT"/>
        </w:rPr>
      </w:pPr>
    </w:p>
    <w:p w14:paraId="02C89F57" w14:textId="77777777" w:rsidR="00990D96" w:rsidRPr="00680744" w:rsidRDefault="00990D96" w:rsidP="00680744">
      <w:pPr>
        <w:widowControl/>
        <w:contextualSpacing/>
        <w:rPr>
          <w:color w:val="auto"/>
        </w:rPr>
      </w:pPr>
      <w:r w:rsidRPr="00680744">
        <w:rPr>
          <w:b/>
          <w:color w:val="auto"/>
        </w:rPr>
        <w:t>DISCLOSURES</w:t>
      </w:r>
      <w:r w:rsidRPr="00680744">
        <w:rPr>
          <w:b/>
          <w:bCs/>
          <w:color w:val="auto"/>
        </w:rPr>
        <w:t xml:space="preserve">: </w:t>
      </w:r>
    </w:p>
    <w:p w14:paraId="409C75EE" w14:textId="6595846D" w:rsidR="00F03E6C" w:rsidRPr="00680744" w:rsidRDefault="00990D96" w:rsidP="00680744">
      <w:pPr>
        <w:widowControl/>
        <w:contextualSpacing/>
        <w:rPr>
          <w:color w:val="auto"/>
        </w:rPr>
      </w:pPr>
      <w:r w:rsidRPr="00680744">
        <w:rPr>
          <w:color w:val="auto"/>
        </w:rPr>
        <w:t>The authors have nothing to disclose.</w:t>
      </w:r>
    </w:p>
    <w:p w14:paraId="34062FCE" w14:textId="77777777" w:rsidR="00990D96" w:rsidRPr="00680744" w:rsidRDefault="00990D96" w:rsidP="00680744">
      <w:pPr>
        <w:widowControl/>
        <w:contextualSpacing/>
        <w:rPr>
          <w:color w:val="auto"/>
        </w:rPr>
      </w:pPr>
    </w:p>
    <w:p w14:paraId="6DA89B96" w14:textId="48ADB59C" w:rsidR="001438C3" w:rsidRPr="001C757B" w:rsidRDefault="009726EE" w:rsidP="00680744">
      <w:pPr>
        <w:widowControl/>
        <w:autoSpaceDE/>
        <w:autoSpaceDN/>
        <w:adjustRightInd/>
        <w:contextualSpacing/>
        <w:rPr>
          <w:color w:val="auto"/>
        </w:rPr>
      </w:pPr>
      <w:bookmarkStart w:id="9" w:name="_Hlk514765179"/>
      <w:r w:rsidRPr="001C757B">
        <w:rPr>
          <w:b/>
          <w:bCs/>
          <w:color w:val="auto"/>
        </w:rPr>
        <w:t>REFERENCES</w:t>
      </w:r>
      <w:r w:rsidR="00D04760" w:rsidRPr="001C757B">
        <w:rPr>
          <w:b/>
          <w:bCs/>
          <w:color w:val="auto"/>
        </w:rPr>
        <w:t>:</w:t>
      </w:r>
      <w:r w:rsidRPr="001C757B">
        <w:rPr>
          <w:color w:val="auto"/>
        </w:rPr>
        <w:t xml:space="preserve"> </w:t>
      </w:r>
    </w:p>
    <w:p w14:paraId="161A4E21" w14:textId="7FE68A7F" w:rsidR="00DD76F4" w:rsidRPr="001C757B" w:rsidRDefault="00DD76F4" w:rsidP="00680744">
      <w:pPr>
        <w:widowControl/>
        <w:rPr>
          <w:noProof/>
          <w:color w:val="auto"/>
        </w:rPr>
      </w:pPr>
      <w:r w:rsidRPr="001C757B">
        <w:rPr>
          <w:color w:val="auto"/>
        </w:rPr>
        <w:fldChar w:fldCharType="begin" w:fldLock="1"/>
      </w:r>
      <w:r w:rsidRPr="001C757B">
        <w:rPr>
          <w:color w:val="auto"/>
        </w:rPr>
        <w:instrText xml:space="preserve">ADDIN Mendeley Bibliography CSL_BIBLIOGRAPHY </w:instrText>
      </w:r>
      <w:r w:rsidRPr="001C757B">
        <w:rPr>
          <w:color w:val="auto"/>
        </w:rPr>
        <w:fldChar w:fldCharType="separate"/>
      </w:r>
      <w:r w:rsidRPr="001C757B">
        <w:rPr>
          <w:noProof/>
          <w:color w:val="auto"/>
        </w:rPr>
        <w:t>1.</w:t>
      </w:r>
      <w:r w:rsidRPr="001C757B">
        <w:rPr>
          <w:noProof/>
          <w:color w:val="auto"/>
        </w:rPr>
        <w:tab/>
        <w:t xml:space="preserve">Le Douarin, N. The Nogent Institute--50 years of embryology. </w:t>
      </w:r>
      <w:r w:rsidRPr="001C757B">
        <w:rPr>
          <w:i/>
          <w:iCs/>
          <w:noProof/>
          <w:color w:val="auto"/>
        </w:rPr>
        <w:t xml:space="preserve">The International </w:t>
      </w:r>
      <w:r w:rsidR="00EA5BB2" w:rsidRPr="001C757B">
        <w:rPr>
          <w:i/>
          <w:iCs/>
          <w:noProof/>
          <w:color w:val="auto"/>
        </w:rPr>
        <w:t>Journal of Developmental Biology.</w:t>
      </w:r>
      <w:r w:rsidRPr="001C757B">
        <w:rPr>
          <w:noProof/>
          <w:color w:val="auto"/>
        </w:rPr>
        <w:t xml:space="preserve"> </w:t>
      </w:r>
      <w:r w:rsidRPr="001C757B">
        <w:rPr>
          <w:b/>
          <w:bCs/>
          <w:noProof/>
          <w:color w:val="auto"/>
        </w:rPr>
        <w:t>49</w:t>
      </w:r>
      <w:r w:rsidR="00EA5BB2" w:rsidRPr="001C757B">
        <w:rPr>
          <w:noProof/>
          <w:color w:val="auto"/>
        </w:rPr>
        <w:t xml:space="preserve"> (</w:t>
      </w:r>
      <w:r w:rsidRPr="001C757B">
        <w:rPr>
          <w:noProof/>
          <w:color w:val="auto"/>
        </w:rPr>
        <w:t>2–3</w:t>
      </w:r>
      <w:r w:rsidR="00EA5BB2" w:rsidRPr="001C757B">
        <w:rPr>
          <w:noProof/>
          <w:color w:val="auto"/>
        </w:rPr>
        <w:t xml:space="preserve">), </w:t>
      </w:r>
      <w:r w:rsidRPr="001C757B">
        <w:rPr>
          <w:noProof/>
          <w:color w:val="auto"/>
        </w:rPr>
        <w:t>85–103 (2005).</w:t>
      </w:r>
    </w:p>
    <w:p w14:paraId="0A33F64C" w14:textId="57C177F2" w:rsidR="00DD76F4" w:rsidRPr="001C757B" w:rsidRDefault="00DD76F4" w:rsidP="00680744">
      <w:pPr>
        <w:widowControl/>
        <w:rPr>
          <w:noProof/>
          <w:color w:val="auto"/>
        </w:rPr>
      </w:pPr>
      <w:r w:rsidRPr="001C757B">
        <w:rPr>
          <w:noProof/>
          <w:color w:val="auto"/>
        </w:rPr>
        <w:t>2.</w:t>
      </w:r>
      <w:r w:rsidRPr="001C757B">
        <w:rPr>
          <w:noProof/>
          <w:color w:val="auto"/>
        </w:rPr>
        <w:tab/>
        <w:t>Le Douarin, N. M.</w:t>
      </w:r>
      <w:r w:rsidR="00EA5BB2" w:rsidRPr="001C757B">
        <w:rPr>
          <w:noProof/>
          <w:color w:val="auto"/>
        </w:rPr>
        <w:t xml:space="preserve">, </w:t>
      </w:r>
      <w:r w:rsidRPr="001C757B">
        <w:rPr>
          <w:noProof/>
          <w:color w:val="auto"/>
        </w:rPr>
        <w:t xml:space="preserve">Teillet, M.a The migration of neural crest cells to the wall of the digestive tract in avian embryo. </w:t>
      </w:r>
      <w:r w:rsidRPr="001C757B">
        <w:rPr>
          <w:i/>
          <w:iCs/>
          <w:noProof/>
          <w:color w:val="auto"/>
        </w:rPr>
        <w:t xml:space="preserve">Journal of </w:t>
      </w:r>
      <w:r w:rsidR="00EA5BB2" w:rsidRPr="001C757B">
        <w:rPr>
          <w:i/>
          <w:iCs/>
          <w:noProof/>
          <w:color w:val="auto"/>
        </w:rPr>
        <w:t>Embryology and Experimental Morph</w:t>
      </w:r>
      <w:r w:rsidRPr="001C757B">
        <w:rPr>
          <w:i/>
          <w:iCs/>
          <w:noProof/>
          <w:color w:val="auto"/>
        </w:rPr>
        <w:t>ology</w:t>
      </w:r>
      <w:r w:rsidR="00EA5BB2" w:rsidRPr="001C757B">
        <w:rPr>
          <w:i/>
          <w:iCs/>
          <w:noProof/>
          <w:color w:val="auto"/>
        </w:rPr>
        <w:t>.</w:t>
      </w:r>
      <w:r w:rsidRPr="001C757B">
        <w:rPr>
          <w:noProof/>
          <w:color w:val="auto"/>
        </w:rPr>
        <w:t xml:space="preserve"> </w:t>
      </w:r>
      <w:r w:rsidRPr="001C757B">
        <w:rPr>
          <w:b/>
          <w:bCs/>
          <w:noProof/>
          <w:color w:val="auto"/>
        </w:rPr>
        <w:t>30</w:t>
      </w:r>
      <w:r w:rsidR="00EA5BB2" w:rsidRPr="001C757B">
        <w:rPr>
          <w:b/>
          <w:bCs/>
          <w:noProof/>
          <w:color w:val="auto"/>
        </w:rPr>
        <w:t xml:space="preserve"> </w:t>
      </w:r>
      <w:r w:rsidR="00EA5BB2" w:rsidRPr="001C757B">
        <w:rPr>
          <w:noProof/>
          <w:color w:val="auto"/>
        </w:rPr>
        <w:t xml:space="preserve">(1), </w:t>
      </w:r>
      <w:r w:rsidRPr="001C757B">
        <w:rPr>
          <w:noProof/>
          <w:color w:val="auto"/>
        </w:rPr>
        <w:t>31–48 (1973).</w:t>
      </w:r>
    </w:p>
    <w:p w14:paraId="067C7ED4" w14:textId="33EC402A" w:rsidR="00DD76F4" w:rsidRPr="001C757B" w:rsidRDefault="00DD76F4" w:rsidP="00680744">
      <w:pPr>
        <w:widowControl/>
        <w:rPr>
          <w:noProof/>
          <w:color w:val="auto"/>
        </w:rPr>
      </w:pPr>
      <w:r w:rsidRPr="001C757B">
        <w:rPr>
          <w:noProof/>
          <w:color w:val="auto"/>
        </w:rPr>
        <w:t>3.</w:t>
      </w:r>
      <w:r w:rsidRPr="001C757B">
        <w:rPr>
          <w:noProof/>
          <w:color w:val="auto"/>
        </w:rPr>
        <w:tab/>
        <w:t>Le Douarin, N. M.</w:t>
      </w:r>
      <w:r w:rsidR="00EA5BB2" w:rsidRPr="001C757B">
        <w:rPr>
          <w:noProof/>
          <w:color w:val="auto"/>
        </w:rPr>
        <w:t xml:space="preserve">, </w:t>
      </w:r>
      <w:r w:rsidRPr="001C757B">
        <w:rPr>
          <w:noProof/>
          <w:color w:val="auto"/>
        </w:rPr>
        <w:t>Jotereau, F. V</w:t>
      </w:r>
      <w:r w:rsidR="00EA5BB2" w:rsidRPr="001C757B">
        <w:rPr>
          <w:noProof/>
          <w:color w:val="auto"/>
        </w:rPr>
        <w:t>. Tracing of cells of the avian thymus through embryonic life in interspecific chimeras</w:t>
      </w:r>
      <w:r w:rsidRPr="001C757B">
        <w:rPr>
          <w:noProof/>
          <w:color w:val="auto"/>
        </w:rPr>
        <w:t xml:space="preserve">. </w:t>
      </w:r>
      <w:r w:rsidR="00EA5BB2" w:rsidRPr="001C757B">
        <w:rPr>
          <w:i/>
          <w:noProof/>
          <w:color w:val="auto"/>
        </w:rPr>
        <w:t xml:space="preserve">Journal of Experimental Medicine. </w:t>
      </w:r>
      <w:r w:rsidR="00EA5BB2" w:rsidRPr="001C757B">
        <w:rPr>
          <w:b/>
          <w:noProof/>
          <w:color w:val="auto"/>
        </w:rPr>
        <w:t>142</w:t>
      </w:r>
      <w:r w:rsidR="00EA5BB2" w:rsidRPr="001C757B">
        <w:rPr>
          <w:noProof/>
          <w:color w:val="auto"/>
        </w:rPr>
        <w:t xml:space="preserve"> (1), 17-40 (1975).</w:t>
      </w:r>
    </w:p>
    <w:p w14:paraId="711A4DD9" w14:textId="220A1AF8" w:rsidR="00DD76F4" w:rsidRPr="001C757B" w:rsidRDefault="00DD76F4" w:rsidP="00680744">
      <w:pPr>
        <w:widowControl/>
        <w:rPr>
          <w:noProof/>
          <w:color w:val="auto"/>
        </w:rPr>
      </w:pPr>
      <w:r w:rsidRPr="001C757B">
        <w:rPr>
          <w:noProof/>
          <w:color w:val="auto"/>
        </w:rPr>
        <w:t>4.</w:t>
      </w:r>
      <w:r w:rsidRPr="001C757B">
        <w:rPr>
          <w:noProof/>
          <w:color w:val="auto"/>
        </w:rPr>
        <w:tab/>
        <w:t>Hamburger, V.</w:t>
      </w:r>
      <w:r w:rsidR="00EA5BB2" w:rsidRPr="001C757B">
        <w:rPr>
          <w:noProof/>
          <w:color w:val="auto"/>
        </w:rPr>
        <w:t xml:space="preserve">, </w:t>
      </w:r>
      <w:r w:rsidRPr="001C757B">
        <w:rPr>
          <w:noProof/>
          <w:color w:val="auto"/>
        </w:rPr>
        <w:t xml:space="preserve">Hamilton, H. L. A series of normal stages in the development of the chick embryo. 1951. </w:t>
      </w:r>
      <w:r w:rsidRPr="001C757B">
        <w:rPr>
          <w:i/>
          <w:iCs/>
          <w:noProof/>
          <w:color w:val="auto"/>
        </w:rPr>
        <w:t xml:space="preserve">Developmental </w:t>
      </w:r>
      <w:r w:rsidR="00EA5BB2" w:rsidRPr="001C757B">
        <w:rPr>
          <w:i/>
          <w:iCs/>
          <w:noProof/>
          <w:color w:val="auto"/>
        </w:rPr>
        <w:t>Dynamics.</w:t>
      </w:r>
      <w:r w:rsidRPr="001C757B">
        <w:rPr>
          <w:noProof/>
          <w:color w:val="auto"/>
        </w:rPr>
        <w:t xml:space="preserve"> </w:t>
      </w:r>
      <w:r w:rsidRPr="001C757B">
        <w:rPr>
          <w:b/>
          <w:bCs/>
          <w:noProof/>
          <w:color w:val="auto"/>
        </w:rPr>
        <w:t>195</w:t>
      </w:r>
      <w:r w:rsidR="00EA5BB2" w:rsidRPr="001C757B">
        <w:rPr>
          <w:noProof/>
          <w:color w:val="auto"/>
        </w:rPr>
        <w:t xml:space="preserve"> (</w:t>
      </w:r>
      <w:r w:rsidRPr="001C757B">
        <w:rPr>
          <w:noProof/>
          <w:color w:val="auto"/>
        </w:rPr>
        <w:t>4</w:t>
      </w:r>
      <w:r w:rsidR="00EA5BB2" w:rsidRPr="001C757B">
        <w:rPr>
          <w:noProof/>
          <w:color w:val="auto"/>
        </w:rPr>
        <w:t xml:space="preserve">), </w:t>
      </w:r>
      <w:r w:rsidRPr="001C757B">
        <w:rPr>
          <w:noProof/>
          <w:color w:val="auto"/>
        </w:rPr>
        <w:t>231–272 (1992).</w:t>
      </w:r>
    </w:p>
    <w:p w14:paraId="19297EF0" w14:textId="59E95799" w:rsidR="00DD76F4" w:rsidRPr="001C757B" w:rsidRDefault="00DD76F4" w:rsidP="00680744">
      <w:pPr>
        <w:widowControl/>
        <w:rPr>
          <w:noProof/>
          <w:color w:val="auto"/>
        </w:rPr>
      </w:pPr>
      <w:r w:rsidRPr="001C757B">
        <w:rPr>
          <w:noProof/>
          <w:color w:val="auto"/>
        </w:rPr>
        <w:t>5.</w:t>
      </w:r>
      <w:r w:rsidRPr="001C757B">
        <w:rPr>
          <w:noProof/>
          <w:color w:val="auto"/>
        </w:rPr>
        <w:tab/>
        <w:t>Neves, H., Dupin, E., Parreira, L.</w:t>
      </w:r>
      <w:r w:rsidR="00EA5BB2" w:rsidRPr="001C757B">
        <w:rPr>
          <w:noProof/>
          <w:color w:val="auto"/>
        </w:rPr>
        <w:t xml:space="preserve">, </w:t>
      </w:r>
      <w:r w:rsidRPr="001C757B">
        <w:rPr>
          <w:noProof/>
          <w:color w:val="auto"/>
        </w:rPr>
        <w:t xml:space="preserve">Le Douarin, N. M. Modulation of Bmp4 signalling in the epithelial-mesenchymal interactions that take place in early thymus and parathyroid development in avian embryos. </w:t>
      </w:r>
      <w:r w:rsidRPr="001C757B">
        <w:rPr>
          <w:i/>
          <w:iCs/>
          <w:noProof/>
          <w:color w:val="auto"/>
        </w:rPr>
        <w:t>Developmental Biology</w:t>
      </w:r>
      <w:r w:rsidR="00EA5BB2" w:rsidRPr="001C757B">
        <w:rPr>
          <w:i/>
          <w:iCs/>
          <w:noProof/>
          <w:color w:val="auto"/>
        </w:rPr>
        <w:t>.</w:t>
      </w:r>
      <w:r w:rsidRPr="001C757B">
        <w:rPr>
          <w:noProof/>
          <w:color w:val="auto"/>
        </w:rPr>
        <w:t xml:space="preserve"> </w:t>
      </w:r>
      <w:r w:rsidRPr="001C757B">
        <w:rPr>
          <w:b/>
          <w:bCs/>
          <w:noProof/>
          <w:color w:val="auto"/>
        </w:rPr>
        <w:t>361</w:t>
      </w:r>
      <w:r w:rsidR="00EA5BB2" w:rsidRPr="001C757B">
        <w:rPr>
          <w:noProof/>
          <w:color w:val="auto"/>
        </w:rPr>
        <w:t xml:space="preserve"> (</w:t>
      </w:r>
      <w:r w:rsidRPr="001C757B">
        <w:rPr>
          <w:noProof/>
          <w:color w:val="auto"/>
        </w:rPr>
        <w:t>2</w:t>
      </w:r>
      <w:r w:rsidR="00EA5BB2" w:rsidRPr="001C757B">
        <w:rPr>
          <w:noProof/>
          <w:color w:val="auto"/>
        </w:rPr>
        <w:t xml:space="preserve">), </w:t>
      </w:r>
      <w:r w:rsidRPr="001C757B">
        <w:rPr>
          <w:noProof/>
          <w:color w:val="auto"/>
        </w:rPr>
        <w:t>208–219 (2012).</w:t>
      </w:r>
    </w:p>
    <w:p w14:paraId="67F76F76" w14:textId="71C5A6DE" w:rsidR="00DD76F4" w:rsidRPr="001C757B" w:rsidRDefault="00DD76F4" w:rsidP="00680744">
      <w:pPr>
        <w:widowControl/>
        <w:rPr>
          <w:noProof/>
          <w:color w:val="auto"/>
        </w:rPr>
      </w:pPr>
      <w:r w:rsidRPr="001C757B">
        <w:rPr>
          <w:noProof/>
          <w:color w:val="auto"/>
        </w:rPr>
        <w:t>6.</w:t>
      </w:r>
      <w:r w:rsidRPr="001C757B">
        <w:rPr>
          <w:noProof/>
          <w:color w:val="auto"/>
        </w:rPr>
        <w:tab/>
        <w:t>Takahashi, Y., Bontoux, M.</w:t>
      </w:r>
      <w:r w:rsidR="00EA5BB2" w:rsidRPr="001C757B">
        <w:rPr>
          <w:noProof/>
          <w:color w:val="auto"/>
        </w:rPr>
        <w:t xml:space="preserve">, </w:t>
      </w:r>
      <w:r w:rsidRPr="001C757B">
        <w:rPr>
          <w:noProof/>
          <w:color w:val="auto"/>
        </w:rPr>
        <w:t xml:space="preserve">Le Douarin, N. M. Epithelio--mesenchymal interactions are critical for Quox 7 expression and membrane bone differentiation in the neural crest derived mandibular mesenchyme. </w:t>
      </w:r>
      <w:r w:rsidRPr="001C757B">
        <w:rPr>
          <w:i/>
          <w:iCs/>
          <w:noProof/>
          <w:color w:val="auto"/>
        </w:rPr>
        <w:t>Embo J</w:t>
      </w:r>
      <w:r w:rsidR="00EA5BB2" w:rsidRPr="001C757B">
        <w:rPr>
          <w:i/>
          <w:iCs/>
          <w:noProof/>
          <w:color w:val="auto"/>
        </w:rPr>
        <w:t>ournal.</w:t>
      </w:r>
      <w:r w:rsidRPr="001C757B">
        <w:rPr>
          <w:noProof/>
          <w:color w:val="auto"/>
        </w:rPr>
        <w:t xml:space="preserve"> </w:t>
      </w:r>
      <w:r w:rsidRPr="001C757B">
        <w:rPr>
          <w:b/>
          <w:bCs/>
          <w:noProof/>
          <w:color w:val="auto"/>
        </w:rPr>
        <w:t>10</w:t>
      </w:r>
      <w:r w:rsidR="00EA5BB2" w:rsidRPr="001C757B">
        <w:rPr>
          <w:noProof/>
          <w:color w:val="auto"/>
        </w:rPr>
        <w:t xml:space="preserve"> (</w:t>
      </w:r>
      <w:r w:rsidRPr="001C757B">
        <w:rPr>
          <w:noProof/>
          <w:color w:val="auto"/>
        </w:rPr>
        <w:t>9</w:t>
      </w:r>
      <w:r w:rsidR="00EA5BB2" w:rsidRPr="001C757B">
        <w:rPr>
          <w:noProof/>
          <w:color w:val="auto"/>
        </w:rPr>
        <w:t xml:space="preserve">), </w:t>
      </w:r>
      <w:r w:rsidRPr="001C757B">
        <w:rPr>
          <w:noProof/>
          <w:color w:val="auto"/>
        </w:rPr>
        <w:t>2387–2393 (1991).</w:t>
      </w:r>
    </w:p>
    <w:p w14:paraId="1A7BFD80" w14:textId="2DC39348" w:rsidR="00DD76F4" w:rsidRPr="001C757B" w:rsidRDefault="00DD76F4" w:rsidP="00680744">
      <w:pPr>
        <w:widowControl/>
        <w:rPr>
          <w:noProof/>
          <w:color w:val="auto"/>
        </w:rPr>
      </w:pPr>
      <w:r w:rsidRPr="001C757B">
        <w:rPr>
          <w:noProof/>
          <w:color w:val="auto"/>
        </w:rPr>
        <w:t>7.</w:t>
      </w:r>
      <w:r w:rsidRPr="001C757B">
        <w:rPr>
          <w:noProof/>
          <w:color w:val="auto"/>
        </w:rPr>
        <w:tab/>
        <w:t>Figueiredo, M.</w:t>
      </w:r>
      <w:r w:rsidR="00EA5BB2" w:rsidRPr="001C757B">
        <w:rPr>
          <w:noProof/>
          <w:color w:val="auto"/>
        </w:rPr>
        <w:t xml:space="preserve"> et al.</w:t>
      </w:r>
      <w:r w:rsidRPr="001C757B">
        <w:rPr>
          <w:noProof/>
          <w:color w:val="auto"/>
        </w:rPr>
        <w:t xml:space="preserve"> Notch and Hedgehog in the thymus/parathyroid common primordium: Crosstalk in organ formation. </w:t>
      </w:r>
      <w:r w:rsidRPr="001C757B">
        <w:rPr>
          <w:i/>
          <w:iCs/>
          <w:noProof/>
          <w:color w:val="auto"/>
        </w:rPr>
        <w:t>Developmental Biology</w:t>
      </w:r>
      <w:r w:rsidR="00EA5BB2" w:rsidRPr="001C757B">
        <w:rPr>
          <w:i/>
          <w:iCs/>
          <w:noProof/>
          <w:color w:val="auto"/>
        </w:rPr>
        <w:t>.</w:t>
      </w:r>
      <w:r w:rsidRPr="001C757B">
        <w:rPr>
          <w:noProof/>
          <w:color w:val="auto"/>
        </w:rPr>
        <w:t xml:space="preserve"> </w:t>
      </w:r>
      <w:r w:rsidRPr="001C757B">
        <w:rPr>
          <w:b/>
          <w:bCs/>
          <w:noProof/>
          <w:color w:val="auto"/>
        </w:rPr>
        <w:t>418</w:t>
      </w:r>
      <w:r w:rsidR="00EA5BB2" w:rsidRPr="001C757B">
        <w:rPr>
          <w:noProof/>
          <w:color w:val="auto"/>
        </w:rPr>
        <w:t xml:space="preserve"> (</w:t>
      </w:r>
      <w:r w:rsidRPr="001C757B">
        <w:rPr>
          <w:noProof/>
          <w:color w:val="auto"/>
        </w:rPr>
        <w:t>2</w:t>
      </w:r>
      <w:r w:rsidR="00EA5BB2" w:rsidRPr="001C757B">
        <w:rPr>
          <w:noProof/>
          <w:color w:val="auto"/>
        </w:rPr>
        <w:t xml:space="preserve">), </w:t>
      </w:r>
      <w:r w:rsidRPr="001C757B">
        <w:rPr>
          <w:noProof/>
          <w:color w:val="auto"/>
        </w:rPr>
        <w:t>268–282 (2016).</w:t>
      </w:r>
    </w:p>
    <w:p w14:paraId="21B8E61A" w14:textId="53952207" w:rsidR="00DD76F4" w:rsidRPr="001C757B" w:rsidRDefault="00DD76F4" w:rsidP="00680744">
      <w:pPr>
        <w:widowControl/>
        <w:rPr>
          <w:noProof/>
          <w:color w:val="auto"/>
        </w:rPr>
      </w:pPr>
      <w:r w:rsidRPr="001C757B">
        <w:rPr>
          <w:noProof/>
          <w:color w:val="auto"/>
        </w:rPr>
        <w:lastRenderedPageBreak/>
        <w:t>8.</w:t>
      </w:r>
      <w:r w:rsidRPr="001C757B">
        <w:rPr>
          <w:noProof/>
          <w:color w:val="auto"/>
        </w:rPr>
        <w:tab/>
        <w:t>Figueiredo, M.</w:t>
      </w:r>
      <w:r w:rsidR="00EA5BB2" w:rsidRPr="001C757B">
        <w:rPr>
          <w:noProof/>
          <w:color w:val="auto"/>
        </w:rPr>
        <w:t xml:space="preserve">, </w:t>
      </w:r>
      <w:r w:rsidRPr="001C757B">
        <w:rPr>
          <w:noProof/>
          <w:color w:val="auto"/>
        </w:rPr>
        <w:t xml:space="preserve">Neves, H. Two-step Approach to Explore Early-and Late-stages of Organ Formation in the Avian Model: The Thymus and Parathyroid Glands Organogenesis Paradigm Video Link. </w:t>
      </w:r>
      <w:r w:rsidR="00EA5BB2" w:rsidRPr="001C757B">
        <w:rPr>
          <w:i/>
          <w:iCs/>
          <w:noProof/>
          <w:color w:val="auto"/>
        </w:rPr>
        <w:t>Journal of Visualuzed Experiments</w:t>
      </w:r>
      <w:r w:rsidR="00603789" w:rsidRPr="001C757B">
        <w:rPr>
          <w:i/>
          <w:iCs/>
          <w:noProof/>
          <w:color w:val="auto"/>
        </w:rPr>
        <w:t xml:space="preserve"> </w:t>
      </w:r>
      <w:r w:rsidRPr="001C757B">
        <w:rPr>
          <w:noProof/>
          <w:color w:val="auto"/>
        </w:rPr>
        <w:t>(2018).</w:t>
      </w:r>
    </w:p>
    <w:p w14:paraId="4D603BAD" w14:textId="7C78DF97" w:rsidR="00DD76F4" w:rsidRPr="001C757B" w:rsidRDefault="00DD76F4" w:rsidP="00680744">
      <w:pPr>
        <w:widowControl/>
        <w:rPr>
          <w:noProof/>
          <w:color w:val="auto"/>
        </w:rPr>
      </w:pPr>
      <w:r w:rsidRPr="001C757B">
        <w:rPr>
          <w:noProof/>
          <w:color w:val="auto"/>
        </w:rPr>
        <w:t>9.</w:t>
      </w:r>
      <w:r w:rsidRPr="001C757B">
        <w:rPr>
          <w:noProof/>
          <w:color w:val="auto"/>
        </w:rPr>
        <w:tab/>
        <w:t>Nehls, M</w:t>
      </w:r>
      <w:r w:rsidR="00EA5BB2" w:rsidRPr="001C757B">
        <w:rPr>
          <w:noProof/>
          <w:color w:val="auto"/>
        </w:rPr>
        <w:t xml:space="preserve">. et al. </w:t>
      </w:r>
      <w:r w:rsidRPr="001C757B">
        <w:rPr>
          <w:noProof/>
          <w:color w:val="auto"/>
        </w:rPr>
        <w:t xml:space="preserve">Two genetically separable steps in the differentiation of thymic epithelium. </w:t>
      </w:r>
      <w:r w:rsidRPr="001C757B">
        <w:rPr>
          <w:i/>
          <w:iCs/>
          <w:noProof/>
          <w:color w:val="auto"/>
        </w:rPr>
        <w:t>Science (New York, N.Y.)</w:t>
      </w:r>
      <w:r w:rsidRPr="001C757B">
        <w:rPr>
          <w:noProof/>
          <w:color w:val="auto"/>
        </w:rPr>
        <w:t xml:space="preserve"> </w:t>
      </w:r>
      <w:r w:rsidRPr="001C757B">
        <w:rPr>
          <w:b/>
          <w:bCs/>
          <w:noProof/>
          <w:color w:val="auto"/>
        </w:rPr>
        <w:t>272</w:t>
      </w:r>
      <w:r w:rsidR="00EA5BB2" w:rsidRPr="001C757B">
        <w:rPr>
          <w:noProof/>
          <w:color w:val="auto"/>
        </w:rPr>
        <w:t xml:space="preserve"> (</w:t>
      </w:r>
      <w:r w:rsidRPr="001C757B">
        <w:rPr>
          <w:noProof/>
          <w:color w:val="auto"/>
        </w:rPr>
        <w:t>5263</w:t>
      </w:r>
      <w:r w:rsidR="00EA5BB2" w:rsidRPr="001C757B">
        <w:rPr>
          <w:noProof/>
          <w:color w:val="auto"/>
        </w:rPr>
        <w:t xml:space="preserve">), </w:t>
      </w:r>
      <w:r w:rsidRPr="001C757B">
        <w:rPr>
          <w:noProof/>
          <w:color w:val="auto"/>
        </w:rPr>
        <w:t>886–</w:t>
      </w:r>
      <w:r w:rsidR="00EA5BB2" w:rsidRPr="001C757B">
        <w:rPr>
          <w:noProof/>
          <w:color w:val="auto"/>
        </w:rPr>
        <w:t>88</w:t>
      </w:r>
      <w:r w:rsidRPr="001C757B">
        <w:rPr>
          <w:noProof/>
          <w:color w:val="auto"/>
        </w:rPr>
        <w:t>9 (1996).</w:t>
      </w:r>
    </w:p>
    <w:p w14:paraId="7FDE3994" w14:textId="69153342" w:rsidR="00DD76F4" w:rsidRPr="001C757B" w:rsidRDefault="00DD76F4" w:rsidP="00680744">
      <w:pPr>
        <w:widowControl/>
        <w:rPr>
          <w:noProof/>
          <w:color w:val="auto"/>
        </w:rPr>
      </w:pPr>
      <w:r w:rsidRPr="001C757B">
        <w:rPr>
          <w:noProof/>
          <w:color w:val="auto"/>
        </w:rPr>
        <w:t>10.</w:t>
      </w:r>
      <w:r w:rsidRPr="001C757B">
        <w:rPr>
          <w:noProof/>
          <w:color w:val="auto"/>
        </w:rPr>
        <w:tab/>
        <w:t>Morahan, G</w:t>
      </w:r>
      <w:r w:rsidR="00EA5BB2" w:rsidRPr="001C757B">
        <w:rPr>
          <w:noProof/>
          <w:color w:val="auto"/>
        </w:rPr>
        <w:t xml:space="preserve">. et al. </w:t>
      </w:r>
      <w:r w:rsidRPr="001C757B">
        <w:rPr>
          <w:noProof/>
          <w:color w:val="auto"/>
        </w:rPr>
        <w:t xml:space="preserve">The nu gene acts cell-autonomously and is required for differentiation of thymic epithelial progenitors. </w:t>
      </w:r>
      <w:r w:rsidRPr="001C757B">
        <w:rPr>
          <w:i/>
          <w:iCs/>
          <w:noProof/>
          <w:color w:val="auto"/>
        </w:rPr>
        <w:t>Proceedings of the National Academy of Sciences of the United States of America</w:t>
      </w:r>
      <w:r w:rsidR="00EA5BB2" w:rsidRPr="001C757B">
        <w:rPr>
          <w:i/>
          <w:iCs/>
          <w:noProof/>
          <w:color w:val="auto"/>
        </w:rPr>
        <w:t>.</w:t>
      </w:r>
      <w:r w:rsidRPr="001C757B">
        <w:rPr>
          <w:noProof/>
          <w:color w:val="auto"/>
        </w:rPr>
        <w:t xml:space="preserve"> </w:t>
      </w:r>
      <w:r w:rsidRPr="001C757B">
        <w:rPr>
          <w:b/>
          <w:bCs/>
          <w:noProof/>
          <w:color w:val="auto"/>
        </w:rPr>
        <w:t>93</w:t>
      </w:r>
      <w:r w:rsidR="00EA5BB2" w:rsidRPr="001C757B">
        <w:rPr>
          <w:noProof/>
          <w:color w:val="auto"/>
        </w:rPr>
        <w:t xml:space="preserve"> (</w:t>
      </w:r>
      <w:r w:rsidRPr="001C757B">
        <w:rPr>
          <w:noProof/>
          <w:color w:val="auto"/>
        </w:rPr>
        <w:t>12</w:t>
      </w:r>
      <w:r w:rsidR="00EA5BB2" w:rsidRPr="001C757B">
        <w:rPr>
          <w:noProof/>
          <w:color w:val="auto"/>
        </w:rPr>
        <w:t xml:space="preserve">), </w:t>
      </w:r>
      <w:r w:rsidRPr="001C757B">
        <w:rPr>
          <w:noProof/>
          <w:color w:val="auto"/>
        </w:rPr>
        <w:t>5742–5746 (1996).</w:t>
      </w:r>
    </w:p>
    <w:p w14:paraId="0B53EBE3" w14:textId="346967C4" w:rsidR="00DD76F4" w:rsidRPr="001C757B" w:rsidRDefault="00DD76F4" w:rsidP="00680744">
      <w:pPr>
        <w:widowControl/>
        <w:rPr>
          <w:noProof/>
          <w:color w:val="auto"/>
        </w:rPr>
      </w:pPr>
      <w:r w:rsidRPr="001C757B">
        <w:rPr>
          <w:noProof/>
          <w:color w:val="auto"/>
        </w:rPr>
        <w:t>11.</w:t>
      </w:r>
      <w:r w:rsidRPr="001C757B">
        <w:rPr>
          <w:noProof/>
          <w:color w:val="auto"/>
        </w:rPr>
        <w:tab/>
        <w:t>Jerome, L. A.</w:t>
      </w:r>
      <w:r w:rsidR="00EA5BB2" w:rsidRPr="001C757B">
        <w:rPr>
          <w:noProof/>
          <w:color w:val="auto"/>
        </w:rPr>
        <w:t xml:space="preserve">, </w:t>
      </w:r>
      <w:r w:rsidRPr="001C757B">
        <w:rPr>
          <w:noProof/>
          <w:color w:val="auto"/>
        </w:rPr>
        <w:t xml:space="preserve">Papaioannou, V. E. DiGeorge syndrome phenotype in mice mutant for the T-box gene, Tbx1. </w:t>
      </w:r>
      <w:r w:rsidRPr="001C757B">
        <w:rPr>
          <w:i/>
          <w:iCs/>
          <w:noProof/>
          <w:color w:val="auto"/>
        </w:rPr>
        <w:t>Nature Genetics</w:t>
      </w:r>
      <w:r w:rsidR="00EA5BB2" w:rsidRPr="001C757B">
        <w:rPr>
          <w:i/>
          <w:iCs/>
          <w:noProof/>
          <w:color w:val="auto"/>
        </w:rPr>
        <w:t>.</w:t>
      </w:r>
      <w:r w:rsidRPr="001C757B">
        <w:rPr>
          <w:noProof/>
          <w:color w:val="auto"/>
        </w:rPr>
        <w:t xml:space="preserve"> </w:t>
      </w:r>
      <w:r w:rsidRPr="001C757B">
        <w:rPr>
          <w:b/>
          <w:bCs/>
          <w:noProof/>
          <w:color w:val="auto"/>
        </w:rPr>
        <w:t>27</w:t>
      </w:r>
      <w:r w:rsidR="00EA5BB2" w:rsidRPr="001C757B">
        <w:rPr>
          <w:noProof/>
          <w:color w:val="auto"/>
        </w:rPr>
        <w:t xml:space="preserve"> (</w:t>
      </w:r>
      <w:r w:rsidRPr="001C757B">
        <w:rPr>
          <w:noProof/>
          <w:color w:val="auto"/>
        </w:rPr>
        <w:t>3</w:t>
      </w:r>
      <w:r w:rsidR="00EA5BB2" w:rsidRPr="001C757B">
        <w:rPr>
          <w:noProof/>
          <w:color w:val="auto"/>
        </w:rPr>
        <w:t xml:space="preserve">), </w:t>
      </w:r>
      <w:r w:rsidRPr="001C757B">
        <w:rPr>
          <w:noProof/>
          <w:color w:val="auto"/>
        </w:rPr>
        <w:t>286–291 (2001).</w:t>
      </w:r>
    </w:p>
    <w:p w14:paraId="2D8D2687" w14:textId="42734FCE" w:rsidR="00DD76F4" w:rsidRPr="001C757B" w:rsidRDefault="00DD76F4" w:rsidP="00680744">
      <w:pPr>
        <w:widowControl/>
        <w:rPr>
          <w:noProof/>
          <w:color w:val="auto"/>
        </w:rPr>
      </w:pPr>
      <w:r w:rsidRPr="001C757B">
        <w:rPr>
          <w:noProof/>
          <w:color w:val="auto"/>
        </w:rPr>
        <w:t>12.</w:t>
      </w:r>
      <w:r w:rsidRPr="001C757B">
        <w:rPr>
          <w:noProof/>
          <w:color w:val="auto"/>
        </w:rPr>
        <w:tab/>
        <w:t>Nie, X., Brown, C. B., Wang, Q.</w:t>
      </w:r>
      <w:r w:rsidR="00EA5BB2" w:rsidRPr="001C757B">
        <w:rPr>
          <w:noProof/>
          <w:color w:val="auto"/>
        </w:rPr>
        <w:t xml:space="preserve">, </w:t>
      </w:r>
      <w:r w:rsidRPr="001C757B">
        <w:rPr>
          <w:noProof/>
          <w:color w:val="auto"/>
        </w:rPr>
        <w:t xml:space="preserve">Jiao, K. Inactivation of Bmp4 from the Tbx1 expression domain causes abnormal pharyngeal arch artery and cardiac outflow tract remodeling. </w:t>
      </w:r>
      <w:r w:rsidRPr="001C757B">
        <w:rPr>
          <w:i/>
          <w:iCs/>
          <w:noProof/>
          <w:color w:val="auto"/>
        </w:rPr>
        <w:t>Cells Tissues Organs</w:t>
      </w:r>
      <w:r w:rsidR="00EA5BB2" w:rsidRPr="001C757B">
        <w:rPr>
          <w:i/>
          <w:iCs/>
          <w:noProof/>
          <w:color w:val="auto"/>
        </w:rPr>
        <w:t>.</w:t>
      </w:r>
      <w:r w:rsidRPr="001C757B">
        <w:rPr>
          <w:noProof/>
          <w:color w:val="auto"/>
        </w:rPr>
        <w:t xml:space="preserve"> </w:t>
      </w:r>
      <w:r w:rsidRPr="001C757B">
        <w:rPr>
          <w:b/>
          <w:bCs/>
          <w:noProof/>
          <w:color w:val="auto"/>
        </w:rPr>
        <w:t>193</w:t>
      </w:r>
      <w:r w:rsidR="00EA5BB2" w:rsidRPr="001C757B">
        <w:rPr>
          <w:noProof/>
          <w:color w:val="auto"/>
        </w:rPr>
        <w:t xml:space="preserve"> (</w:t>
      </w:r>
      <w:r w:rsidRPr="001C757B">
        <w:rPr>
          <w:noProof/>
          <w:color w:val="auto"/>
        </w:rPr>
        <w:t>6</w:t>
      </w:r>
      <w:r w:rsidR="00EA5BB2" w:rsidRPr="001C757B">
        <w:rPr>
          <w:noProof/>
          <w:color w:val="auto"/>
        </w:rPr>
        <w:t xml:space="preserve">), </w:t>
      </w:r>
      <w:r w:rsidRPr="001C757B">
        <w:rPr>
          <w:noProof/>
          <w:color w:val="auto"/>
        </w:rPr>
        <w:t>393–403 (2011).</w:t>
      </w:r>
    </w:p>
    <w:p w14:paraId="1B0BD253" w14:textId="2C7E9CD9" w:rsidR="00DD76F4" w:rsidRPr="001C757B" w:rsidRDefault="00DD76F4" w:rsidP="00680744">
      <w:pPr>
        <w:widowControl/>
        <w:rPr>
          <w:noProof/>
          <w:color w:val="auto"/>
        </w:rPr>
      </w:pPr>
      <w:r w:rsidRPr="001C757B">
        <w:rPr>
          <w:noProof/>
          <w:color w:val="auto"/>
        </w:rPr>
        <w:t>13.</w:t>
      </w:r>
      <w:r w:rsidRPr="001C757B">
        <w:rPr>
          <w:noProof/>
          <w:color w:val="auto"/>
        </w:rPr>
        <w:tab/>
        <w:t>Zou, D</w:t>
      </w:r>
      <w:r w:rsidR="00EA5BB2" w:rsidRPr="001C757B">
        <w:rPr>
          <w:noProof/>
          <w:color w:val="auto"/>
        </w:rPr>
        <w:t xml:space="preserve">. et al. </w:t>
      </w:r>
      <w:r w:rsidRPr="001C757B">
        <w:rPr>
          <w:noProof/>
          <w:color w:val="auto"/>
        </w:rPr>
        <w:t xml:space="preserve">Patterning of the third pharyngeal pouch into thymus/parathyroid by Six and Eya1. </w:t>
      </w:r>
      <w:r w:rsidRPr="001C757B">
        <w:rPr>
          <w:i/>
          <w:iCs/>
          <w:noProof/>
          <w:color w:val="auto"/>
        </w:rPr>
        <w:t>Developmental Biology</w:t>
      </w:r>
      <w:r w:rsidR="00EA5BB2" w:rsidRPr="001C757B">
        <w:rPr>
          <w:i/>
          <w:iCs/>
          <w:noProof/>
          <w:color w:val="auto"/>
        </w:rPr>
        <w:t>.</w:t>
      </w:r>
      <w:r w:rsidRPr="001C757B">
        <w:rPr>
          <w:noProof/>
          <w:color w:val="auto"/>
        </w:rPr>
        <w:t xml:space="preserve"> </w:t>
      </w:r>
      <w:r w:rsidRPr="001C757B">
        <w:rPr>
          <w:b/>
          <w:bCs/>
          <w:noProof/>
          <w:color w:val="auto"/>
        </w:rPr>
        <w:t>293</w:t>
      </w:r>
      <w:r w:rsidR="00EA5BB2" w:rsidRPr="001C757B">
        <w:rPr>
          <w:noProof/>
          <w:color w:val="auto"/>
        </w:rPr>
        <w:t xml:space="preserve"> (</w:t>
      </w:r>
      <w:r w:rsidRPr="001C757B">
        <w:rPr>
          <w:noProof/>
          <w:color w:val="auto"/>
        </w:rPr>
        <w:t>2</w:t>
      </w:r>
      <w:r w:rsidR="00EA5BB2" w:rsidRPr="001C757B">
        <w:rPr>
          <w:noProof/>
          <w:color w:val="auto"/>
        </w:rPr>
        <w:t xml:space="preserve">), </w:t>
      </w:r>
      <w:r w:rsidRPr="001C757B">
        <w:rPr>
          <w:noProof/>
          <w:color w:val="auto"/>
        </w:rPr>
        <w:t>499–512 (2006).</w:t>
      </w:r>
    </w:p>
    <w:p w14:paraId="2F90865B" w14:textId="284CE0B8" w:rsidR="00DD76F4" w:rsidRPr="001C757B" w:rsidRDefault="00DD76F4" w:rsidP="00680744">
      <w:pPr>
        <w:widowControl/>
        <w:rPr>
          <w:noProof/>
          <w:color w:val="auto"/>
        </w:rPr>
      </w:pPr>
      <w:r w:rsidRPr="001C757B">
        <w:rPr>
          <w:noProof/>
          <w:color w:val="auto"/>
        </w:rPr>
        <w:t>14.</w:t>
      </w:r>
      <w:r w:rsidRPr="001C757B">
        <w:rPr>
          <w:noProof/>
          <w:color w:val="auto"/>
        </w:rPr>
        <w:tab/>
        <w:t>Davey, M. G.</w:t>
      </w:r>
      <w:r w:rsidR="00EA5BB2" w:rsidRPr="001C757B">
        <w:rPr>
          <w:noProof/>
          <w:color w:val="auto"/>
        </w:rPr>
        <w:t xml:space="preserve">, </w:t>
      </w:r>
      <w:r w:rsidRPr="001C757B">
        <w:rPr>
          <w:noProof/>
          <w:color w:val="auto"/>
        </w:rPr>
        <w:t xml:space="preserve">Tickle, C. The chicken as a model for embryonic development. </w:t>
      </w:r>
      <w:r w:rsidRPr="001C757B">
        <w:rPr>
          <w:i/>
          <w:iCs/>
          <w:noProof/>
          <w:color w:val="auto"/>
        </w:rPr>
        <w:t>Cytogenetic and Genome Research</w:t>
      </w:r>
      <w:r w:rsidR="00EA5BB2" w:rsidRPr="001C757B">
        <w:rPr>
          <w:i/>
          <w:iCs/>
          <w:noProof/>
          <w:color w:val="auto"/>
        </w:rPr>
        <w:t>.</w:t>
      </w:r>
      <w:r w:rsidRPr="001C757B">
        <w:rPr>
          <w:noProof/>
          <w:color w:val="auto"/>
        </w:rPr>
        <w:t xml:space="preserve"> </w:t>
      </w:r>
      <w:r w:rsidRPr="001C757B">
        <w:rPr>
          <w:b/>
          <w:bCs/>
          <w:noProof/>
          <w:color w:val="auto"/>
        </w:rPr>
        <w:t>117</w:t>
      </w:r>
      <w:r w:rsidR="00EA5BB2" w:rsidRPr="001C757B">
        <w:rPr>
          <w:noProof/>
          <w:color w:val="auto"/>
        </w:rPr>
        <w:t xml:space="preserve"> (</w:t>
      </w:r>
      <w:r w:rsidRPr="001C757B">
        <w:rPr>
          <w:noProof/>
          <w:color w:val="auto"/>
        </w:rPr>
        <w:t>1–4</w:t>
      </w:r>
      <w:r w:rsidR="00EA5BB2" w:rsidRPr="001C757B">
        <w:rPr>
          <w:noProof/>
          <w:color w:val="auto"/>
        </w:rPr>
        <w:t xml:space="preserve">), </w:t>
      </w:r>
      <w:r w:rsidRPr="001C757B">
        <w:rPr>
          <w:noProof/>
          <w:color w:val="auto"/>
        </w:rPr>
        <w:t>231–239 (2007).</w:t>
      </w:r>
    </w:p>
    <w:p w14:paraId="567F207B" w14:textId="0336B42D" w:rsidR="00DD76F4" w:rsidRPr="001C757B" w:rsidRDefault="00DD76F4" w:rsidP="00680744">
      <w:pPr>
        <w:widowControl/>
        <w:rPr>
          <w:noProof/>
          <w:color w:val="auto"/>
        </w:rPr>
      </w:pPr>
      <w:r w:rsidRPr="001C757B">
        <w:rPr>
          <w:noProof/>
          <w:color w:val="auto"/>
        </w:rPr>
        <w:t>15.</w:t>
      </w:r>
      <w:r w:rsidRPr="001C757B">
        <w:rPr>
          <w:noProof/>
          <w:color w:val="auto"/>
        </w:rPr>
        <w:tab/>
        <w:t>Nowak-sliwinska, P., Segura, T., Iruela-arispe, M. L.</w:t>
      </w:r>
      <w:r w:rsidR="00EA5BB2" w:rsidRPr="001C757B">
        <w:rPr>
          <w:noProof/>
          <w:color w:val="auto"/>
        </w:rPr>
        <w:t xml:space="preserve">, </w:t>
      </w:r>
      <w:r w:rsidRPr="001C757B">
        <w:rPr>
          <w:noProof/>
          <w:color w:val="auto"/>
        </w:rPr>
        <w:t xml:space="preserve">Angeles, L. HHS Public Access. </w:t>
      </w:r>
      <w:r w:rsidRPr="001C757B">
        <w:rPr>
          <w:b/>
          <w:bCs/>
          <w:noProof/>
          <w:color w:val="auto"/>
        </w:rPr>
        <w:t>17</w:t>
      </w:r>
      <w:r w:rsidR="00EA5BB2" w:rsidRPr="001C757B">
        <w:rPr>
          <w:noProof/>
          <w:color w:val="auto"/>
        </w:rPr>
        <w:t xml:space="preserve"> (</w:t>
      </w:r>
      <w:r w:rsidRPr="001C757B">
        <w:rPr>
          <w:noProof/>
          <w:color w:val="auto"/>
        </w:rPr>
        <w:t>4</w:t>
      </w:r>
      <w:r w:rsidR="00EA5BB2" w:rsidRPr="001C757B">
        <w:rPr>
          <w:noProof/>
          <w:color w:val="auto"/>
        </w:rPr>
        <w:t xml:space="preserve">), </w:t>
      </w:r>
      <w:r w:rsidRPr="001C757B">
        <w:rPr>
          <w:noProof/>
          <w:color w:val="auto"/>
        </w:rPr>
        <w:t>779–804 (2015).</w:t>
      </w:r>
    </w:p>
    <w:p w14:paraId="660DFD33" w14:textId="25A5A17B" w:rsidR="00DD76F4" w:rsidRPr="001C757B" w:rsidRDefault="00DD76F4" w:rsidP="00680744">
      <w:pPr>
        <w:widowControl/>
        <w:rPr>
          <w:noProof/>
          <w:color w:val="auto"/>
        </w:rPr>
      </w:pPr>
      <w:r w:rsidRPr="001C757B">
        <w:rPr>
          <w:noProof/>
          <w:color w:val="auto"/>
        </w:rPr>
        <w:t>16.</w:t>
      </w:r>
      <w:r w:rsidRPr="001C757B">
        <w:rPr>
          <w:noProof/>
          <w:color w:val="auto"/>
        </w:rPr>
        <w:tab/>
        <w:t>Uematsu, E</w:t>
      </w:r>
      <w:r w:rsidR="00EA5BB2" w:rsidRPr="001C757B">
        <w:rPr>
          <w:noProof/>
          <w:color w:val="auto"/>
        </w:rPr>
        <w:t xml:space="preserve">. et al. </w:t>
      </w:r>
      <w:r w:rsidRPr="001C757B">
        <w:rPr>
          <w:noProof/>
          <w:color w:val="auto"/>
        </w:rPr>
        <w:t xml:space="preserve">Use of in ovo chorioallantoic membrane engraftment to culture testes from neonatal mice. </w:t>
      </w:r>
      <w:r w:rsidRPr="001C757B">
        <w:rPr>
          <w:i/>
          <w:iCs/>
          <w:noProof/>
          <w:color w:val="auto"/>
        </w:rPr>
        <w:t>Comparative Medicine</w:t>
      </w:r>
      <w:r w:rsidR="00EA5BB2" w:rsidRPr="001C757B">
        <w:rPr>
          <w:i/>
          <w:iCs/>
          <w:noProof/>
          <w:color w:val="auto"/>
        </w:rPr>
        <w:t>.</w:t>
      </w:r>
      <w:r w:rsidRPr="001C757B">
        <w:rPr>
          <w:noProof/>
          <w:color w:val="auto"/>
        </w:rPr>
        <w:t xml:space="preserve"> </w:t>
      </w:r>
      <w:r w:rsidRPr="001C757B">
        <w:rPr>
          <w:b/>
          <w:bCs/>
          <w:noProof/>
          <w:color w:val="auto"/>
        </w:rPr>
        <w:t>64</w:t>
      </w:r>
      <w:r w:rsidR="00EA5BB2" w:rsidRPr="001C757B">
        <w:rPr>
          <w:noProof/>
          <w:color w:val="auto"/>
        </w:rPr>
        <w:t xml:space="preserve"> (</w:t>
      </w:r>
      <w:r w:rsidRPr="001C757B">
        <w:rPr>
          <w:noProof/>
          <w:color w:val="auto"/>
        </w:rPr>
        <w:t>4</w:t>
      </w:r>
      <w:r w:rsidR="00EA5BB2" w:rsidRPr="001C757B">
        <w:rPr>
          <w:noProof/>
          <w:color w:val="auto"/>
        </w:rPr>
        <w:t xml:space="preserve">), </w:t>
      </w:r>
      <w:r w:rsidRPr="001C757B">
        <w:rPr>
          <w:noProof/>
          <w:color w:val="auto"/>
        </w:rPr>
        <w:t>264–269 (2014).</w:t>
      </w:r>
    </w:p>
    <w:p w14:paraId="41B78AA8" w14:textId="6C60BD4D" w:rsidR="00DD76F4" w:rsidRPr="001C757B" w:rsidRDefault="00DD76F4" w:rsidP="00680744">
      <w:pPr>
        <w:widowControl/>
        <w:rPr>
          <w:noProof/>
          <w:color w:val="auto"/>
        </w:rPr>
      </w:pPr>
      <w:r w:rsidRPr="001C757B">
        <w:rPr>
          <w:noProof/>
          <w:color w:val="auto"/>
        </w:rPr>
        <w:t>17.</w:t>
      </w:r>
      <w:r w:rsidRPr="001C757B">
        <w:rPr>
          <w:noProof/>
          <w:color w:val="auto"/>
        </w:rPr>
        <w:tab/>
        <w:t>Martyn, I., Kanno, T. Y., Ruzo, A., Siggia, E. D.</w:t>
      </w:r>
      <w:r w:rsidR="00EA5BB2" w:rsidRPr="001C757B">
        <w:rPr>
          <w:noProof/>
          <w:color w:val="auto"/>
        </w:rPr>
        <w:t xml:space="preserve">, </w:t>
      </w:r>
      <w:r w:rsidRPr="001C757B">
        <w:rPr>
          <w:noProof/>
          <w:color w:val="auto"/>
        </w:rPr>
        <w:t xml:space="preserve">Brivanlou, A. H. Self-organization of a human organizer by combined Wnt and Nodal signaling. </w:t>
      </w:r>
      <w:r w:rsidRPr="001C757B">
        <w:rPr>
          <w:i/>
          <w:iCs/>
          <w:noProof/>
          <w:color w:val="auto"/>
        </w:rPr>
        <w:t>Nature</w:t>
      </w:r>
      <w:r w:rsidR="00EA5BB2" w:rsidRPr="001C757B">
        <w:rPr>
          <w:i/>
          <w:iCs/>
          <w:noProof/>
          <w:color w:val="auto"/>
        </w:rPr>
        <w:t>.</w:t>
      </w:r>
      <w:r w:rsidRPr="001C757B">
        <w:rPr>
          <w:noProof/>
          <w:color w:val="auto"/>
        </w:rPr>
        <w:t xml:space="preserve"> </w:t>
      </w:r>
      <w:r w:rsidRPr="001C757B">
        <w:rPr>
          <w:b/>
          <w:bCs/>
          <w:noProof/>
          <w:color w:val="auto"/>
        </w:rPr>
        <w:t>558</w:t>
      </w:r>
      <w:r w:rsidR="00EA5BB2" w:rsidRPr="001C757B">
        <w:rPr>
          <w:noProof/>
          <w:color w:val="auto"/>
        </w:rPr>
        <w:t xml:space="preserve"> (</w:t>
      </w:r>
      <w:r w:rsidRPr="001C757B">
        <w:rPr>
          <w:noProof/>
          <w:color w:val="auto"/>
        </w:rPr>
        <w:t>7708</w:t>
      </w:r>
      <w:r w:rsidR="00EA5BB2" w:rsidRPr="001C757B">
        <w:rPr>
          <w:noProof/>
          <w:color w:val="auto"/>
        </w:rPr>
        <w:t xml:space="preserve">), </w:t>
      </w:r>
      <w:r w:rsidRPr="001C757B">
        <w:rPr>
          <w:noProof/>
          <w:color w:val="auto"/>
        </w:rPr>
        <w:t>132–135 (2018).</w:t>
      </w:r>
    </w:p>
    <w:p w14:paraId="16EBF3BF" w14:textId="4567ECE2" w:rsidR="00192469" w:rsidRPr="00680744" w:rsidRDefault="00DD76F4" w:rsidP="00680744">
      <w:pPr>
        <w:pStyle w:val="HTMLPreformatted"/>
        <w:contextualSpacing/>
        <w:jc w:val="both"/>
        <w:rPr>
          <w:rFonts w:ascii="Calibri" w:eastAsiaTheme="minorEastAsia" w:hAnsi="Calibri" w:cs="Calibri"/>
          <w:sz w:val="24"/>
          <w:szCs w:val="24"/>
          <w:lang w:eastAsia="zh-CN"/>
        </w:rPr>
      </w:pPr>
      <w:r w:rsidRPr="001C757B">
        <w:rPr>
          <w:rFonts w:ascii="Calibri" w:hAnsi="Calibri" w:cs="Calibri"/>
          <w:sz w:val="24"/>
          <w:lang w:val="en-US"/>
        </w:rPr>
        <w:fldChar w:fldCharType="end"/>
      </w:r>
      <w:bookmarkEnd w:id="9"/>
    </w:p>
    <w:sectPr w:rsidR="00192469" w:rsidRPr="00680744" w:rsidSect="00680744">
      <w:headerReference w:type="default" r:id="rId9"/>
      <w:footerReference w:type="default" r:id="rId10"/>
      <w:headerReference w:type="first" r:id="rId11"/>
      <w:footerReference w:type="first" r:id="rId12"/>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7CECA" w14:textId="77777777" w:rsidR="00D16480" w:rsidRDefault="00D16480" w:rsidP="00621C4E">
      <w:r>
        <w:separator/>
      </w:r>
    </w:p>
  </w:endnote>
  <w:endnote w:type="continuationSeparator" w:id="0">
    <w:p w14:paraId="1EADDEEF" w14:textId="77777777" w:rsidR="00D16480" w:rsidRDefault="00D1648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Sans"/>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543BBCF5" w:rsidR="004413B8" w:rsidRDefault="004413B8">
        <w:pPr>
          <w:pStyle w:val="Footer"/>
        </w:pPr>
        <w:r>
          <w:rPr>
            <w:noProof/>
          </w:rPr>
          <w:tab/>
        </w:r>
        <w:r>
          <w:rPr>
            <w:noProof/>
          </w:rPr>
          <w:tab/>
        </w:r>
      </w:p>
    </w:sdtContent>
  </w:sdt>
  <w:p w14:paraId="39947363" w14:textId="71AB2B06" w:rsidR="004413B8" w:rsidRPr="00494F77" w:rsidRDefault="004413B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413B8" w:rsidRDefault="004413B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3F6A56" w14:textId="77777777" w:rsidR="00D16480" w:rsidRDefault="00D16480" w:rsidP="00621C4E">
      <w:r>
        <w:separator/>
      </w:r>
    </w:p>
  </w:footnote>
  <w:footnote w:type="continuationSeparator" w:id="0">
    <w:p w14:paraId="099DE4A7" w14:textId="77777777" w:rsidR="00D16480" w:rsidRDefault="00D1648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5C291B14" w:rsidR="004413B8" w:rsidRPr="00874B20" w:rsidRDefault="004413B8" w:rsidP="00874B20">
    <w:pPr>
      <w:ind w:left="2160" w:firstLine="720"/>
      <w:jc w:val="center"/>
      <w:rPr>
        <w:rFonts w:asciiTheme="minorHAnsi" w:hAnsiTheme="minorHAnsi" w:cstheme="minorHAnsi"/>
        <w:b/>
        <w:color w:val="002060"/>
        <w:sz w:val="32"/>
      </w:rPr>
    </w:pPr>
  </w:p>
  <w:p w14:paraId="2249A9C9" w14:textId="12DB9159" w:rsidR="004413B8" w:rsidRPr="006F06E4" w:rsidRDefault="004413B8"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968DD87" w:rsidR="004413B8" w:rsidRPr="006F06E4" w:rsidRDefault="004413B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373BC3"/>
    <w:multiLevelType w:val="multilevel"/>
    <w:tmpl w:val="F432E930"/>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F7B4A6F"/>
    <w:multiLevelType w:val="hybridMultilevel"/>
    <w:tmpl w:val="2DBCE092"/>
    <w:lvl w:ilvl="0" w:tplc="040C000F">
      <w:start w:val="1"/>
      <w:numFmt w:val="decimal"/>
      <w:lvlText w:val="%1."/>
      <w:lvlJc w:val="left"/>
      <w:pPr>
        <w:tabs>
          <w:tab w:val="num" w:pos="720"/>
        </w:tabs>
        <w:ind w:left="720" w:hanging="360"/>
      </w:pPr>
      <w:rPr>
        <w:rFonts w:hint="default"/>
        <w:color w:val="auto"/>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7" w15:restartNumberingAfterBreak="0">
    <w:nsid w:val="2F8D5FB1"/>
    <w:multiLevelType w:val="hybridMultilevel"/>
    <w:tmpl w:val="628AA610"/>
    <w:lvl w:ilvl="0" w:tplc="23528AA6">
      <w:start w:val="1"/>
      <w:numFmt w:val="decimal"/>
      <w:lvlText w:val="%1."/>
      <w:lvlJc w:val="left"/>
      <w:pPr>
        <w:ind w:left="720" w:hanging="360"/>
      </w:pPr>
      <w:rPr>
        <w:rFonts w:cs="Calibri"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CD74FB"/>
    <w:multiLevelType w:val="multilevel"/>
    <w:tmpl w:val="2D381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4067B8"/>
    <w:multiLevelType w:val="hybridMultilevel"/>
    <w:tmpl w:val="DA34A4DE"/>
    <w:lvl w:ilvl="0" w:tplc="08160011">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8B1EF5"/>
    <w:multiLevelType w:val="multilevel"/>
    <w:tmpl w:val="8580F11A"/>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8"/>
  </w:num>
  <w:num w:numId="3">
    <w:abstractNumId w:val="3"/>
  </w:num>
  <w:num w:numId="4">
    <w:abstractNumId w:val="16"/>
  </w:num>
  <w:num w:numId="5">
    <w:abstractNumId w:val="9"/>
  </w:num>
  <w:num w:numId="6">
    <w:abstractNumId w:val="15"/>
  </w:num>
  <w:num w:numId="7">
    <w:abstractNumId w:val="0"/>
  </w:num>
  <w:num w:numId="8">
    <w:abstractNumId w:val="11"/>
  </w:num>
  <w:num w:numId="9">
    <w:abstractNumId w:val="12"/>
  </w:num>
  <w:num w:numId="10">
    <w:abstractNumId w:val="17"/>
  </w:num>
  <w:num w:numId="11">
    <w:abstractNumId w:val="22"/>
  </w:num>
  <w:num w:numId="12">
    <w:abstractNumId w:val="1"/>
  </w:num>
  <w:num w:numId="13">
    <w:abstractNumId w:val="20"/>
  </w:num>
  <w:num w:numId="14">
    <w:abstractNumId w:val="26"/>
  </w:num>
  <w:num w:numId="15">
    <w:abstractNumId w:val="13"/>
  </w:num>
  <w:num w:numId="16">
    <w:abstractNumId w:val="8"/>
  </w:num>
  <w:num w:numId="17">
    <w:abstractNumId w:val="21"/>
  </w:num>
  <w:num w:numId="18">
    <w:abstractNumId w:val="14"/>
  </w:num>
  <w:num w:numId="19">
    <w:abstractNumId w:val="24"/>
  </w:num>
  <w:num w:numId="20">
    <w:abstractNumId w:val="2"/>
  </w:num>
  <w:num w:numId="21">
    <w:abstractNumId w:val="25"/>
  </w:num>
  <w:num w:numId="22">
    <w:abstractNumId w:val="23"/>
  </w:num>
  <w:num w:numId="23">
    <w:abstractNumId w:val="10"/>
  </w:num>
  <w:num w:numId="24">
    <w:abstractNumId w:val="5"/>
  </w:num>
  <w:num w:numId="25">
    <w:abstractNumId w:val="7"/>
  </w:num>
  <w:num w:numId="26">
    <w:abstractNumId w:val="6"/>
  </w:num>
  <w:num w:numId="27">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572"/>
    <w:rsid w:val="00001169"/>
    <w:rsid w:val="0000164D"/>
    <w:rsid w:val="00001699"/>
    <w:rsid w:val="00001806"/>
    <w:rsid w:val="00002AA6"/>
    <w:rsid w:val="00005815"/>
    <w:rsid w:val="0000660C"/>
    <w:rsid w:val="00006A51"/>
    <w:rsid w:val="00006A9F"/>
    <w:rsid w:val="00007DBC"/>
    <w:rsid w:val="00007EA1"/>
    <w:rsid w:val="000100F0"/>
    <w:rsid w:val="00010C43"/>
    <w:rsid w:val="0001166F"/>
    <w:rsid w:val="000127CD"/>
    <w:rsid w:val="00012FF9"/>
    <w:rsid w:val="00014314"/>
    <w:rsid w:val="00014F8C"/>
    <w:rsid w:val="000162F7"/>
    <w:rsid w:val="000207D2"/>
    <w:rsid w:val="00021434"/>
    <w:rsid w:val="00021774"/>
    <w:rsid w:val="00021DF3"/>
    <w:rsid w:val="000227B0"/>
    <w:rsid w:val="00023869"/>
    <w:rsid w:val="00023A1A"/>
    <w:rsid w:val="00023A26"/>
    <w:rsid w:val="00024598"/>
    <w:rsid w:val="00024C86"/>
    <w:rsid w:val="000258A5"/>
    <w:rsid w:val="000272A4"/>
    <w:rsid w:val="000273C1"/>
    <w:rsid w:val="00027D2A"/>
    <w:rsid w:val="00030213"/>
    <w:rsid w:val="000305E3"/>
    <w:rsid w:val="00031310"/>
    <w:rsid w:val="000319AF"/>
    <w:rsid w:val="00032769"/>
    <w:rsid w:val="00032B8B"/>
    <w:rsid w:val="00033280"/>
    <w:rsid w:val="00034A72"/>
    <w:rsid w:val="00035FF2"/>
    <w:rsid w:val="00036C05"/>
    <w:rsid w:val="00037B58"/>
    <w:rsid w:val="00040266"/>
    <w:rsid w:val="00045109"/>
    <w:rsid w:val="0004566B"/>
    <w:rsid w:val="00046BCF"/>
    <w:rsid w:val="000477C5"/>
    <w:rsid w:val="00047998"/>
    <w:rsid w:val="0005182B"/>
    <w:rsid w:val="00051B73"/>
    <w:rsid w:val="00052898"/>
    <w:rsid w:val="0005385B"/>
    <w:rsid w:val="00055137"/>
    <w:rsid w:val="00057897"/>
    <w:rsid w:val="00060185"/>
    <w:rsid w:val="0006088A"/>
    <w:rsid w:val="00060ABE"/>
    <w:rsid w:val="00060B4F"/>
    <w:rsid w:val="00060D40"/>
    <w:rsid w:val="00061A50"/>
    <w:rsid w:val="00062EF4"/>
    <w:rsid w:val="00063377"/>
    <w:rsid w:val="00064040"/>
    <w:rsid w:val="00064104"/>
    <w:rsid w:val="00064F02"/>
    <w:rsid w:val="00065CFB"/>
    <w:rsid w:val="00066025"/>
    <w:rsid w:val="000701D1"/>
    <w:rsid w:val="000738EA"/>
    <w:rsid w:val="00076181"/>
    <w:rsid w:val="00076D8B"/>
    <w:rsid w:val="0007747D"/>
    <w:rsid w:val="000808C8"/>
    <w:rsid w:val="00080A20"/>
    <w:rsid w:val="00081280"/>
    <w:rsid w:val="0008158C"/>
    <w:rsid w:val="000824E1"/>
    <w:rsid w:val="000825A2"/>
    <w:rsid w:val="00082796"/>
    <w:rsid w:val="00082A68"/>
    <w:rsid w:val="0008398C"/>
    <w:rsid w:val="00083E74"/>
    <w:rsid w:val="000845F3"/>
    <w:rsid w:val="000851FD"/>
    <w:rsid w:val="000854C1"/>
    <w:rsid w:val="00085DAD"/>
    <w:rsid w:val="00086F7C"/>
    <w:rsid w:val="000877E7"/>
    <w:rsid w:val="00087C0A"/>
    <w:rsid w:val="00092A2D"/>
    <w:rsid w:val="000936EE"/>
    <w:rsid w:val="00093BC4"/>
    <w:rsid w:val="00094838"/>
    <w:rsid w:val="000952C0"/>
    <w:rsid w:val="00095D20"/>
    <w:rsid w:val="00097929"/>
    <w:rsid w:val="000A0887"/>
    <w:rsid w:val="000A15C5"/>
    <w:rsid w:val="000A1A61"/>
    <w:rsid w:val="000A1E80"/>
    <w:rsid w:val="000A29C0"/>
    <w:rsid w:val="000A3B70"/>
    <w:rsid w:val="000A40A3"/>
    <w:rsid w:val="000A5153"/>
    <w:rsid w:val="000A543D"/>
    <w:rsid w:val="000A5D14"/>
    <w:rsid w:val="000A6325"/>
    <w:rsid w:val="000A66B4"/>
    <w:rsid w:val="000A7B7B"/>
    <w:rsid w:val="000B0FC8"/>
    <w:rsid w:val="000B10AE"/>
    <w:rsid w:val="000B17FE"/>
    <w:rsid w:val="000B30BF"/>
    <w:rsid w:val="000B3F94"/>
    <w:rsid w:val="000B475C"/>
    <w:rsid w:val="000B566B"/>
    <w:rsid w:val="000B61BE"/>
    <w:rsid w:val="000B62B9"/>
    <w:rsid w:val="000B661C"/>
    <w:rsid w:val="000B662E"/>
    <w:rsid w:val="000B6FE9"/>
    <w:rsid w:val="000B7294"/>
    <w:rsid w:val="000B73BD"/>
    <w:rsid w:val="000B75D0"/>
    <w:rsid w:val="000B78A0"/>
    <w:rsid w:val="000C04C2"/>
    <w:rsid w:val="000C10EF"/>
    <w:rsid w:val="000C174F"/>
    <w:rsid w:val="000C1CF8"/>
    <w:rsid w:val="000C20FE"/>
    <w:rsid w:val="000C2A89"/>
    <w:rsid w:val="000C313E"/>
    <w:rsid w:val="000C49CF"/>
    <w:rsid w:val="000C52E9"/>
    <w:rsid w:val="000C5CD5"/>
    <w:rsid w:val="000C5CDC"/>
    <w:rsid w:val="000C65DC"/>
    <w:rsid w:val="000C66F3"/>
    <w:rsid w:val="000C6900"/>
    <w:rsid w:val="000C7F36"/>
    <w:rsid w:val="000D2B76"/>
    <w:rsid w:val="000D31E8"/>
    <w:rsid w:val="000D34EF"/>
    <w:rsid w:val="000D353D"/>
    <w:rsid w:val="000D4D95"/>
    <w:rsid w:val="000D5698"/>
    <w:rsid w:val="000D5D0B"/>
    <w:rsid w:val="000D604F"/>
    <w:rsid w:val="000D62C3"/>
    <w:rsid w:val="000D72B7"/>
    <w:rsid w:val="000D76E4"/>
    <w:rsid w:val="000D7F32"/>
    <w:rsid w:val="000E03A6"/>
    <w:rsid w:val="000E0990"/>
    <w:rsid w:val="000E1632"/>
    <w:rsid w:val="000E24A3"/>
    <w:rsid w:val="000E24FC"/>
    <w:rsid w:val="000E2EF2"/>
    <w:rsid w:val="000E3816"/>
    <w:rsid w:val="000E4F77"/>
    <w:rsid w:val="000E6A8C"/>
    <w:rsid w:val="000E6CDD"/>
    <w:rsid w:val="000E70AE"/>
    <w:rsid w:val="000F0C9E"/>
    <w:rsid w:val="000F265C"/>
    <w:rsid w:val="000F3AFA"/>
    <w:rsid w:val="000F3EB4"/>
    <w:rsid w:val="000F525E"/>
    <w:rsid w:val="000F548E"/>
    <w:rsid w:val="000F5712"/>
    <w:rsid w:val="000F5EFB"/>
    <w:rsid w:val="000F5F16"/>
    <w:rsid w:val="000F6297"/>
    <w:rsid w:val="000F6611"/>
    <w:rsid w:val="000F7E22"/>
    <w:rsid w:val="0010024E"/>
    <w:rsid w:val="00100D4E"/>
    <w:rsid w:val="0010113F"/>
    <w:rsid w:val="00101D2C"/>
    <w:rsid w:val="00101DF6"/>
    <w:rsid w:val="00101E17"/>
    <w:rsid w:val="0010294B"/>
    <w:rsid w:val="00102AB1"/>
    <w:rsid w:val="00104396"/>
    <w:rsid w:val="00105D2A"/>
    <w:rsid w:val="00106509"/>
    <w:rsid w:val="001067D2"/>
    <w:rsid w:val="00106E59"/>
    <w:rsid w:val="0011011F"/>
    <w:rsid w:val="001104F3"/>
    <w:rsid w:val="00111709"/>
    <w:rsid w:val="001127EE"/>
    <w:rsid w:val="00112E4F"/>
    <w:rsid w:val="00112EEB"/>
    <w:rsid w:val="001137E4"/>
    <w:rsid w:val="001148FD"/>
    <w:rsid w:val="00114F90"/>
    <w:rsid w:val="00116781"/>
    <w:rsid w:val="00117F2D"/>
    <w:rsid w:val="001216AB"/>
    <w:rsid w:val="00122076"/>
    <w:rsid w:val="001221DA"/>
    <w:rsid w:val="0012311D"/>
    <w:rsid w:val="00123177"/>
    <w:rsid w:val="001243E1"/>
    <w:rsid w:val="0012563A"/>
    <w:rsid w:val="00125F6C"/>
    <w:rsid w:val="00126745"/>
    <w:rsid w:val="00127458"/>
    <w:rsid w:val="00130BC9"/>
    <w:rsid w:val="00131187"/>
    <w:rsid w:val="00131293"/>
    <w:rsid w:val="001313A7"/>
    <w:rsid w:val="001316C1"/>
    <w:rsid w:val="0013276F"/>
    <w:rsid w:val="001360B4"/>
    <w:rsid w:val="001360D1"/>
    <w:rsid w:val="0013621E"/>
    <w:rsid w:val="0013642E"/>
    <w:rsid w:val="00141238"/>
    <w:rsid w:val="00141698"/>
    <w:rsid w:val="00142001"/>
    <w:rsid w:val="00142698"/>
    <w:rsid w:val="00142F80"/>
    <w:rsid w:val="001434BB"/>
    <w:rsid w:val="001438C3"/>
    <w:rsid w:val="0014412F"/>
    <w:rsid w:val="00144304"/>
    <w:rsid w:val="001452FF"/>
    <w:rsid w:val="00145A01"/>
    <w:rsid w:val="001469E1"/>
    <w:rsid w:val="00150738"/>
    <w:rsid w:val="00150EC6"/>
    <w:rsid w:val="001513E1"/>
    <w:rsid w:val="001517C4"/>
    <w:rsid w:val="00152A23"/>
    <w:rsid w:val="001553E5"/>
    <w:rsid w:val="00155E13"/>
    <w:rsid w:val="00155E3B"/>
    <w:rsid w:val="00157020"/>
    <w:rsid w:val="00157326"/>
    <w:rsid w:val="00160D05"/>
    <w:rsid w:val="00161544"/>
    <w:rsid w:val="00161DEA"/>
    <w:rsid w:val="00162BE7"/>
    <w:rsid w:val="00162CB7"/>
    <w:rsid w:val="001630A2"/>
    <w:rsid w:val="0016375F"/>
    <w:rsid w:val="0016506D"/>
    <w:rsid w:val="0016643A"/>
    <w:rsid w:val="001674DE"/>
    <w:rsid w:val="0016780D"/>
    <w:rsid w:val="00167B54"/>
    <w:rsid w:val="0017066D"/>
    <w:rsid w:val="0017133E"/>
    <w:rsid w:val="00171E5B"/>
    <w:rsid w:val="00171F94"/>
    <w:rsid w:val="001723FB"/>
    <w:rsid w:val="001726FE"/>
    <w:rsid w:val="00174921"/>
    <w:rsid w:val="00175247"/>
    <w:rsid w:val="00175D4E"/>
    <w:rsid w:val="0017668A"/>
    <w:rsid w:val="001766FE"/>
    <w:rsid w:val="00177133"/>
    <w:rsid w:val="001771E7"/>
    <w:rsid w:val="00177A4C"/>
    <w:rsid w:val="0018038C"/>
    <w:rsid w:val="00181A7A"/>
    <w:rsid w:val="0018244B"/>
    <w:rsid w:val="00182B76"/>
    <w:rsid w:val="001840BE"/>
    <w:rsid w:val="001864D5"/>
    <w:rsid w:val="00186787"/>
    <w:rsid w:val="0018708D"/>
    <w:rsid w:val="00190762"/>
    <w:rsid w:val="001911FF"/>
    <w:rsid w:val="00192006"/>
    <w:rsid w:val="00192469"/>
    <w:rsid w:val="00193180"/>
    <w:rsid w:val="00193D26"/>
    <w:rsid w:val="00194128"/>
    <w:rsid w:val="0019479D"/>
    <w:rsid w:val="00194C8E"/>
    <w:rsid w:val="00195039"/>
    <w:rsid w:val="00196CF4"/>
    <w:rsid w:val="001A113C"/>
    <w:rsid w:val="001A1296"/>
    <w:rsid w:val="001A349F"/>
    <w:rsid w:val="001A3C80"/>
    <w:rsid w:val="001A4610"/>
    <w:rsid w:val="001A49CD"/>
    <w:rsid w:val="001A55C3"/>
    <w:rsid w:val="001A56D9"/>
    <w:rsid w:val="001A6B74"/>
    <w:rsid w:val="001A6F72"/>
    <w:rsid w:val="001A728A"/>
    <w:rsid w:val="001A7AC9"/>
    <w:rsid w:val="001B04A1"/>
    <w:rsid w:val="001B1155"/>
    <w:rsid w:val="001B1519"/>
    <w:rsid w:val="001B2E2D"/>
    <w:rsid w:val="001B310A"/>
    <w:rsid w:val="001B42B8"/>
    <w:rsid w:val="001B4690"/>
    <w:rsid w:val="001B59FA"/>
    <w:rsid w:val="001B5CD2"/>
    <w:rsid w:val="001C05EF"/>
    <w:rsid w:val="001C0BEE"/>
    <w:rsid w:val="001C1631"/>
    <w:rsid w:val="001C1E49"/>
    <w:rsid w:val="001C2A98"/>
    <w:rsid w:val="001C3C56"/>
    <w:rsid w:val="001C3DC1"/>
    <w:rsid w:val="001C3FCA"/>
    <w:rsid w:val="001C4078"/>
    <w:rsid w:val="001C6944"/>
    <w:rsid w:val="001C6E42"/>
    <w:rsid w:val="001C757B"/>
    <w:rsid w:val="001C7D92"/>
    <w:rsid w:val="001D0ED8"/>
    <w:rsid w:val="001D1AF7"/>
    <w:rsid w:val="001D1E74"/>
    <w:rsid w:val="001D3B88"/>
    <w:rsid w:val="001D3D7D"/>
    <w:rsid w:val="001D3FDD"/>
    <w:rsid w:val="001D3FFF"/>
    <w:rsid w:val="001D53E2"/>
    <w:rsid w:val="001D588B"/>
    <w:rsid w:val="001D60F1"/>
    <w:rsid w:val="001D625F"/>
    <w:rsid w:val="001D7576"/>
    <w:rsid w:val="001D7A22"/>
    <w:rsid w:val="001E07A8"/>
    <w:rsid w:val="001E1100"/>
    <w:rsid w:val="001E14A0"/>
    <w:rsid w:val="001E20B9"/>
    <w:rsid w:val="001E3DE0"/>
    <w:rsid w:val="001E488C"/>
    <w:rsid w:val="001E56A9"/>
    <w:rsid w:val="001E611B"/>
    <w:rsid w:val="001E67FF"/>
    <w:rsid w:val="001E7376"/>
    <w:rsid w:val="001E7A1B"/>
    <w:rsid w:val="001F01C3"/>
    <w:rsid w:val="001F10CA"/>
    <w:rsid w:val="001F1293"/>
    <w:rsid w:val="001F15A1"/>
    <w:rsid w:val="001F17FA"/>
    <w:rsid w:val="001F225C"/>
    <w:rsid w:val="001F2327"/>
    <w:rsid w:val="001F3B4F"/>
    <w:rsid w:val="001F5A25"/>
    <w:rsid w:val="001F6D7F"/>
    <w:rsid w:val="001F7680"/>
    <w:rsid w:val="00200887"/>
    <w:rsid w:val="00200DE8"/>
    <w:rsid w:val="00200FC9"/>
    <w:rsid w:val="00201772"/>
    <w:rsid w:val="00201CFA"/>
    <w:rsid w:val="0020220D"/>
    <w:rsid w:val="00202448"/>
    <w:rsid w:val="00202D15"/>
    <w:rsid w:val="002038E3"/>
    <w:rsid w:val="002047FE"/>
    <w:rsid w:val="00204BE2"/>
    <w:rsid w:val="00206B19"/>
    <w:rsid w:val="00206D98"/>
    <w:rsid w:val="00207B7A"/>
    <w:rsid w:val="002107CF"/>
    <w:rsid w:val="00210EDE"/>
    <w:rsid w:val="0021261E"/>
    <w:rsid w:val="002127B3"/>
    <w:rsid w:val="00212E59"/>
    <w:rsid w:val="00212EAE"/>
    <w:rsid w:val="002132E7"/>
    <w:rsid w:val="00214BEE"/>
    <w:rsid w:val="00215F06"/>
    <w:rsid w:val="00216837"/>
    <w:rsid w:val="00216B22"/>
    <w:rsid w:val="00217D9D"/>
    <w:rsid w:val="002205B8"/>
    <w:rsid w:val="00222B08"/>
    <w:rsid w:val="00223B63"/>
    <w:rsid w:val="00223F9B"/>
    <w:rsid w:val="00225392"/>
    <w:rsid w:val="002254CB"/>
    <w:rsid w:val="00225720"/>
    <w:rsid w:val="002259E5"/>
    <w:rsid w:val="00225EA2"/>
    <w:rsid w:val="00226140"/>
    <w:rsid w:val="002274F3"/>
    <w:rsid w:val="002276DA"/>
    <w:rsid w:val="00227B11"/>
    <w:rsid w:val="0023094C"/>
    <w:rsid w:val="00230E0B"/>
    <w:rsid w:val="00231400"/>
    <w:rsid w:val="00232B97"/>
    <w:rsid w:val="00232ECE"/>
    <w:rsid w:val="002332A6"/>
    <w:rsid w:val="00233F15"/>
    <w:rsid w:val="00234B58"/>
    <w:rsid w:val="00234BE3"/>
    <w:rsid w:val="00234FAF"/>
    <w:rsid w:val="00235043"/>
    <w:rsid w:val="00235A90"/>
    <w:rsid w:val="00235E74"/>
    <w:rsid w:val="0023654F"/>
    <w:rsid w:val="00236BA8"/>
    <w:rsid w:val="00236CE9"/>
    <w:rsid w:val="00237630"/>
    <w:rsid w:val="00237EEA"/>
    <w:rsid w:val="00241A2C"/>
    <w:rsid w:val="00241E48"/>
    <w:rsid w:val="0024214E"/>
    <w:rsid w:val="00242623"/>
    <w:rsid w:val="00242CF2"/>
    <w:rsid w:val="00243332"/>
    <w:rsid w:val="00244D08"/>
    <w:rsid w:val="002458B2"/>
    <w:rsid w:val="00245BED"/>
    <w:rsid w:val="00246943"/>
    <w:rsid w:val="00250558"/>
    <w:rsid w:val="00252255"/>
    <w:rsid w:val="00253A4B"/>
    <w:rsid w:val="002540F9"/>
    <w:rsid w:val="00256E88"/>
    <w:rsid w:val="0025718A"/>
    <w:rsid w:val="002572DA"/>
    <w:rsid w:val="00257EE7"/>
    <w:rsid w:val="00260652"/>
    <w:rsid w:val="00260FBD"/>
    <w:rsid w:val="002610E1"/>
    <w:rsid w:val="00261F25"/>
    <w:rsid w:val="002648A9"/>
    <w:rsid w:val="00264F1D"/>
    <w:rsid w:val="00265022"/>
    <w:rsid w:val="0026536F"/>
    <w:rsid w:val="0026553C"/>
    <w:rsid w:val="00266C51"/>
    <w:rsid w:val="00267DD5"/>
    <w:rsid w:val="00270F5C"/>
    <w:rsid w:val="00272140"/>
    <w:rsid w:val="00272780"/>
    <w:rsid w:val="00274A0A"/>
    <w:rsid w:val="00274C70"/>
    <w:rsid w:val="00274E2D"/>
    <w:rsid w:val="00275029"/>
    <w:rsid w:val="00275E6B"/>
    <w:rsid w:val="0027632A"/>
    <w:rsid w:val="0027658D"/>
    <w:rsid w:val="00276797"/>
    <w:rsid w:val="00277104"/>
    <w:rsid w:val="00277593"/>
    <w:rsid w:val="002800DD"/>
    <w:rsid w:val="00280918"/>
    <w:rsid w:val="002812B7"/>
    <w:rsid w:val="00281D94"/>
    <w:rsid w:val="00282AF6"/>
    <w:rsid w:val="00283896"/>
    <w:rsid w:val="00287085"/>
    <w:rsid w:val="0028762D"/>
    <w:rsid w:val="00290AF9"/>
    <w:rsid w:val="00292E6E"/>
    <w:rsid w:val="00294762"/>
    <w:rsid w:val="00296584"/>
    <w:rsid w:val="002967CF"/>
    <w:rsid w:val="0029746E"/>
    <w:rsid w:val="002974BD"/>
    <w:rsid w:val="00297788"/>
    <w:rsid w:val="002A01C3"/>
    <w:rsid w:val="002A07E0"/>
    <w:rsid w:val="002A08A1"/>
    <w:rsid w:val="002A18A1"/>
    <w:rsid w:val="002A26C4"/>
    <w:rsid w:val="002A282B"/>
    <w:rsid w:val="002A3F26"/>
    <w:rsid w:val="002A484B"/>
    <w:rsid w:val="002A565A"/>
    <w:rsid w:val="002A64A6"/>
    <w:rsid w:val="002A7D2B"/>
    <w:rsid w:val="002B0D46"/>
    <w:rsid w:val="002B134B"/>
    <w:rsid w:val="002B29CF"/>
    <w:rsid w:val="002B2E7B"/>
    <w:rsid w:val="002B39EF"/>
    <w:rsid w:val="002B5C9B"/>
    <w:rsid w:val="002B5EF7"/>
    <w:rsid w:val="002B5FCA"/>
    <w:rsid w:val="002B6B9B"/>
    <w:rsid w:val="002B6F0E"/>
    <w:rsid w:val="002B7193"/>
    <w:rsid w:val="002B7D32"/>
    <w:rsid w:val="002C07B1"/>
    <w:rsid w:val="002C47D4"/>
    <w:rsid w:val="002C4F51"/>
    <w:rsid w:val="002C6774"/>
    <w:rsid w:val="002C76A6"/>
    <w:rsid w:val="002D0C9D"/>
    <w:rsid w:val="002D0EB9"/>
    <w:rsid w:val="002D0F38"/>
    <w:rsid w:val="002D44A3"/>
    <w:rsid w:val="002D6FAC"/>
    <w:rsid w:val="002D72A5"/>
    <w:rsid w:val="002D77E3"/>
    <w:rsid w:val="002E0B96"/>
    <w:rsid w:val="002E4C53"/>
    <w:rsid w:val="002E6CBE"/>
    <w:rsid w:val="002E7172"/>
    <w:rsid w:val="002F014A"/>
    <w:rsid w:val="002F1910"/>
    <w:rsid w:val="002F2859"/>
    <w:rsid w:val="002F3D2E"/>
    <w:rsid w:val="002F4188"/>
    <w:rsid w:val="002F4801"/>
    <w:rsid w:val="002F4CC9"/>
    <w:rsid w:val="002F5EDE"/>
    <w:rsid w:val="002F699B"/>
    <w:rsid w:val="002F69D0"/>
    <w:rsid w:val="002F6E3C"/>
    <w:rsid w:val="00300298"/>
    <w:rsid w:val="003009AE"/>
    <w:rsid w:val="00300B59"/>
    <w:rsid w:val="0030117D"/>
    <w:rsid w:val="00301E21"/>
    <w:rsid w:val="00301F30"/>
    <w:rsid w:val="00302492"/>
    <w:rsid w:val="003031DE"/>
    <w:rsid w:val="00303C87"/>
    <w:rsid w:val="00305730"/>
    <w:rsid w:val="00305CDE"/>
    <w:rsid w:val="00306078"/>
    <w:rsid w:val="003062BF"/>
    <w:rsid w:val="003108E5"/>
    <w:rsid w:val="00311A8B"/>
    <w:rsid w:val="003120CB"/>
    <w:rsid w:val="00312F60"/>
    <w:rsid w:val="003177E9"/>
    <w:rsid w:val="00320153"/>
    <w:rsid w:val="00320367"/>
    <w:rsid w:val="00321907"/>
    <w:rsid w:val="003223D8"/>
    <w:rsid w:val="00322871"/>
    <w:rsid w:val="0032448A"/>
    <w:rsid w:val="0032470D"/>
    <w:rsid w:val="00325CE5"/>
    <w:rsid w:val="003269EC"/>
    <w:rsid w:val="00326A1C"/>
    <w:rsid w:val="00326FB3"/>
    <w:rsid w:val="003271C2"/>
    <w:rsid w:val="003272BA"/>
    <w:rsid w:val="00327ADB"/>
    <w:rsid w:val="003316D4"/>
    <w:rsid w:val="00331733"/>
    <w:rsid w:val="00331BD7"/>
    <w:rsid w:val="00331C5A"/>
    <w:rsid w:val="0033294D"/>
    <w:rsid w:val="00333822"/>
    <w:rsid w:val="003344FD"/>
    <w:rsid w:val="00334E3C"/>
    <w:rsid w:val="00335297"/>
    <w:rsid w:val="00336715"/>
    <w:rsid w:val="00337E75"/>
    <w:rsid w:val="003400A0"/>
    <w:rsid w:val="003402F0"/>
    <w:rsid w:val="00340DFD"/>
    <w:rsid w:val="003414C7"/>
    <w:rsid w:val="003422EF"/>
    <w:rsid w:val="00342A2A"/>
    <w:rsid w:val="00342A78"/>
    <w:rsid w:val="00344954"/>
    <w:rsid w:val="0034677B"/>
    <w:rsid w:val="0034688A"/>
    <w:rsid w:val="00350CD7"/>
    <w:rsid w:val="00351177"/>
    <w:rsid w:val="003549EA"/>
    <w:rsid w:val="0035539A"/>
    <w:rsid w:val="00355536"/>
    <w:rsid w:val="003558BB"/>
    <w:rsid w:val="00356281"/>
    <w:rsid w:val="00356B9C"/>
    <w:rsid w:val="00356E92"/>
    <w:rsid w:val="00357725"/>
    <w:rsid w:val="00360C17"/>
    <w:rsid w:val="00360D76"/>
    <w:rsid w:val="00360F77"/>
    <w:rsid w:val="00361928"/>
    <w:rsid w:val="003621C6"/>
    <w:rsid w:val="003622B8"/>
    <w:rsid w:val="00364603"/>
    <w:rsid w:val="00364B8A"/>
    <w:rsid w:val="00366B76"/>
    <w:rsid w:val="0037048C"/>
    <w:rsid w:val="003708A8"/>
    <w:rsid w:val="00373051"/>
    <w:rsid w:val="0037316B"/>
    <w:rsid w:val="003732FA"/>
    <w:rsid w:val="00373B8F"/>
    <w:rsid w:val="0037404B"/>
    <w:rsid w:val="00374701"/>
    <w:rsid w:val="00374CD2"/>
    <w:rsid w:val="00376D95"/>
    <w:rsid w:val="00377F47"/>
    <w:rsid w:val="00377FBB"/>
    <w:rsid w:val="0038000C"/>
    <w:rsid w:val="003808AB"/>
    <w:rsid w:val="0038108A"/>
    <w:rsid w:val="00381AFE"/>
    <w:rsid w:val="00381DAA"/>
    <w:rsid w:val="00385140"/>
    <w:rsid w:val="0038598E"/>
    <w:rsid w:val="003924F2"/>
    <w:rsid w:val="003944FD"/>
    <w:rsid w:val="0039516D"/>
    <w:rsid w:val="0039554A"/>
    <w:rsid w:val="00395B60"/>
    <w:rsid w:val="0039645B"/>
    <w:rsid w:val="003967F9"/>
    <w:rsid w:val="00397B38"/>
    <w:rsid w:val="003A16FC"/>
    <w:rsid w:val="003A1A1B"/>
    <w:rsid w:val="003A231A"/>
    <w:rsid w:val="003A28D3"/>
    <w:rsid w:val="003A4FCD"/>
    <w:rsid w:val="003A5641"/>
    <w:rsid w:val="003A5E51"/>
    <w:rsid w:val="003A7DA6"/>
    <w:rsid w:val="003B0944"/>
    <w:rsid w:val="003B0E80"/>
    <w:rsid w:val="003B1560"/>
    <w:rsid w:val="003B1593"/>
    <w:rsid w:val="003B2820"/>
    <w:rsid w:val="003B393C"/>
    <w:rsid w:val="003B3FB9"/>
    <w:rsid w:val="003B4381"/>
    <w:rsid w:val="003B4B45"/>
    <w:rsid w:val="003B5A51"/>
    <w:rsid w:val="003C1043"/>
    <w:rsid w:val="003C1359"/>
    <w:rsid w:val="003C1A30"/>
    <w:rsid w:val="003C1F59"/>
    <w:rsid w:val="003C2701"/>
    <w:rsid w:val="003C2DC2"/>
    <w:rsid w:val="003C2F34"/>
    <w:rsid w:val="003C395E"/>
    <w:rsid w:val="003C3C8E"/>
    <w:rsid w:val="003C49C2"/>
    <w:rsid w:val="003C5464"/>
    <w:rsid w:val="003C6779"/>
    <w:rsid w:val="003D127E"/>
    <w:rsid w:val="003D181F"/>
    <w:rsid w:val="003D1D8B"/>
    <w:rsid w:val="003D2998"/>
    <w:rsid w:val="003D2F0A"/>
    <w:rsid w:val="003D33BA"/>
    <w:rsid w:val="003D3891"/>
    <w:rsid w:val="003D4064"/>
    <w:rsid w:val="003D5D84"/>
    <w:rsid w:val="003D71C0"/>
    <w:rsid w:val="003D730F"/>
    <w:rsid w:val="003D78C7"/>
    <w:rsid w:val="003D7AC1"/>
    <w:rsid w:val="003E07E0"/>
    <w:rsid w:val="003E09C0"/>
    <w:rsid w:val="003E0F4F"/>
    <w:rsid w:val="003E18AC"/>
    <w:rsid w:val="003E210B"/>
    <w:rsid w:val="003E2362"/>
    <w:rsid w:val="003E2A12"/>
    <w:rsid w:val="003E3384"/>
    <w:rsid w:val="003E3584"/>
    <w:rsid w:val="003E38D6"/>
    <w:rsid w:val="003E53DA"/>
    <w:rsid w:val="003E548E"/>
    <w:rsid w:val="003E6A4A"/>
    <w:rsid w:val="003E6ECC"/>
    <w:rsid w:val="003F01C6"/>
    <w:rsid w:val="003F1D06"/>
    <w:rsid w:val="003F299C"/>
    <w:rsid w:val="003F3400"/>
    <w:rsid w:val="003F34A2"/>
    <w:rsid w:val="003F4D63"/>
    <w:rsid w:val="003F6491"/>
    <w:rsid w:val="003F6C97"/>
    <w:rsid w:val="003F70D6"/>
    <w:rsid w:val="003F71E1"/>
    <w:rsid w:val="004014B4"/>
    <w:rsid w:val="00401E24"/>
    <w:rsid w:val="0040410E"/>
    <w:rsid w:val="004060F6"/>
    <w:rsid w:val="00406314"/>
    <w:rsid w:val="0041027C"/>
    <w:rsid w:val="0041181A"/>
    <w:rsid w:val="004148E1"/>
    <w:rsid w:val="00414CFA"/>
    <w:rsid w:val="0041530C"/>
    <w:rsid w:val="00415D3F"/>
    <w:rsid w:val="00417CF5"/>
    <w:rsid w:val="00420BE9"/>
    <w:rsid w:val="004214DC"/>
    <w:rsid w:val="004215BC"/>
    <w:rsid w:val="00421707"/>
    <w:rsid w:val="00422944"/>
    <w:rsid w:val="00423AD8"/>
    <w:rsid w:val="00423F28"/>
    <w:rsid w:val="00424C85"/>
    <w:rsid w:val="00424FE0"/>
    <w:rsid w:val="00426020"/>
    <w:rsid w:val="004260BD"/>
    <w:rsid w:val="00426DA6"/>
    <w:rsid w:val="00427114"/>
    <w:rsid w:val="004276A9"/>
    <w:rsid w:val="00427C29"/>
    <w:rsid w:val="0043009A"/>
    <w:rsid w:val="0043012F"/>
    <w:rsid w:val="0043021A"/>
    <w:rsid w:val="00430F1F"/>
    <w:rsid w:val="00430FF3"/>
    <w:rsid w:val="004326EA"/>
    <w:rsid w:val="00432A5C"/>
    <w:rsid w:val="004331A0"/>
    <w:rsid w:val="00434A2E"/>
    <w:rsid w:val="00434A8E"/>
    <w:rsid w:val="00435264"/>
    <w:rsid w:val="00435836"/>
    <w:rsid w:val="0043623F"/>
    <w:rsid w:val="004371ED"/>
    <w:rsid w:val="00440305"/>
    <w:rsid w:val="00440578"/>
    <w:rsid w:val="004411C2"/>
    <w:rsid w:val="004413B8"/>
    <w:rsid w:val="00441A69"/>
    <w:rsid w:val="0044434C"/>
    <w:rsid w:val="0044456B"/>
    <w:rsid w:val="00444F66"/>
    <w:rsid w:val="004467E2"/>
    <w:rsid w:val="004469FE"/>
    <w:rsid w:val="00447AF5"/>
    <w:rsid w:val="00447BD1"/>
    <w:rsid w:val="00447F1F"/>
    <w:rsid w:val="004507F3"/>
    <w:rsid w:val="00450AF4"/>
    <w:rsid w:val="00450F28"/>
    <w:rsid w:val="00451767"/>
    <w:rsid w:val="00452DBA"/>
    <w:rsid w:val="004539AF"/>
    <w:rsid w:val="00454B18"/>
    <w:rsid w:val="00460B96"/>
    <w:rsid w:val="004620F4"/>
    <w:rsid w:val="004628E1"/>
    <w:rsid w:val="00462D6C"/>
    <w:rsid w:val="0046310D"/>
    <w:rsid w:val="00464240"/>
    <w:rsid w:val="00464683"/>
    <w:rsid w:val="0046552A"/>
    <w:rsid w:val="00466AFB"/>
    <w:rsid w:val="004671C7"/>
    <w:rsid w:val="004712B7"/>
    <w:rsid w:val="004727F6"/>
    <w:rsid w:val="00472F4D"/>
    <w:rsid w:val="004730BF"/>
    <w:rsid w:val="004736F1"/>
    <w:rsid w:val="00474DCB"/>
    <w:rsid w:val="0047535C"/>
    <w:rsid w:val="0047592E"/>
    <w:rsid w:val="00475E4E"/>
    <w:rsid w:val="0047605D"/>
    <w:rsid w:val="004766C9"/>
    <w:rsid w:val="00480534"/>
    <w:rsid w:val="004810BE"/>
    <w:rsid w:val="0048185D"/>
    <w:rsid w:val="004830A8"/>
    <w:rsid w:val="00483971"/>
    <w:rsid w:val="00483F7B"/>
    <w:rsid w:val="00484AA5"/>
    <w:rsid w:val="004850EB"/>
    <w:rsid w:val="0048539C"/>
    <w:rsid w:val="00485870"/>
    <w:rsid w:val="00485FE8"/>
    <w:rsid w:val="00486476"/>
    <w:rsid w:val="00486F28"/>
    <w:rsid w:val="004874DE"/>
    <w:rsid w:val="00491A8C"/>
    <w:rsid w:val="00492EB5"/>
    <w:rsid w:val="004930C5"/>
    <w:rsid w:val="00494F77"/>
    <w:rsid w:val="004960F8"/>
    <w:rsid w:val="0049664A"/>
    <w:rsid w:val="00497721"/>
    <w:rsid w:val="004A0229"/>
    <w:rsid w:val="004A1ABA"/>
    <w:rsid w:val="004A2970"/>
    <w:rsid w:val="004A3233"/>
    <w:rsid w:val="004A35D2"/>
    <w:rsid w:val="004A411D"/>
    <w:rsid w:val="004A41A6"/>
    <w:rsid w:val="004A5134"/>
    <w:rsid w:val="004A58A3"/>
    <w:rsid w:val="004A62F3"/>
    <w:rsid w:val="004A6FB2"/>
    <w:rsid w:val="004A71E4"/>
    <w:rsid w:val="004A7AF0"/>
    <w:rsid w:val="004B004D"/>
    <w:rsid w:val="004B0AE5"/>
    <w:rsid w:val="004B0D0D"/>
    <w:rsid w:val="004B151E"/>
    <w:rsid w:val="004B2F00"/>
    <w:rsid w:val="004B3BD1"/>
    <w:rsid w:val="004B4A68"/>
    <w:rsid w:val="004B5B52"/>
    <w:rsid w:val="004B655B"/>
    <w:rsid w:val="004B6E31"/>
    <w:rsid w:val="004C0285"/>
    <w:rsid w:val="004C1AF7"/>
    <w:rsid w:val="004C1D66"/>
    <w:rsid w:val="004C2487"/>
    <w:rsid w:val="004C2690"/>
    <w:rsid w:val="004C26A4"/>
    <w:rsid w:val="004C2FA3"/>
    <w:rsid w:val="004C31D7"/>
    <w:rsid w:val="004C3DBF"/>
    <w:rsid w:val="004C4AD2"/>
    <w:rsid w:val="004C6C45"/>
    <w:rsid w:val="004D0736"/>
    <w:rsid w:val="004D0AC3"/>
    <w:rsid w:val="004D1C37"/>
    <w:rsid w:val="004D1F21"/>
    <w:rsid w:val="004D1FB6"/>
    <w:rsid w:val="004D2967"/>
    <w:rsid w:val="004D4829"/>
    <w:rsid w:val="004D4F43"/>
    <w:rsid w:val="004D5040"/>
    <w:rsid w:val="004D59D8"/>
    <w:rsid w:val="004D5DA1"/>
    <w:rsid w:val="004D637A"/>
    <w:rsid w:val="004D65C7"/>
    <w:rsid w:val="004E039F"/>
    <w:rsid w:val="004E150F"/>
    <w:rsid w:val="004E167F"/>
    <w:rsid w:val="004E1DCA"/>
    <w:rsid w:val="004E23A1"/>
    <w:rsid w:val="004E269C"/>
    <w:rsid w:val="004E2D18"/>
    <w:rsid w:val="004E3489"/>
    <w:rsid w:val="004E358A"/>
    <w:rsid w:val="004E3AFA"/>
    <w:rsid w:val="004E42EC"/>
    <w:rsid w:val="004E4EF8"/>
    <w:rsid w:val="004E6588"/>
    <w:rsid w:val="004E7062"/>
    <w:rsid w:val="004E7112"/>
    <w:rsid w:val="004F066B"/>
    <w:rsid w:val="004F310F"/>
    <w:rsid w:val="004F4BC5"/>
    <w:rsid w:val="004F63BC"/>
    <w:rsid w:val="004F71DA"/>
    <w:rsid w:val="004F7351"/>
    <w:rsid w:val="004F7BFF"/>
    <w:rsid w:val="005004DC"/>
    <w:rsid w:val="00501D23"/>
    <w:rsid w:val="005026D7"/>
    <w:rsid w:val="00502A0A"/>
    <w:rsid w:val="00503541"/>
    <w:rsid w:val="00503990"/>
    <w:rsid w:val="00503ADA"/>
    <w:rsid w:val="00504E1B"/>
    <w:rsid w:val="00504EF8"/>
    <w:rsid w:val="0050697E"/>
    <w:rsid w:val="00507C3B"/>
    <w:rsid w:val="00507C50"/>
    <w:rsid w:val="00507EDD"/>
    <w:rsid w:val="00510B1F"/>
    <w:rsid w:val="00511D84"/>
    <w:rsid w:val="0051206E"/>
    <w:rsid w:val="00514527"/>
    <w:rsid w:val="0051466C"/>
    <w:rsid w:val="00514B4C"/>
    <w:rsid w:val="00514FE3"/>
    <w:rsid w:val="005153BD"/>
    <w:rsid w:val="00516A12"/>
    <w:rsid w:val="00516AD7"/>
    <w:rsid w:val="00517C3A"/>
    <w:rsid w:val="00520C5D"/>
    <w:rsid w:val="00520CFB"/>
    <w:rsid w:val="0052130F"/>
    <w:rsid w:val="005235D8"/>
    <w:rsid w:val="005247F3"/>
    <w:rsid w:val="005260FF"/>
    <w:rsid w:val="00527BF4"/>
    <w:rsid w:val="005324BE"/>
    <w:rsid w:val="00533A70"/>
    <w:rsid w:val="00534F6C"/>
    <w:rsid w:val="00535994"/>
    <w:rsid w:val="00535F25"/>
    <w:rsid w:val="00536208"/>
    <w:rsid w:val="00536418"/>
    <w:rsid w:val="00536422"/>
    <w:rsid w:val="0053646D"/>
    <w:rsid w:val="0053746A"/>
    <w:rsid w:val="00537645"/>
    <w:rsid w:val="00537A39"/>
    <w:rsid w:val="00537AC3"/>
    <w:rsid w:val="00540AAD"/>
    <w:rsid w:val="00541049"/>
    <w:rsid w:val="00543968"/>
    <w:rsid w:val="00543EC1"/>
    <w:rsid w:val="00546036"/>
    <w:rsid w:val="00546458"/>
    <w:rsid w:val="00550075"/>
    <w:rsid w:val="0055087C"/>
    <w:rsid w:val="005515A6"/>
    <w:rsid w:val="00551AB3"/>
    <w:rsid w:val="00551C68"/>
    <w:rsid w:val="0055219E"/>
    <w:rsid w:val="00553413"/>
    <w:rsid w:val="00553DCA"/>
    <w:rsid w:val="0055505E"/>
    <w:rsid w:val="0055540F"/>
    <w:rsid w:val="00555612"/>
    <w:rsid w:val="005557C5"/>
    <w:rsid w:val="00557528"/>
    <w:rsid w:val="00560451"/>
    <w:rsid w:val="00560E31"/>
    <w:rsid w:val="00562C10"/>
    <w:rsid w:val="00563011"/>
    <w:rsid w:val="00563B4C"/>
    <w:rsid w:val="00564142"/>
    <w:rsid w:val="00564CCB"/>
    <w:rsid w:val="00571CA5"/>
    <w:rsid w:val="005804C8"/>
    <w:rsid w:val="00580A15"/>
    <w:rsid w:val="005810F0"/>
    <w:rsid w:val="0058132B"/>
    <w:rsid w:val="005814F6"/>
    <w:rsid w:val="00581B23"/>
    <w:rsid w:val="0058219C"/>
    <w:rsid w:val="00582275"/>
    <w:rsid w:val="00582DF9"/>
    <w:rsid w:val="00584C57"/>
    <w:rsid w:val="00585341"/>
    <w:rsid w:val="00585627"/>
    <w:rsid w:val="0058707F"/>
    <w:rsid w:val="00591421"/>
    <w:rsid w:val="0059306D"/>
    <w:rsid w:val="005930F8"/>
    <w:rsid w:val="005931FE"/>
    <w:rsid w:val="005952DA"/>
    <w:rsid w:val="00595FB0"/>
    <w:rsid w:val="005A34EC"/>
    <w:rsid w:val="005A3BA9"/>
    <w:rsid w:val="005A3F02"/>
    <w:rsid w:val="005A5B3A"/>
    <w:rsid w:val="005A6288"/>
    <w:rsid w:val="005A6924"/>
    <w:rsid w:val="005A6B6D"/>
    <w:rsid w:val="005A7B0E"/>
    <w:rsid w:val="005B0072"/>
    <w:rsid w:val="005B0732"/>
    <w:rsid w:val="005B0DF9"/>
    <w:rsid w:val="005B1217"/>
    <w:rsid w:val="005B280B"/>
    <w:rsid w:val="005B2C2E"/>
    <w:rsid w:val="005B2D25"/>
    <w:rsid w:val="005B2FA9"/>
    <w:rsid w:val="005B3559"/>
    <w:rsid w:val="005B38A0"/>
    <w:rsid w:val="005B491C"/>
    <w:rsid w:val="005B4DBF"/>
    <w:rsid w:val="005B5DE2"/>
    <w:rsid w:val="005B674C"/>
    <w:rsid w:val="005B7E58"/>
    <w:rsid w:val="005C07C8"/>
    <w:rsid w:val="005C20C9"/>
    <w:rsid w:val="005C2F17"/>
    <w:rsid w:val="005C334D"/>
    <w:rsid w:val="005C361A"/>
    <w:rsid w:val="005C4F6F"/>
    <w:rsid w:val="005C58DE"/>
    <w:rsid w:val="005C5EDD"/>
    <w:rsid w:val="005C6D42"/>
    <w:rsid w:val="005C73A4"/>
    <w:rsid w:val="005C7561"/>
    <w:rsid w:val="005D0B44"/>
    <w:rsid w:val="005D0E03"/>
    <w:rsid w:val="005D19BA"/>
    <w:rsid w:val="005D1B3B"/>
    <w:rsid w:val="005D1E57"/>
    <w:rsid w:val="005D23A4"/>
    <w:rsid w:val="005D2F57"/>
    <w:rsid w:val="005D34DF"/>
    <w:rsid w:val="005D34F6"/>
    <w:rsid w:val="005D4F1A"/>
    <w:rsid w:val="005D5075"/>
    <w:rsid w:val="005D5611"/>
    <w:rsid w:val="005D61EB"/>
    <w:rsid w:val="005D638B"/>
    <w:rsid w:val="005D67B0"/>
    <w:rsid w:val="005D71A0"/>
    <w:rsid w:val="005E06F9"/>
    <w:rsid w:val="005E1884"/>
    <w:rsid w:val="005E1FF0"/>
    <w:rsid w:val="005E22B2"/>
    <w:rsid w:val="005E2F97"/>
    <w:rsid w:val="005E4583"/>
    <w:rsid w:val="005E4D6C"/>
    <w:rsid w:val="005E4E06"/>
    <w:rsid w:val="005E6214"/>
    <w:rsid w:val="005F13E6"/>
    <w:rsid w:val="005F373A"/>
    <w:rsid w:val="005F446F"/>
    <w:rsid w:val="005F4999"/>
    <w:rsid w:val="005F4F87"/>
    <w:rsid w:val="005F5FC5"/>
    <w:rsid w:val="005F6267"/>
    <w:rsid w:val="005F6296"/>
    <w:rsid w:val="005F6B0E"/>
    <w:rsid w:val="005F760E"/>
    <w:rsid w:val="005F7B1D"/>
    <w:rsid w:val="0060222A"/>
    <w:rsid w:val="0060231F"/>
    <w:rsid w:val="0060369B"/>
    <w:rsid w:val="00603789"/>
    <w:rsid w:val="00603B7E"/>
    <w:rsid w:val="006067D8"/>
    <w:rsid w:val="00610C21"/>
    <w:rsid w:val="00610FB4"/>
    <w:rsid w:val="006113FB"/>
    <w:rsid w:val="00611907"/>
    <w:rsid w:val="00613116"/>
    <w:rsid w:val="00613599"/>
    <w:rsid w:val="006164B3"/>
    <w:rsid w:val="006202A6"/>
    <w:rsid w:val="0062054B"/>
    <w:rsid w:val="006217E4"/>
    <w:rsid w:val="00621C4E"/>
    <w:rsid w:val="006233E5"/>
    <w:rsid w:val="006243F3"/>
    <w:rsid w:val="00624EAE"/>
    <w:rsid w:val="00625BED"/>
    <w:rsid w:val="00626184"/>
    <w:rsid w:val="006305D7"/>
    <w:rsid w:val="00630634"/>
    <w:rsid w:val="00630EDA"/>
    <w:rsid w:val="0063189B"/>
    <w:rsid w:val="00633740"/>
    <w:rsid w:val="00633A01"/>
    <w:rsid w:val="00633B97"/>
    <w:rsid w:val="006341F7"/>
    <w:rsid w:val="00635014"/>
    <w:rsid w:val="006351CC"/>
    <w:rsid w:val="006361B6"/>
    <w:rsid w:val="006362EA"/>
    <w:rsid w:val="006369CE"/>
    <w:rsid w:val="00636CFA"/>
    <w:rsid w:val="00637276"/>
    <w:rsid w:val="00637E99"/>
    <w:rsid w:val="00640972"/>
    <w:rsid w:val="00640FEA"/>
    <w:rsid w:val="006411CA"/>
    <w:rsid w:val="00641578"/>
    <w:rsid w:val="00641634"/>
    <w:rsid w:val="00643CC9"/>
    <w:rsid w:val="006452C0"/>
    <w:rsid w:val="00647F93"/>
    <w:rsid w:val="006500A6"/>
    <w:rsid w:val="0065098A"/>
    <w:rsid w:val="006533AD"/>
    <w:rsid w:val="006563DE"/>
    <w:rsid w:val="00656B0E"/>
    <w:rsid w:val="006570A0"/>
    <w:rsid w:val="00657813"/>
    <w:rsid w:val="00657ECC"/>
    <w:rsid w:val="00660B6E"/>
    <w:rsid w:val="006619C8"/>
    <w:rsid w:val="00661A08"/>
    <w:rsid w:val="00662696"/>
    <w:rsid w:val="006626DF"/>
    <w:rsid w:val="00663D53"/>
    <w:rsid w:val="00664767"/>
    <w:rsid w:val="0066704D"/>
    <w:rsid w:val="00667F34"/>
    <w:rsid w:val="006706B4"/>
    <w:rsid w:val="00671710"/>
    <w:rsid w:val="00671B2A"/>
    <w:rsid w:val="00672DC9"/>
    <w:rsid w:val="00672EDC"/>
    <w:rsid w:val="00673414"/>
    <w:rsid w:val="00673847"/>
    <w:rsid w:val="00674A98"/>
    <w:rsid w:val="006750F8"/>
    <w:rsid w:val="00675657"/>
    <w:rsid w:val="00675D62"/>
    <w:rsid w:val="00676079"/>
    <w:rsid w:val="006760AF"/>
    <w:rsid w:val="00676ECD"/>
    <w:rsid w:val="00677A0B"/>
    <w:rsid w:val="00677D02"/>
    <w:rsid w:val="00677D0A"/>
    <w:rsid w:val="00680744"/>
    <w:rsid w:val="00681520"/>
    <w:rsid w:val="0068185F"/>
    <w:rsid w:val="00683BCC"/>
    <w:rsid w:val="00684FEC"/>
    <w:rsid w:val="006855A5"/>
    <w:rsid w:val="0068568E"/>
    <w:rsid w:val="006864D1"/>
    <w:rsid w:val="00687F67"/>
    <w:rsid w:val="00690372"/>
    <w:rsid w:val="0069146A"/>
    <w:rsid w:val="00691908"/>
    <w:rsid w:val="006958AE"/>
    <w:rsid w:val="006959F3"/>
    <w:rsid w:val="006961D1"/>
    <w:rsid w:val="0069625D"/>
    <w:rsid w:val="006974F0"/>
    <w:rsid w:val="006A01CF"/>
    <w:rsid w:val="006A290B"/>
    <w:rsid w:val="006A3C9D"/>
    <w:rsid w:val="006A60DD"/>
    <w:rsid w:val="006B074C"/>
    <w:rsid w:val="006B0DF3"/>
    <w:rsid w:val="006B1023"/>
    <w:rsid w:val="006B18DA"/>
    <w:rsid w:val="006B214B"/>
    <w:rsid w:val="006B3B84"/>
    <w:rsid w:val="006B3D85"/>
    <w:rsid w:val="006B4E7C"/>
    <w:rsid w:val="006B5D8C"/>
    <w:rsid w:val="006B62AF"/>
    <w:rsid w:val="006B72D4"/>
    <w:rsid w:val="006C116F"/>
    <w:rsid w:val="006C11CC"/>
    <w:rsid w:val="006C1AEB"/>
    <w:rsid w:val="006C1EE6"/>
    <w:rsid w:val="006C241E"/>
    <w:rsid w:val="006C57FE"/>
    <w:rsid w:val="006C7761"/>
    <w:rsid w:val="006D08A5"/>
    <w:rsid w:val="006D2B85"/>
    <w:rsid w:val="006D2D31"/>
    <w:rsid w:val="006D300D"/>
    <w:rsid w:val="006D36B4"/>
    <w:rsid w:val="006D443E"/>
    <w:rsid w:val="006D4F02"/>
    <w:rsid w:val="006D5645"/>
    <w:rsid w:val="006D5BAE"/>
    <w:rsid w:val="006D5F3D"/>
    <w:rsid w:val="006D60BE"/>
    <w:rsid w:val="006D68A0"/>
    <w:rsid w:val="006E1AD6"/>
    <w:rsid w:val="006E2005"/>
    <w:rsid w:val="006E3417"/>
    <w:rsid w:val="006E34E6"/>
    <w:rsid w:val="006E3F22"/>
    <w:rsid w:val="006E4368"/>
    <w:rsid w:val="006E4B63"/>
    <w:rsid w:val="006E5093"/>
    <w:rsid w:val="006E6D56"/>
    <w:rsid w:val="006E6E44"/>
    <w:rsid w:val="006F06E4"/>
    <w:rsid w:val="006F41DB"/>
    <w:rsid w:val="006F554A"/>
    <w:rsid w:val="006F6D6A"/>
    <w:rsid w:val="006F6F45"/>
    <w:rsid w:val="006F7305"/>
    <w:rsid w:val="006F7800"/>
    <w:rsid w:val="006F7B41"/>
    <w:rsid w:val="007001E5"/>
    <w:rsid w:val="0070114E"/>
    <w:rsid w:val="00702B5D"/>
    <w:rsid w:val="00702C3B"/>
    <w:rsid w:val="00703282"/>
    <w:rsid w:val="00703670"/>
    <w:rsid w:val="00703ED2"/>
    <w:rsid w:val="007040BE"/>
    <w:rsid w:val="00705B34"/>
    <w:rsid w:val="00707B8D"/>
    <w:rsid w:val="00710FCB"/>
    <w:rsid w:val="00712020"/>
    <w:rsid w:val="007129FC"/>
    <w:rsid w:val="00713636"/>
    <w:rsid w:val="007137E5"/>
    <w:rsid w:val="007137FC"/>
    <w:rsid w:val="00714B8C"/>
    <w:rsid w:val="00714C52"/>
    <w:rsid w:val="0071522B"/>
    <w:rsid w:val="0071646C"/>
    <w:rsid w:val="0071675D"/>
    <w:rsid w:val="00716E58"/>
    <w:rsid w:val="0071781E"/>
    <w:rsid w:val="00720233"/>
    <w:rsid w:val="00721159"/>
    <w:rsid w:val="00721A42"/>
    <w:rsid w:val="007221E4"/>
    <w:rsid w:val="00722C8E"/>
    <w:rsid w:val="0072441E"/>
    <w:rsid w:val="007261BD"/>
    <w:rsid w:val="00727BA3"/>
    <w:rsid w:val="00730874"/>
    <w:rsid w:val="00730986"/>
    <w:rsid w:val="0073147C"/>
    <w:rsid w:val="00733001"/>
    <w:rsid w:val="00735CF5"/>
    <w:rsid w:val="007360C3"/>
    <w:rsid w:val="007370AB"/>
    <w:rsid w:val="00737475"/>
    <w:rsid w:val="0074063A"/>
    <w:rsid w:val="00740FA1"/>
    <w:rsid w:val="00742869"/>
    <w:rsid w:val="00742AA4"/>
    <w:rsid w:val="00743BA1"/>
    <w:rsid w:val="00743DA4"/>
    <w:rsid w:val="0074405D"/>
    <w:rsid w:val="00744CA2"/>
    <w:rsid w:val="00745F1E"/>
    <w:rsid w:val="0074610A"/>
    <w:rsid w:val="00746426"/>
    <w:rsid w:val="007475EB"/>
    <w:rsid w:val="007477F4"/>
    <w:rsid w:val="00747B3D"/>
    <w:rsid w:val="007515FE"/>
    <w:rsid w:val="00751879"/>
    <w:rsid w:val="00753134"/>
    <w:rsid w:val="00753605"/>
    <w:rsid w:val="00753CEB"/>
    <w:rsid w:val="00755292"/>
    <w:rsid w:val="007557DA"/>
    <w:rsid w:val="007561D7"/>
    <w:rsid w:val="007575C2"/>
    <w:rsid w:val="00757C04"/>
    <w:rsid w:val="007601D0"/>
    <w:rsid w:val="0076109D"/>
    <w:rsid w:val="007641D7"/>
    <w:rsid w:val="00764AC5"/>
    <w:rsid w:val="00767107"/>
    <w:rsid w:val="00771B9B"/>
    <w:rsid w:val="00772F2C"/>
    <w:rsid w:val="0077302A"/>
    <w:rsid w:val="0077356A"/>
    <w:rsid w:val="00773648"/>
    <w:rsid w:val="00773BFD"/>
    <w:rsid w:val="007741EA"/>
    <w:rsid w:val="00774323"/>
    <w:rsid w:val="007743B3"/>
    <w:rsid w:val="00774490"/>
    <w:rsid w:val="007768A4"/>
    <w:rsid w:val="00777027"/>
    <w:rsid w:val="00777D81"/>
    <w:rsid w:val="00780491"/>
    <w:rsid w:val="007804E4"/>
    <w:rsid w:val="00781255"/>
    <w:rsid w:val="00781703"/>
    <w:rsid w:val="007819FF"/>
    <w:rsid w:val="007841E0"/>
    <w:rsid w:val="00784A4C"/>
    <w:rsid w:val="00784A8D"/>
    <w:rsid w:val="00784AA4"/>
    <w:rsid w:val="00784BC6"/>
    <w:rsid w:val="0078523D"/>
    <w:rsid w:val="007855F4"/>
    <w:rsid w:val="0078560B"/>
    <w:rsid w:val="007860B3"/>
    <w:rsid w:val="00786F52"/>
    <w:rsid w:val="007900FD"/>
    <w:rsid w:val="00790C06"/>
    <w:rsid w:val="00791892"/>
    <w:rsid w:val="007931DF"/>
    <w:rsid w:val="007940F3"/>
    <w:rsid w:val="00794462"/>
    <w:rsid w:val="0079494A"/>
    <w:rsid w:val="00794BB3"/>
    <w:rsid w:val="00794CB4"/>
    <w:rsid w:val="00795A44"/>
    <w:rsid w:val="00796A10"/>
    <w:rsid w:val="00796A42"/>
    <w:rsid w:val="00796F03"/>
    <w:rsid w:val="007A0172"/>
    <w:rsid w:val="007A0CF4"/>
    <w:rsid w:val="007A1D10"/>
    <w:rsid w:val="007A2511"/>
    <w:rsid w:val="007A260E"/>
    <w:rsid w:val="007A37C2"/>
    <w:rsid w:val="007A3DF9"/>
    <w:rsid w:val="007A4D4C"/>
    <w:rsid w:val="007A4DD6"/>
    <w:rsid w:val="007A58F2"/>
    <w:rsid w:val="007A5915"/>
    <w:rsid w:val="007A5B7B"/>
    <w:rsid w:val="007A5CB9"/>
    <w:rsid w:val="007B262E"/>
    <w:rsid w:val="007B4A59"/>
    <w:rsid w:val="007B6B07"/>
    <w:rsid w:val="007B6BC8"/>
    <w:rsid w:val="007B6D43"/>
    <w:rsid w:val="007B7008"/>
    <w:rsid w:val="007B749A"/>
    <w:rsid w:val="007B7C6E"/>
    <w:rsid w:val="007B7DE1"/>
    <w:rsid w:val="007C037B"/>
    <w:rsid w:val="007C15F6"/>
    <w:rsid w:val="007C27FC"/>
    <w:rsid w:val="007C42D7"/>
    <w:rsid w:val="007C4CE0"/>
    <w:rsid w:val="007C4D2C"/>
    <w:rsid w:val="007C67A2"/>
    <w:rsid w:val="007C6D52"/>
    <w:rsid w:val="007C6F9E"/>
    <w:rsid w:val="007C7D01"/>
    <w:rsid w:val="007D0494"/>
    <w:rsid w:val="007D2DA4"/>
    <w:rsid w:val="007D2F55"/>
    <w:rsid w:val="007D3BCE"/>
    <w:rsid w:val="007D4141"/>
    <w:rsid w:val="007D41B0"/>
    <w:rsid w:val="007D42A6"/>
    <w:rsid w:val="007D4363"/>
    <w:rsid w:val="007D44D7"/>
    <w:rsid w:val="007D476F"/>
    <w:rsid w:val="007D4DFB"/>
    <w:rsid w:val="007D621A"/>
    <w:rsid w:val="007D6CAA"/>
    <w:rsid w:val="007E0376"/>
    <w:rsid w:val="007E058A"/>
    <w:rsid w:val="007E0802"/>
    <w:rsid w:val="007E1272"/>
    <w:rsid w:val="007E2887"/>
    <w:rsid w:val="007E2DED"/>
    <w:rsid w:val="007E3B28"/>
    <w:rsid w:val="007E5278"/>
    <w:rsid w:val="007E701E"/>
    <w:rsid w:val="007E749C"/>
    <w:rsid w:val="007E7540"/>
    <w:rsid w:val="007E7F8B"/>
    <w:rsid w:val="007F10D6"/>
    <w:rsid w:val="007F19AE"/>
    <w:rsid w:val="007F1B5C"/>
    <w:rsid w:val="007F1BCC"/>
    <w:rsid w:val="007F1FDF"/>
    <w:rsid w:val="007F2315"/>
    <w:rsid w:val="007F2AF9"/>
    <w:rsid w:val="007F2D78"/>
    <w:rsid w:val="007F320F"/>
    <w:rsid w:val="007F3EFC"/>
    <w:rsid w:val="007F5145"/>
    <w:rsid w:val="007F5874"/>
    <w:rsid w:val="007F5B5D"/>
    <w:rsid w:val="007F5FE0"/>
    <w:rsid w:val="007F6895"/>
    <w:rsid w:val="007F760B"/>
    <w:rsid w:val="007F7A4C"/>
    <w:rsid w:val="008005AA"/>
    <w:rsid w:val="00801257"/>
    <w:rsid w:val="00802500"/>
    <w:rsid w:val="00802F78"/>
    <w:rsid w:val="00803B0A"/>
    <w:rsid w:val="0080460A"/>
    <w:rsid w:val="00804DED"/>
    <w:rsid w:val="00805B96"/>
    <w:rsid w:val="008060A3"/>
    <w:rsid w:val="0080615C"/>
    <w:rsid w:val="008105BE"/>
    <w:rsid w:val="00811000"/>
    <w:rsid w:val="0081132F"/>
    <w:rsid w:val="008115A5"/>
    <w:rsid w:val="00811D46"/>
    <w:rsid w:val="00813A62"/>
    <w:rsid w:val="00813DD4"/>
    <w:rsid w:val="00814140"/>
    <w:rsid w:val="0081415D"/>
    <w:rsid w:val="0081575B"/>
    <w:rsid w:val="00815976"/>
    <w:rsid w:val="00815B8C"/>
    <w:rsid w:val="00815E45"/>
    <w:rsid w:val="00815FFB"/>
    <w:rsid w:val="00816241"/>
    <w:rsid w:val="0081659D"/>
    <w:rsid w:val="00816F7E"/>
    <w:rsid w:val="00817E54"/>
    <w:rsid w:val="00820229"/>
    <w:rsid w:val="00822448"/>
    <w:rsid w:val="00822746"/>
    <w:rsid w:val="00822ABE"/>
    <w:rsid w:val="008244D1"/>
    <w:rsid w:val="00824BC1"/>
    <w:rsid w:val="00824C54"/>
    <w:rsid w:val="00825772"/>
    <w:rsid w:val="00825998"/>
    <w:rsid w:val="00825A9A"/>
    <w:rsid w:val="00825C36"/>
    <w:rsid w:val="00827F51"/>
    <w:rsid w:val="0083104E"/>
    <w:rsid w:val="0083113A"/>
    <w:rsid w:val="0083151A"/>
    <w:rsid w:val="0083226A"/>
    <w:rsid w:val="00832296"/>
    <w:rsid w:val="0083289C"/>
    <w:rsid w:val="008343BE"/>
    <w:rsid w:val="008345FA"/>
    <w:rsid w:val="00834C8F"/>
    <w:rsid w:val="00835A57"/>
    <w:rsid w:val="00835B30"/>
    <w:rsid w:val="00835C9D"/>
    <w:rsid w:val="00840095"/>
    <w:rsid w:val="00840F04"/>
    <w:rsid w:val="00840FB4"/>
    <w:rsid w:val="008410B2"/>
    <w:rsid w:val="00841345"/>
    <w:rsid w:val="0084156F"/>
    <w:rsid w:val="0084173E"/>
    <w:rsid w:val="008418A0"/>
    <w:rsid w:val="008421E1"/>
    <w:rsid w:val="008428CF"/>
    <w:rsid w:val="008428EB"/>
    <w:rsid w:val="00843EB2"/>
    <w:rsid w:val="008459BC"/>
    <w:rsid w:val="00846E60"/>
    <w:rsid w:val="008500A0"/>
    <w:rsid w:val="00850DD3"/>
    <w:rsid w:val="00850EE7"/>
    <w:rsid w:val="00851079"/>
    <w:rsid w:val="008524E5"/>
    <w:rsid w:val="00852A8F"/>
    <w:rsid w:val="0085332D"/>
    <w:rsid w:val="0085351C"/>
    <w:rsid w:val="00853BE2"/>
    <w:rsid w:val="00853EAD"/>
    <w:rsid w:val="008548F7"/>
    <w:rsid w:val="008549CA"/>
    <w:rsid w:val="00855133"/>
    <w:rsid w:val="008556C3"/>
    <w:rsid w:val="00855721"/>
    <w:rsid w:val="0085687C"/>
    <w:rsid w:val="00857076"/>
    <w:rsid w:val="00860507"/>
    <w:rsid w:val="00861760"/>
    <w:rsid w:val="0086357D"/>
    <w:rsid w:val="00864F7F"/>
    <w:rsid w:val="008706C5"/>
    <w:rsid w:val="008721C8"/>
    <w:rsid w:val="008723B4"/>
    <w:rsid w:val="008723BC"/>
    <w:rsid w:val="00872BFA"/>
    <w:rsid w:val="00873707"/>
    <w:rsid w:val="00874536"/>
    <w:rsid w:val="00874B20"/>
    <w:rsid w:val="00875730"/>
    <w:rsid w:val="00875B2B"/>
    <w:rsid w:val="00876224"/>
    <w:rsid w:val="008763E1"/>
    <w:rsid w:val="008770B3"/>
    <w:rsid w:val="0087775C"/>
    <w:rsid w:val="00877C58"/>
    <w:rsid w:val="00877EC8"/>
    <w:rsid w:val="00880F36"/>
    <w:rsid w:val="0088192D"/>
    <w:rsid w:val="00882818"/>
    <w:rsid w:val="008828C0"/>
    <w:rsid w:val="008850CF"/>
    <w:rsid w:val="00885530"/>
    <w:rsid w:val="00885DE8"/>
    <w:rsid w:val="00886890"/>
    <w:rsid w:val="00890371"/>
    <w:rsid w:val="00890706"/>
    <w:rsid w:val="0089093A"/>
    <w:rsid w:val="008910D1"/>
    <w:rsid w:val="008919B0"/>
    <w:rsid w:val="00891C7B"/>
    <w:rsid w:val="00892434"/>
    <w:rsid w:val="0089296C"/>
    <w:rsid w:val="00893492"/>
    <w:rsid w:val="00894147"/>
    <w:rsid w:val="008956B3"/>
    <w:rsid w:val="00895B91"/>
    <w:rsid w:val="00895E62"/>
    <w:rsid w:val="008964C1"/>
    <w:rsid w:val="00896ABD"/>
    <w:rsid w:val="00897FD7"/>
    <w:rsid w:val="008A098B"/>
    <w:rsid w:val="008A18B3"/>
    <w:rsid w:val="008A3380"/>
    <w:rsid w:val="008A3FBB"/>
    <w:rsid w:val="008A4972"/>
    <w:rsid w:val="008A65A9"/>
    <w:rsid w:val="008A754E"/>
    <w:rsid w:val="008A7A9C"/>
    <w:rsid w:val="008B0670"/>
    <w:rsid w:val="008B09FA"/>
    <w:rsid w:val="008B0A17"/>
    <w:rsid w:val="008B0B79"/>
    <w:rsid w:val="008B11CC"/>
    <w:rsid w:val="008B14A7"/>
    <w:rsid w:val="008B1F4F"/>
    <w:rsid w:val="008B4058"/>
    <w:rsid w:val="008B5218"/>
    <w:rsid w:val="008B7102"/>
    <w:rsid w:val="008C20FE"/>
    <w:rsid w:val="008C2B0B"/>
    <w:rsid w:val="008C35FE"/>
    <w:rsid w:val="008C3B7D"/>
    <w:rsid w:val="008C4F86"/>
    <w:rsid w:val="008C7CB8"/>
    <w:rsid w:val="008D06C3"/>
    <w:rsid w:val="008D0F90"/>
    <w:rsid w:val="008D3715"/>
    <w:rsid w:val="008D3DD9"/>
    <w:rsid w:val="008D3F47"/>
    <w:rsid w:val="008D5465"/>
    <w:rsid w:val="008D7EB7"/>
    <w:rsid w:val="008E3151"/>
    <w:rsid w:val="008E3684"/>
    <w:rsid w:val="008E3A58"/>
    <w:rsid w:val="008E3F3F"/>
    <w:rsid w:val="008E4986"/>
    <w:rsid w:val="008E5188"/>
    <w:rsid w:val="008E55E6"/>
    <w:rsid w:val="008E57F5"/>
    <w:rsid w:val="008E5857"/>
    <w:rsid w:val="008E621B"/>
    <w:rsid w:val="008E692D"/>
    <w:rsid w:val="008E71DE"/>
    <w:rsid w:val="008E7606"/>
    <w:rsid w:val="008E77B4"/>
    <w:rsid w:val="008F0F8A"/>
    <w:rsid w:val="008F1DAA"/>
    <w:rsid w:val="008F2CAC"/>
    <w:rsid w:val="008F3EBD"/>
    <w:rsid w:val="008F60B2"/>
    <w:rsid w:val="008F657E"/>
    <w:rsid w:val="008F7466"/>
    <w:rsid w:val="008F7C41"/>
    <w:rsid w:val="008F7FCB"/>
    <w:rsid w:val="00900BF5"/>
    <w:rsid w:val="00901F73"/>
    <w:rsid w:val="009029A9"/>
    <w:rsid w:val="009031E2"/>
    <w:rsid w:val="009048D9"/>
    <w:rsid w:val="00906333"/>
    <w:rsid w:val="009074E3"/>
    <w:rsid w:val="0090793B"/>
    <w:rsid w:val="00910675"/>
    <w:rsid w:val="0091276C"/>
    <w:rsid w:val="00914814"/>
    <w:rsid w:val="00915033"/>
    <w:rsid w:val="009165AC"/>
    <w:rsid w:val="00917088"/>
    <w:rsid w:val="009173FA"/>
    <w:rsid w:val="00920476"/>
    <w:rsid w:val="0092050C"/>
    <w:rsid w:val="0092053F"/>
    <w:rsid w:val="00920CF8"/>
    <w:rsid w:val="00921277"/>
    <w:rsid w:val="00921BD1"/>
    <w:rsid w:val="00921E25"/>
    <w:rsid w:val="00923391"/>
    <w:rsid w:val="0092340A"/>
    <w:rsid w:val="009241A8"/>
    <w:rsid w:val="00924A15"/>
    <w:rsid w:val="009252D9"/>
    <w:rsid w:val="00926634"/>
    <w:rsid w:val="00927828"/>
    <w:rsid w:val="009313D9"/>
    <w:rsid w:val="00933B8B"/>
    <w:rsid w:val="00934494"/>
    <w:rsid w:val="00934D2C"/>
    <w:rsid w:val="00934DAD"/>
    <w:rsid w:val="00935B7F"/>
    <w:rsid w:val="0093768F"/>
    <w:rsid w:val="009403DA"/>
    <w:rsid w:val="00941293"/>
    <w:rsid w:val="00941B53"/>
    <w:rsid w:val="00942427"/>
    <w:rsid w:val="00942638"/>
    <w:rsid w:val="00942691"/>
    <w:rsid w:val="00942A26"/>
    <w:rsid w:val="00946372"/>
    <w:rsid w:val="00947407"/>
    <w:rsid w:val="009475E5"/>
    <w:rsid w:val="009506AF"/>
    <w:rsid w:val="00950C17"/>
    <w:rsid w:val="00951D77"/>
    <w:rsid w:val="00951FAF"/>
    <w:rsid w:val="00952983"/>
    <w:rsid w:val="00953E0E"/>
    <w:rsid w:val="00954740"/>
    <w:rsid w:val="00954B3C"/>
    <w:rsid w:val="00955664"/>
    <w:rsid w:val="009559F1"/>
    <w:rsid w:val="00956755"/>
    <w:rsid w:val="0095687E"/>
    <w:rsid w:val="00957C55"/>
    <w:rsid w:val="00963ABC"/>
    <w:rsid w:val="00964C19"/>
    <w:rsid w:val="00965D21"/>
    <w:rsid w:val="00966496"/>
    <w:rsid w:val="00966E64"/>
    <w:rsid w:val="00967764"/>
    <w:rsid w:val="00967A22"/>
    <w:rsid w:val="009704AF"/>
    <w:rsid w:val="00970505"/>
    <w:rsid w:val="00970557"/>
    <w:rsid w:val="00970A83"/>
    <w:rsid w:val="00970B0E"/>
    <w:rsid w:val="00970BB9"/>
    <w:rsid w:val="009726EE"/>
    <w:rsid w:val="00972BA9"/>
    <w:rsid w:val="00973FF9"/>
    <w:rsid w:val="00974228"/>
    <w:rsid w:val="00974F8B"/>
    <w:rsid w:val="00975573"/>
    <w:rsid w:val="00976178"/>
    <w:rsid w:val="0097661F"/>
    <w:rsid w:val="00976628"/>
    <w:rsid w:val="00976D03"/>
    <w:rsid w:val="00977B30"/>
    <w:rsid w:val="00981343"/>
    <w:rsid w:val="00982F41"/>
    <w:rsid w:val="00982F91"/>
    <w:rsid w:val="00985090"/>
    <w:rsid w:val="009859CB"/>
    <w:rsid w:val="00985F6D"/>
    <w:rsid w:val="00986A4C"/>
    <w:rsid w:val="00987266"/>
    <w:rsid w:val="00987710"/>
    <w:rsid w:val="009904AB"/>
    <w:rsid w:val="00990B0C"/>
    <w:rsid w:val="00990D96"/>
    <w:rsid w:val="009914C1"/>
    <w:rsid w:val="00992030"/>
    <w:rsid w:val="00992D59"/>
    <w:rsid w:val="0099565E"/>
    <w:rsid w:val="00995688"/>
    <w:rsid w:val="009958A6"/>
    <w:rsid w:val="00995E45"/>
    <w:rsid w:val="00995F8A"/>
    <w:rsid w:val="00996456"/>
    <w:rsid w:val="009A04F5"/>
    <w:rsid w:val="009A1152"/>
    <w:rsid w:val="009A15EF"/>
    <w:rsid w:val="009A17D8"/>
    <w:rsid w:val="009A2A02"/>
    <w:rsid w:val="009A38A5"/>
    <w:rsid w:val="009A6CEE"/>
    <w:rsid w:val="009B118B"/>
    <w:rsid w:val="009B1737"/>
    <w:rsid w:val="009B2143"/>
    <w:rsid w:val="009B237A"/>
    <w:rsid w:val="009B2686"/>
    <w:rsid w:val="009B26D1"/>
    <w:rsid w:val="009B3D4B"/>
    <w:rsid w:val="009B4758"/>
    <w:rsid w:val="009B4BC8"/>
    <w:rsid w:val="009B4BDD"/>
    <w:rsid w:val="009B503B"/>
    <w:rsid w:val="009B532E"/>
    <w:rsid w:val="009B56B1"/>
    <w:rsid w:val="009B5B99"/>
    <w:rsid w:val="009B6EFC"/>
    <w:rsid w:val="009C112F"/>
    <w:rsid w:val="009C2DF8"/>
    <w:rsid w:val="009C31BF"/>
    <w:rsid w:val="009C430F"/>
    <w:rsid w:val="009C4F48"/>
    <w:rsid w:val="009C59A8"/>
    <w:rsid w:val="009C68B7"/>
    <w:rsid w:val="009C690B"/>
    <w:rsid w:val="009D0834"/>
    <w:rsid w:val="009D0971"/>
    <w:rsid w:val="009D0A1E"/>
    <w:rsid w:val="009D0BDC"/>
    <w:rsid w:val="009D2AE3"/>
    <w:rsid w:val="009D31FC"/>
    <w:rsid w:val="009D389D"/>
    <w:rsid w:val="009D3A12"/>
    <w:rsid w:val="009D3BB1"/>
    <w:rsid w:val="009D4ACE"/>
    <w:rsid w:val="009D52BC"/>
    <w:rsid w:val="009D7256"/>
    <w:rsid w:val="009D7D0A"/>
    <w:rsid w:val="009E018D"/>
    <w:rsid w:val="009E0540"/>
    <w:rsid w:val="009E09D9"/>
    <w:rsid w:val="009E1A17"/>
    <w:rsid w:val="009E26FB"/>
    <w:rsid w:val="009E361C"/>
    <w:rsid w:val="009E3BB0"/>
    <w:rsid w:val="009E67D1"/>
    <w:rsid w:val="009E6DE9"/>
    <w:rsid w:val="009E7248"/>
    <w:rsid w:val="009F00C2"/>
    <w:rsid w:val="009F01B1"/>
    <w:rsid w:val="009F0571"/>
    <w:rsid w:val="009F0DBB"/>
    <w:rsid w:val="009F10AA"/>
    <w:rsid w:val="009F11ED"/>
    <w:rsid w:val="009F1C94"/>
    <w:rsid w:val="009F297E"/>
    <w:rsid w:val="009F3887"/>
    <w:rsid w:val="009F4192"/>
    <w:rsid w:val="009F4227"/>
    <w:rsid w:val="009F4A8A"/>
    <w:rsid w:val="009F639E"/>
    <w:rsid w:val="009F732B"/>
    <w:rsid w:val="00A01485"/>
    <w:rsid w:val="00A01FE0"/>
    <w:rsid w:val="00A02BA1"/>
    <w:rsid w:val="00A03573"/>
    <w:rsid w:val="00A04E37"/>
    <w:rsid w:val="00A05030"/>
    <w:rsid w:val="00A06046"/>
    <w:rsid w:val="00A061DF"/>
    <w:rsid w:val="00A06DF9"/>
    <w:rsid w:val="00A072D2"/>
    <w:rsid w:val="00A074C0"/>
    <w:rsid w:val="00A07A33"/>
    <w:rsid w:val="00A10656"/>
    <w:rsid w:val="00A10E10"/>
    <w:rsid w:val="00A113C0"/>
    <w:rsid w:val="00A11589"/>
    <w:rsid w:val="00A12E38"/>
    <w:rsid w:val="00A12FA6"/>
    <w:rsid w:val="00A1339B"/>
    <w:rsid w:val="00A13D34"/>
    <w:rsid w:val="00A14261"/>
    <w:rsid w:val="00A143AF"/>
    <w:rsid w:val="00A1457F"/>
    <w:rsid w:val="00A14ABA"/>
    <w:rsid w:val="00A159EB"/>
    <w:rsid w:val="00A16224"/>
    <w:rsid w:val="00A16DDA"/>
    <w:rsid w:val="00A16F22"/>
    <w:rsid w:val="00A17F63"/>
    <w:rsid w:val="00A21EC8"/>
    <w:rsid w:val="00A23D1D"/>
    <w:rsid w:val="00A23DEB"/>
    <w:rsid w:val="00A24B41"/>
    <w:rsid w:val="00A24CB6"/>
    <w:rsid w:val="00A251D4"/>
    <w:rsid w:val="00A258FA"/>
    <w:rsid w:val="00A264B9"/>
    <w:rsid w:val="00A26CD2"/>
    <w:rsid w:val="00A27642"/>
    <w:rsid w:val="00A27667"/>
    <w:rsid w:val="00A304AA"/>
    <w:rsid w:val="00A321BB"/>
    <w:rsid w:val="00A32979"/>
    <w:rsid w:val="00A34000"/>
    <w:rsid w:val="00A34A67"/>
    <w:rsid w:val="00A34B7D"/>
    <w:rsid w:val="00A351D2"/>
    <w:rsid w:val="00A35CCC"/>
    <w:rsid w:val="00A36431"/>
    <w:rsid w:val="00A36F69"/>
    <w:rsid w:val="00A3709D"/>
    <w:rsid w:val="00A37462"/>
    <w:rsid w:val="00A3755D"/>
    <w:rsid w:val="00A37A40"/>
    <w:rsid w:val="00A401CE"/>
    <w:rsid w:val="00A4063D"/>
    <w:rsid w:val="00A4077C"/>
    <w:rsid w:val="00A41B10"/>
    <w:rsid w:val="00A41EC7"/>
    <w:rsid w:val="00A42218"/>
    <w:rsid w:val="00A423F8"/>
    <w:rsid w:val="00A44208"/>
    <w:rsid w:val="00A44CB2"/>
    <w:rsid w:val="00A459E1"/>
    <w:rsid w:val="00A45A72"/>
    <w:rsid w:val="00A45B8F"/>
    <w:rsid w:val="00A45F61"/>
    <w:rsid w:val="00A470E6"/>
    <w:rsid w:val="00A504B4"/>
    <w:rsid w:val="00A51B9F"/>
    <w:rsid w:val="00A51CFE"/>
    <w:rsid w:val="00A52296"/>
    <w:rsid w:val="00A5299F"/>
    <w:rsid w:val="00A54513"/>
    <w:rsid w:val="00A5472F"/>
    <w:rsid w:val="00A54FF5"/>
    <w:rsid w:val="00A55661"/>
    <w:rsid w:val="00A565C4"/>
    <w:rsid w:val="00A61993"/>
    <w:rsid w:val="00A6199A"/>
    <w:rsid w:val="00A61B70"/>
    <w:rsid w:val="00A61FA8"/>
    <w:rsid w:val="00A637F4"/>
    <w:rsid w:val="00A65485"/>
    <w:rsid w:val="00A65BA9"/>
    <w:rsid w:val="00A66E05"/>
    <w:rsid w:val="00A67E94"/>
    <w:rsid w:val="00A70753"/>
    <w:rsid w:val="00A712D2"/>
    <w:rsid w:val="00A72017"/>
    <w:rsid w:val="00A7436F"/>
    <w:rsid w:val="00A7554B"/>
    <w:rsid w:val="00A756D7"/>
    <w:rsid w:val="00A7597D"/>
    <w:rsid w:val="00A771B7"/>
    <w:rsid w:val="00A77B04"/>
    <w:rsid w:val="00A81582"/>
    <w:rsid w:val="00A82559"/>
    <w:rsid w:val="00A82C8A"/>
    <w:rsid w:val="00A82DC4"/>
    <w:rsid w:val="00A8346B"/>
    <w:rsid w:val="00A84571"/>
    <w:rsid w:val="00A84854"/>
    <w:rsid w:val="00A852FF"/>
    <w:rsid w:val="00A85748"/>
    <w:rsid w:val="00A86C9A"/>
    <w:rsid w:val="00A87337"/>
    <w:rsid w:val="00A90A55"/>
    <w:rsid w:val="00A90C97"/>
    <w:rsid w:val="00A9114C"/>
    <w:rsid w:val="00A9123A"/>
    <w:rsid w:val="00A914BF"/>
    <w:rsid w:val="00A91B99"/>
    <w:rsid w:val="00A93579"/>
    <w:rsid w:val="00A941BB"/>
    <w:rsid w:val="00A95520"/>
    <w:rsid w:val="00A955D4"/>
    <w:rsid w:val="00A960C8"/>
    <w:rsid w:val="00A96604"/>
    <w:rsid w:val="00A96970"/>
    <w:rsid w:val="00A971B1"/>
    <w:rsid w:val="00AA03DF"/>
    <w:rsid w:val="00AA1059"/>
    <w:rsid w:val="00AA1A50"/>
    <w:rsid w:val="00AA1B4F"/>
    <w:rsid w:val="00AA1D82"/>
    <w:rsid w:val="00AA21D8"/>
    <w:rsid w:val="00AA2DD4"/>
    <w:rsid w:val="00AA54F3"/>
    <w:rsid w:val="00AA585C"/>
    <w:rsid w:val="00AA6B43"/>
    <w:rsid w:val="00AB01A8"/>
    <w:rsid w:val="00AB02A1"/>
    <w:rsid w:val="00AB03B1"/>
    <w:rsid w:val="00AB03CD"/>
    <w:rsid w:val="00AB0B41"/>
    <w:rsid w:val="00AB240C"/>
    <w:rsid w:val="00AB367A"/>
    <w:rsid w:val="00AB56AD"/>
    <w:rsid w:val="00AC01C7"/>
    <w:rsid w:val="00AC01D1"/>
    <w:rsid w:val="00AC02B6"/>
    <w:rsid w:val="00AC054C"/>
    <w:rsid w:val="00AC1CCE"/>
    <w:rsid w:val="00AC3477"/>
    <w:rsid w:val="00AC52A5"/>
    <w:rsid w:val="00AC6EFD"/>
    <w:rsid w:val="00AC7151"/>
    <w:rsid w:val="00AC7788"/>
    <w:rsid w:val="00AD02E0"/>
    <w:rsid w:val="00AD0A11"/>
    <w:rsid w:val="00AD4412"/>
    <w:rsid w:val="00AD460A"/>
    <w:rsid w:val="00AD4770"/>
    <w:rsid w:val="00AD4A4E"/>
    <w:rsid w:val="00AD565E"/>
    <w:rsid w:val="00AD6459"/>
    <w:rsid w:val="00AD6A05"/>
    <w:rsid w:val="00AD7216"/>
    <w:rsid w:val="00AE0386"/>
    <w:rsid w:val="00AE0700"/>
    <w:rsid w:val="00AE2448"/>
    <w:rsid w:val="00AE272B"/>
    <w:rsid w:val="00AE3E3A"/>
    <w:rsid w:val="00AE44DB"/>
    <w:rsid w:val="00AE73F0"/>
    <w:rsid w:val="00AE77B4"/>
    <w:rsid w:val="00AE7C1A"/>
    <w:rsid w:val="00AE7DF8"/>
    <w:rsid w:val="00AE7FE6"/>
    <w:rsid w:val="00AF020A"/>
    <w:rsid w:val="00AF0D9C"/>
    <w:rsid w:val="00AF13AB"/>
    <w:rsid w:val="00AF1D36"/>
    <w:rsid w:val="00AF280B"/>
    <w:rsid w:val="00AF29E2"/>
    <w:rsid w:val="00AF30D2"/>
    <w:rsid w:val="00AF3E14"/>
    <w:rsid w:val="00AF5317"/>
    <w:rsid w:val="00AF5431"/>
    <w:rsid w:val="00AF5D6A"/>
    <w:rsid w:val="00AF5F75"/>
    <w:rsid w:val="00AF6001"/>
    <w:rsid w:val="00AF616D"/>
    <w:rsid w:val="00AF666D"/>
    <w:rsid w:val="00AF6D52"/>
    <w:rsid w:val="00B01A16"/>
    <w:rsid w:val="00B03CD1"/>
    <w:rsid w:val="00B04A29"/>
    <w:rsid w:val="00B04F01"/>
    <w:rsid w:val="00B06815"/>
    <w:rsid w:val="00B075F5"/>
    <w:rsid w:val="00B075FB"/>
    <w:rsid w:val="00B077EC"/>
    <w:rsid w:val="00B07F45"/>
    <w:rsid w:val="00B1021A"/>
    <w:rsid w:val="00B11448"/>
    <w:rsid w:val="00B129B9"/>
    <w:rsid w:val="00B147C0"/>
    <w:rsid w:val="00B1481A"/>
    <w:rsid w:val="00B15A1F"/>
    <w:rsid w:val="00B15FE9"/>
    <w:rsid w:val="00B1600E"/>
    <w:rsid w:val="00B160BD"/>
    <w:rsid w:val="00B167F8"/>
    <w:rsid w:val="00B20336"/>
    <w:rsid w:val="00B20C30"/>
    <w:rsid w:val="00B2148A"/>
    <w:rsid w:val="00B21E96"/>
    <w:rsid w:val="00B220C2"/>
    <w:rsid w:val="00B24A3A"/>
    <w:rsid w:val="00B25200"/>
    <w:rsid w:val="00B25B32"/>
    <w:rsid w:val="00B25B62"/>
    <w:rsid w:val="00B270E7"/>
    <w:rsid w:val="00B27D2D"/>
    <w:rsid w:val="00B314AC"/>
    <w:rsid w:val="00B318F5"/>
    <w:rsid w:val="00B32202"/>
    <w:rsid w:val="00B323CF"/>
    <w:rsid w:val="00B32616"/>
    <w:rsid w:val="00B32CB1"/>
    <w:rsid w:val="00B33128"/>
    <w:rsid w:val="00B34870"/>
    <w:rsid w:val="00B354FB"/>
    <w:rsid w:val="00B36C42"/>
    <w:rsid w:val="00B37429"/>
    <w:rsid w:val="00B37671"/>
    <w:rsid w:val="00B42018"/>
    <w:rsid w:val="00B420D2"/>
    <w:rsid w:val="00B42AD1"/>
    <w:rsid w:val="00B42EA7"/>
    <w:rsid w:val="00B43F74"/>
    <w:rsid w:val="00B45284"/>
    <w:rsid w:val="00B45DF3"/>
    <w:rsid w:val="00B500E3"/>
    <w:rsid w:val="00B51928"/>
    <w:rsid w:val="00B5205E"/>
    <w:rsid w:val="00B52598"/>
    <w:rsid w:val="00B527DE"/>
    <w:rsid w:val="00B530E7"/>
    <w:rsid w:val="00B5337C"/>
    <w:rsid w:val="00B53F51"/>
    <w:rsid w:val="00B53FDE"/>
    <w:rsid w:val="00B5491C"/>
    <w:rsid w:val="00B54970"/>
    <w:rsid w:val="00B55939"/>
    <w:rsid w:val="00B55C2D"/>
    <w:rsid w:val="00B56397"/>
    <w:rsid w:val="00B6027B"/>
    <w:rsid w:val="00B60799"/>
    <w:rsid w:val="00B60D28"/>
    <w:rsid w:val="00B62543"/>
    <w:rsid w:val="00B62BA6"/>
    <w:rsid w:val="00B62F61"/>
    <w:rsid w:val="00B6379F"/>
    <w:rsid w:val="00B65EDB"/>
    <w:rsid w:val="00B67AFF"/>
    <w:rsid w:val="00B67FC8"/>
    <w:rsid w:val="00B70B59"/>
    <w:rsid w:val="00B70EFC"/>
    <w:rsid w:val="00B70F77"/>
    <w:rsid w:val="00B71234"/>
    <w:rsid w:val="00B7167C"/>
    <w:rsid w:val="00B728D2"/>
    <w:rsid w:val="00B73657"/>
    <w:rsid w:val="00B7400E"/>
    <w:rsid w:val="00B740B0"/>
    <w:rsid w:val="00B75354"/>
    <w:rsid w:val="00B82415"/>
    <w:rsid w:val="00B827C0"/>
    <w:rsid w:val="00B855D5"/>
    <w:rsid w:val="00B87F53"/>
    <w:rsid w:val="00B9061C"/>
    <w:rsid w:val="00B91292"/>
    <w:rsid w:val="00B919A4"/>
    <w:rsid w:val="00B9249E"/>
    <w:rsid w:val="00B92F93"/>
    <w:rsid w:val="00B93557"/>
    <w:rsid w:val="00B937F0"/>
    <w:rsid w:val="00B941F6"/>
    <w:rsid w:val="00B94972"/>
    <w:rsid w:val="00B94D18"/>
    <w:rsid w:val="00B95024"/>
    <w:rsid w:val="00B9518D"/>
    <w:rsid w:val="00B9526B"/>
    <w:rsid w:val="00B95C34"/>
    <w:rsid w:val="00B96E96"/>
    <w:rsid w:val="00BA0C62"/>
    <w:rsid w:val="00BA1090"/>
    <w:rsid w:val="00BA1735"/>
    <w:rsid w:val="00BA19FA"/>
    <w:rsid w:val="00BA1DB5"/>
    <w:rsid w:val="00BA29D2"/>
    <w:rsid w:val="00BA4288"/>
    <w:rsid w:val="00BA651E"/>
    <w:rsid w:val="00BA6CB5"/>
    <w:rsid w:val="00BA7EA1"/>
    <w:rsid w:val="00BB2382"/>
    <w:rsid w:val="00BB2647"/>
    <w:rsid w:val="00BB3A56"/>
    <w:rsid w:val="00BB48E5"/>
    <w:rsid w:val="00BB4C83"/>
    <w:rsid w:val="00BB54B8"/>
    <w:rsid w:val="00BB5607"/>
    <w:rsid w:val="00BB5ACA"/>
    <w:rsid w:val="00BB627F"/>
    <w:rsid w:val="00BB6C70"/>
    <w:rsid w:val="00BB7CDF"/>
    <w:rsid w:val="00BC04E2"/>
    <w:rsid w:val="00BC2934"/>
    <w:rsid w:val="00BC3823"/>
    <w:rsid w:val="00BC4129"/>
    <w:rsid w:val="00BC44E9"/>
    <w:rsid w:val="00BC49B3"/>
    <w:rsid w:val="00BC4A78"/>
    <w:rsid w:val="00BC4BB5"/>
    <w:rsid w:val="00BC5841"/>
    <w:rsid w:val="00BC6485"/>
    <w:rsid w:val="00BC765E"/>
    <w:rsid w:val="00BC779A"/>
    <w:rsid w:val="00BD2760"/>
    <w:rsid w:val="00BD4A4C"/>
    <w:rsid w:val="00BD5305"/>
    <w:rsid w:val="00BD60B4"/>
    <w:rsid w:val="00BD796B"/>
    <w:rsid w:val="00BE0527"/>
    <w:rsid w:val="00BE0656"/>
    <w:rsid w:val="00BE14FB"/>
    <w:rsid w:val="00BE282D"/>
    <w:rsid w:val="00BE40C0"/>
    <w:rsid w:val="00BE466E"/>
    <w:rsid w:val="00BE52E3"/>
    <w:rsid w:val="00BE5F4A"/>
    <w:rsid w:val="00BE5FC9"/>
    <w:rsid w:val="00BE7AEF"/>
    <w:rsid w:val="00BF09B0"/>
    <w:rsid w:val="00BF1544"/>
    <w:rsid w:val="00BF1B53"/>
    <w:rsid w:val="00BF246D"/>
    <w:rsid w:val="00BF24B8"/>
    <w:rsid w:val="00BF2BAC"/>
    <w:rsid w:val="00BF2D65"/>
    <w:rsid w:val="00BF496F"/>
    <w:rsid w:val="00BF4EE0"/>
    <w:rsid w:val="00BF614B"/>
    <w:rsid w:val="00BF6C4F"/>
    <w:rsid w:val="00C0058B"/>
    <w:rsid w:val="00C02179"/>
    <w:rsid w:val="00C0264F"/>
    <w:rsid w:val="00C0296D"/>
    <w:rsid w:val="00C04A42"/>
    <w:rsid w:val="00C05F92"/>
    <w:rsid w:val="00C06483"/>
    <w:rsid w:val="00C06F06"/>
    <w:rsid w:val="00C07DB6"/>
    <w:rsid w:val="00C1013D"/>
    <w:rsid w:val="00C11125"/>
    <w:rsid w:val="00C11BC1"/>
    <w:rsid w:val="00C13738"/>
    <w:rsid w:val="00C148EF"/>
    <w:rsid w:val="00C14D52"/>
    <w:rsid w:val="00C15D78"/>
    <w:rsid w:val="00C15E80"/>
    <w:rsid w:val="00C161B0"/>
    <w:rsid w:val="00C16311"/>
    <w:rsid w:val="00C16F55"/>
    <w:rsid w:val="00C176D1"/>
    <w:rsid w:val="00C20FAD"/>
    <w:rsid w:val="00C21069"/>
    <w:rsid w:val="00C2375F"/>
    <w:rsid w:val="00C247CB"/>
    <w:rsid w:val="00C24DA6"/>
    <w:rsid w:val="00C24DBE"/>
    <w:rsid w:val="00C2643E"/>
    <w:rsid w:val="00C32E66"/>
    <w:rsid w:val="00C3355F"/>
    <w:rsid w:val="00C3569A"/>
    <w:rsid w:val="00C35D5B"/>
    <w:rsid w:val="00C35DEE"/>
    <w:rsid w:val="00C40253"/>
    <w:rsid w:val="00C405A1"/>
    <w:rsid w:val="00C43F48"/>
    <w:rsid w:val="00C444BE"/>
    <w:rsid w:val="00C448FF"/>
    <w:rsid w:val="00C45E57"/>
    <w:rsid w:val="00C47C20"/>
    <w:rsid w:val="00C50CC2"/>
    <w:rsid w:val="00C51F2F"/>
    <w:rsid w:val="00C5277F"/>
    <w:rsid w:val="00C528C2"/>
    <w:rsid w:val="00C52F29"/>
    <w:rsid w:val="00C54CAC"/>
    <w:rsid w:val="00C558AF"/>
    <w:rsid w:val="00C56433"/>
    <w:rsid w:val="00C56A35"/>
    <w:rsid w:val="00C56CE6"/>
    <w:rsid w:val="00C57244"/>
    <w:rsid w:val="00C5745F"/>
    <w:rsid w:val="00C60005"/>
    <w:rsid w:val="00C61A98"/>
    <w:rsid w:val="00C626DA"/>
    <w:rsid w:val="00C627B1"/>
    <w:rsid w:val="00C62D39"/>
    <w:rsid w:val="00C631E9"/>
    <w:rsid w:val="00C63201"/>
    <w:rsid w:val="00C646C4"/>
    <w:rsid w:val="00C64E62"/>
    <w:rsid w:val="00C651D5"/>
    <w:rsid w:val="00C65CCC"/>
    <w:rsid w:val="00C66E4B"/>
    <w:rsid w:val="00C70BB7"/>
    <w:rsid w:val="00C716E7"/>
    <w:rsid w:val="00C7618F"/>
    <w:rsid w:val="00C765A9"/>
    <w:rsid w:val="00C77EA5"/>
    <w:rsid w:val="00C77EE0"/>
    <w:rsid w:val="00C80565"/>
    <w:rsid w:val="00C8162D"/>
    <w:rsid w:val="00C82D9F"/>
    <w:rsid w:val="00C83A0B"/>
    <w:rsid w:val="00C83D3A"/>
    <w:rsid w:val="00C842D0"/>
    <w:rsid w:val="00C84ED1"/>
    <w:rsid w:val="00C863E3"/>
    <w:rsid w:val="00C876B2"/>
    <w:rsid w:val="00C87BBF"/>
    <w:rsid w:val="00C9038F"/>
    <w:rsid w:val="00C91506"/>
    <w:rsid w:val="00C91A1B"/>
    <w:rsid w:val="00C91AE8"/>
    <w:rsid w:val="00C92245"/>
    <w:rsid w:val="00C9244B"/>
    <w:rsid w:val="00C925CD"/>
    <w:rsid w:val="00C92AAB"/>
    <w:rsid w:val="00C93482"/>
    <w:rsid w:val="00C93611"/>
    <w:rsid w:val="00C94F71"/>
    <w:rsid w:val="00C975AF"/>
    <w:rsid w:val="00C97DD6"/>
    <w:rsid w:val="00CA0304"/>
    <w:rsid w:val="00CA1163"/>
    <w:rsid w:val="00CA120F"/>
    <w:rsid w:val="00CA1A82"/>
    <w:rsid w:val="00CA20D6"/>
    <w:rsid w:val="00CA2435"/>
    <w:rsid w:val="00CA25D8"/>
    <w:rsid w:val="00CA4068"/>
    <w:rsid w:val="00CA67C7"/>
    <w:rsid w:val="00CA75A7"/>
    <w:rsid w:val="00CB04D2"/>
    <w:rsid w:val="00CB0D6C"/>
    <w:rsid w:val="00CB136C"/>
    <w:rsid w:val="00CB37F8"/>
    <w:rsid w:val="00CB5096"/>
    <w:rsid w:val="00CB60A8"/>
    <w:rsid w:val="00CB7DC3"/>
    <w:rsid w:val="00CC0019"/>
    <w:rsid w:val="00CC2E2B"/>
    <w:rsid w:val="00CC358E"/>
    <w:rsid w:val="00CC4389"/>
    <w:rsid w:val="00CC4D9F"/>
    <w:rsid w:val="00CC5624"/>
    <w:rsid w:val="00CC5CC3"/>
    <w:rsid w:val="00CC7BB4"/>
    <w:rsid w:val="00CD0E2F"/>
    <w:rsid w:val="00CD1D49"/>
    <w:rsid w:val="00CD2F20"/>
    <w:rsid w:val="00CD5E08"/>
    <w:rsid w:val="00CD6B20"/>
    <w:rsid w:val="00CE013F"/>
    <w:rsid w:val="00CE08B7"/>
    <w:rsid w:val="00CE1339"/>
    <w:rsid w:val="00CE1488"/>
    <w:rsid w:val="00CE210A"/>
    <w:rsid w:val="00CE2121"/>
    <w:rsid w:val="00CE32F6"/>
    <w:rsid w:val="00CE3733"/>
    <w:rsid w:val="00CE3DF9"/>
    <w:rsid w:val="00CE5131"/>
    <w:rsid w:val="00CE61CC"/>
    <w:rsid w:val="00CE6E42"/>
    <w:rsid w:val="00CE7480"/>
    <w:rsid w:val="00CE7A34"/>
    <w:rsid w:val="00CE7B27"/>
    <w:rsid w:val="00CF0A66"/>
    <w:rsid w:val="00CF181F"/>
    <w:rsid w:val="00CF20B7"/>
    <w:rsid w:val="00CF2724"/>
    <w:rsid w:val="00CF2A09"/>
    <w:rsid w:val="00CF38F7"/>
    <w:rsid w:val="00CF5ABD"/>
    <w:rsid w:val="00CF6692"/>
    <w:rsid w:val="00CF6BF0"/>
    <w:rsid w:val="00CF7441"/>
    <w:rsid w:val="00CF78EF"/>
    <w:rsid w:val="00D0049A"/>
    <w:rsid w:val="00D00D16"/>
    <w:rsid w:val="00D022E6"/>
    <w:rsid w:val="00D037C8"/>
    <w:rsid w:val="00D03C6C"/>
    <w:rsid w:val="00D03E9D"/>
    <w:rsid w:val="00D04760"/>
    <w:rsid w:val="00D04793"/>
    <w:rsid w:val="00D04A95"/>
    <w:rsid w:val="00D06288"/>
    <w:rsid w:val="00D068C7"/>
    <w:rsid w:val="00D11BCE"/>
    <w:rsid w:val="00D128A4"/>
    <w:rsid w:val="00D137F5"/>
    <w:rsid w:val="00D13E1C"/>
    <w:rsid w:val="00D15131"/>
    <w:rsid w:val="00D15C88"/>
    <w:rsid w:val="00D16328"/>
    <w:rsid w:val="00D16480"/>
    <w:rsid w:val="00D16FA2"/>
    <w:rsid w:val="00D16FB4"/>
    <w:rsid w:val="00D17012"/>
    <w:rsid w:val="00D1750B"/>
    <w:rsid w:val="00D20014"/>
    <w:rsid w:val="00D20052"/>
    <w:rsid w:val="00D20954"/>
    <w:rsid w:val="00D20A29"/>
    <w:rsid w:val="00D21034"/>
    <w:rsid w:val="00D21782"/>
    <w:rsid w:val="00D21C39"/>
    <w:rsid w:val="00D21FC6"/>
    <w:rsid w:val="00D2243A"/>
    <w:rsid w:val="00D22835"/>
    <w:rsid w:val="00D22989"/>
    <w:rsid w:val="00D22F18"/>
    <w:rsid w:val="00D23B5B"/>
    <w:rsid w:val="00D2573E"/>
    <w:rsid w:val="00D27088"/>
    <w:rsid w:val="00D274B6"/>
    <w:rsid w:val="00D2797B"/>
    <w:rsid w:val="00D31243"/>
    <w:rsid w:val="00D31C03"/>
    <w:rsid w:val="00D31FFC"/>
    <w:rsid w:val="00D328F9"/>
    <w:rsid w:val="00D33393"/>
    <w:rsid w:val="00D33D36"/>
    <w:rsid w:val="00D34621"/>
    <w:rsid w:val="00D34D94"/>
    <w:rsid w:val="00D35217"/>
    <w:rsid w:val="00D35EA6"/>
    <w:rsid w:val="00D4076B"/>
    <w:rsid w:val="00D40827"/>
    <w:rsid w:val="00D409E2"/>
    <w:rsid w:val="00D40AB3"/>
    <w:rsid w:val="00D41297"/>
    <w:rsid w:val="00D427D7"/>
    <w:rsid w:val="00D4359F"/>
    <w:rsid w:val="00D43F26"/>
    <w:rsid w:val="00D44E62"/>
    <w:rsid w:val="00D4550F"/>
    <w:rsid w:val="00D4711F"/>
    <w:rsid w:val="00D4720A"/>
    <w:rsid w:val="00D47672"/>
    <w:rsid w:val="00D51570"/>
    <w:rsid w:val="00D52EF7"/>
    <w:rsid w:val="00D53B44"/>
    <w:rsid w:val="00D5558F"/>
    <w:rsid w:val="00D556AD"/>
    <w:rsid w:val="00D574EB"/>
    <w:rsid w:val="00D5761A"/>
    <w:rsid w:val="00D60381"/>
    <w:rsid w:val="00D608D2"/>
    <w:rsid w:val="00D616DE"/>
    <w:rsid w:val="00D61B19"/>
    <w:rsid w:val="00D62201"/>
    <w:rsid w:val="00D6230C"/>
    <w:rsid w:val="00D64391"/>
    <w:rsid w:val="00D651D1"/>
    <w:rsid w:val="00D666C5"/>
    <w:rsid w:val="00D66E07"/>
    <w:rsid w:val="00D67140"/>
    <w:rsid w:val="00D672B3"/>
    <w:rsid w:val="00D67321"/>
    <w:rsid w:val="00D71148"/>
    <w:rsid w:val="00D717BB"/>
    <w:rsid w:val="00D7226B"/>
    <w:rsid w:val="00D72707"/>
    <w:rsid w:val="00D7298B"/>
    <w:rsid w:val="00D729EE"/>
    <w:rsid w:val="00D74B15"/>
    <w:rsid w:val="00D754C4"/>
    <w:rsid w:val="00D754D9"/>
    <w:rsid w:val="00D75A9C"/>
    <w:rsid w:val="00D76D67"/>
    <w:rsid w:val="00D77743"/>
    <w:rsid w:val="00D77AE6"/>
    <w:rsid w:val="00D809D6"/>
    <w:rsid w:val="00D80C59"/>
    <w:rsid w:val="00D80D7B"/>
    <w:rsid w:val="00D819A1"/>
    <w:rsid w:val="00D83D3D"/>
    <w:rsid w:val="00D8559B"/>
    <w:rsid w:val="00D85A99"/>
    <w:rsid w:val="00D9074D"/>
    <w:rsid w:val="00D90871"/>
    <w:rsid w:val="00D9144E"/>
    <w:rsid w:val="00D9155F"/>
    <w:rsid w:val="00D915F6"/>
    <w:rsid w:val="00D9403F"/>
    <w:rsid w:val="00D9577A"/>
    <w:rsid w:val="00D959B4"/>
    <w:rsid w:val="00DA0F96"/>
    <w:rsid w:val="00DA1AA3"/>
    <w:rsid w:val="00DA1ECA"/>
    <w:rsid w:val="00DA21B5"/>
    <w:rsid w:val="00DA231E"/>
    <w:rsid w:val="00DA28CD"/>
    <w:rsid w:val="00DA2CA0"/>
    <w:rsid w:val="00DA44DE"/>
    <w:rsid w:val="00DA4E5C"/>
    <w:rsid w:val="00DA542E"/>
    <w:rsid w:val="00DA79BA"/>
    <w:rsid w:val="00DB02E1"/>
    <w:rsid w:val="00DB1038"/>
    <w:rsid w:val="00DB10BA"/>
    <w:rsid w:val="00DB1E9B"/>
    <w:rsid w:val="00DB21D8"/>
    <w:rsid w:val="00DB2F0A"/>
    <w:rsid w:val="00DB3F23"/>
    <w:rsid w:val="00DB5E9C"/>
    <w:rsid w:val="00DB620A"/>
    <w:rsid w:val="00DC05C2"/>
    <w:rsid w:val="00DC0E53"/>
    <w:rsid w:val="00DC1591"/>
    <w:rsid w:val="00DC161E"/>
    <w:rsid w:val="00DC269F"/>
    <w:rsid w:val="00DC3832"/>
    <w:rsid w:val="00DC738E"/>
    <w:rsid w:val="00DC776F"/>
    <w:rsid w:val="00DC7798"/>
    <w:rsid w:val="00DC7A51"/>
    <w:rsid w:val="00DD1077"/>
    <w:rsid w:val="00DD166B"/>
    <w:rsid w:val="00DD1C51"/>
    <w:rsid w:val="00DD1F39"/>
    <w:rsid w:val="00DD3465"/>
    <w:rsid w:val="00DD3B1E"/>
    <w:rsid w:val="00DD3EC0"/>
    <w:rsid w:val="00DD4DB7"/>
    <w:rsid w:val="00DD69DE"/>
    <w:rsid w:val="00DD76F4"/>
    <w:rsid w:val="00DD788A"/>
    <w:rsid w:val="00DE0969"/>
    <w:rsid w:val="00DE119D"/>
    <w:rsid w:val="00DE3378"/>
    <w:rsid w:val="00DE4859"/>
    <w:rsid w:val="00DE5B5F"/>
    <w:rsid w:val="00DE5DC3"/>
    <w:rsid w:val="00DE7812"/>
    <w:rsid w:val="00DF00E0"/>
    <w:rsid w:val="00DF2BCE"/>
    <w:rsid w:val="00DF3061"/>
    <w:rsid w:val="00DF41CF"/>
    <w:rsid w:val="00DF5318"/>
    <w:rsid w:val="00DF6584"/>
    <w:rsid w:val="00DF683B"/>
    <w:rsid w:val="00E00696"/>
    <w:rsid w:val="00E00E30"/>
    <w:rsid w:val="00E01D68"/>
    <w:rsid w:val="00E0229D"/>
    <w:rsid w:val="00E03651"/>
    <w:rsid w:val="00E03808"/>
    <w:rsid w:val="00E04D83"/>
    <w:rsid w:val="00E060C2"/>
    <w:rsid w:val="00E06324"/>
    <w:rsid w:val="00E071B3"/>
    <w:rsid w:val="00E07414"/>
    <w:rsid w:val="00E07450"/>
    <w:rsid w:val="00E10230"/>
    <w:rsid w:val="00E10380"/>
    <w:rsid w:val="00E1104A"/>
    <w:rsid w:val="00E118A5"/>
    <w:rsid w:val="00E12F98"/>
    <w:rsid w:val="00E12FB0"/>
    <w:rsid w:val="00E1432F"/>
    <w:rsid w:val="00E14814"/>
    <w:rsid w:val="00E1591B"/>
    <w:rsid w:val="00E16A50"/>
    <w:rsid w:val="00E16C11"/>
    <w:rsid w:val="00E16F65"/>
    <w:rsid w:val="00E17D79"/>
    <w:rsid w:val="00E22304"/>
    <w:rsid w:val="00E22EAE"/>
    <w:rsid w:val="00E2317C"/>
    <w:rsid w:val="00E23463"/>
    <w:rsid w:val="00E2462F"/>
    <w:rsid w:val="00E249D5"/>
    <w:rsid w:val="00E24E16"/>
    <w:rsid w:val="00E26F73"/>
    <w:rsid w:val="00E271E3"/>
    <w:rsid w:val="00E33C68"/>
    <w:rsid w:val="00E34EEB"/>
    <w:rsid w:val="00E3687C"/>
    <w:rsid w:val="00E37A42"/>
    <w:rsid w:val="00E414A2"/>
    <w:rsid w:val="00E418F4"/>
    <w:rsid w:val="00E444E4"/>
    <w:rsid w:val="00E44EB9"/>
    <w:rsid w:val="00E45A09"/>
    <w:rsid w:val="00E45D6E"/>
    <w:rsid w:val="00E45D9D"/>
    <w:rsid w:val="00E46358"/>
    <w:rsid w:val="00E469BD"/>
    <w:rsid w:val="00E46CC9"/>
    <w:rsid w:val="00E471DC"/>
    <w:rsid w:val="00E50EB4"/>
    <w:rsid w:val="00E532FC"/>
    <w:rsid w:val="00E53588"/>
    <w:rsid w:val="00E5483E"/>
    <w:rsid w:val="00E54FD6"/>
    <w:rsid w:val="00E55130"/>
    <w:rsid w:val="00E559B4"/>
    <w:rsid w:val="00E55BB0"/>
    <w:rsid w:val="00E56E7A"/>
    <w:rsid w:val="00E609E5"/>
    <w:rsid w:val="00E60F27"/>
    <w:rsid w:val="00E61B65"/>
    <w:rsid w:val="00E62F33"/>
    <w:rsid w:val="00E631D5"/>
    <w:rsid w:val="00E639F5"/>
    <w:rsid w:val="00E64D93"/>
    <w:rsid w:val="00E65583"/>
    <w:rsid w:val="00E65EDB"/>
    <w:rsid w:val="00E66927"/>
    <w:rsid w:val="00E677B8"/>
    <w:rsid w:val="00E67851"/>
    <w:rsid w:val="00E67FA1"/>
    <w:rsid w:val="00E7387D"/>
    <w:rsid w:val="00E73D53"/>
    <w:rsid w:val="00E74FDA"/>
    <w:rsid w:val="00E75111"/>
    <w:rsid w:val="00E75272"/>
    <w:rsid w:val="00E7630A"/>
    <w:rsid w:val="00E7637E"/>
    <w:rsid w:val="00E7680F"/>
    <w:rsid w:val="00E77296"/>
    <w:rsid w:val="00E7737B"/>
    <w:rsid w:val="00E81FB4"/>
    <w:rsid w:val="00E82182"/>
    <w:rsid w:val="00E827BD"/>
    <w:rsid w:val="00E833E2"/>
    <w:rsid w:val="00E84C5A"/>
    <w:rsid w:val="00E85D50"/>
    <w:rsid w:val="00E86527"/>
    <w:rsid w:val="00E87F26"/>
    <w:rsid w:val="00E91BE9"/>
    <w:rsid w:val="00E92CAE"/>
    <w:rsid w:val="00E93763"/>
    <w:rsid w:val="00E9417C"/>
    <w:rsid w:val="00E95452"/>
    <w:rsid w:val="00E96C4C"/>
    <w:rsid w:val="00E9733B"/>
    <w:rsid w:val="00EA0322"/>
    <w:rsid w:val="00EA2468"/>
    <w:rsid w:val="00EA2AAE"/>
    <w:rsid w:val="00EA2D20"/>
    <w:rsid w:val="00EA2EC0"/>
    <w:rsid w:val="00EA36D7"/>
    <w:rsid w:val="00EA3C69"/>
    <w:rsid w:val="00EA427A"/>
    <w:rsid w:val="00EA5594"/>
    <w:rsid w:val="00EA5BB2"/>
    <w:rsid w:val="00EA6133"/>
    <w:rsid w:val="00EA723B"/>
    <w:rsid w:val="00EB057D"/>
    <w:rsid w:val="00EB05AC"/>
    <w:rsid w:val="00EB0D80"/>
    <w:rsid w:val="00EB2242"/>
    <w:rsid w:val="00EB2626"/>
    <w:rsid w:val="00EB29E4"/>
    <w:rsid w:val="00EB4160"/>
    <w:rsid w:val="00EB48C6"/>
    <w:rsid w:val="00EB6350"/>
    <w:rsid w:val="00EB687A"/>
    <w:rsid w:val="00EB7A50"/>
    <w:rsid w:val="00EC03B0"/>
    <w:rsid w:val="00EC099C"/>
    <w:rsid w:val="00EC170E"/>
    <w:rsid w:val="00EC2A87"/>
    <w:rsid w:val="00EC2F62"/>
    <w:rsid w:val="00EC3754"/>
    <w:rsid w:val="00EC45DE"/>
    <w:rsid w:val="00EC47C7"/>
    <w:rsid w:val="00EC5862"/>
    <w:rsid w:val="00EC62EB"/>
    <w:rsid w:val="00EC6E9F"/>
    <w:rsid w:val="00EC7103"/>
    <w:rsid w:val="00EC716C"/>
    <w:rsid w:val="00EC748B"/>
    <w:rsid w:val="00EC758B"/>
    <w:rsid w:val="00ED0708"/>
    <w:rsid w:val="00ED0D0F"/>
    <w:rsid w:val="00ED1579"/>
    <w:rsid w:val="00ED415C"/>
    <w:rsid w:val="00ED44F0"/>
    <w:rsid w:val="00ED4B33"/>
    <w:rsid w:val="00ED4ECC"/>
    <w:rsid w:val="00ED784D"/>
    <w:rsid w:val="00ED7DD6"/>
    <w:rsid w:val="00EE060B"/>
    <w:rsid w:val="00EE1258"/>
    <w:rsid w:val="00EE15A1"/>
    <w:rsid w:val="00EE1637"/>
    <w:rsid w:val="00EE1903"/>
    <w:rsid w:val="00EE1F5E"/>
    <w:rsid w:val="00EE24D0"/>
    <w:rsid w:val="00EE2A7C"/>
    <w:rsid w:val="00EE2C42"/>
    <w:rsid w:val="00EE341B"/>
    <w:rsid w:val="00EE3F1B"/>
    <w:rsid w:val="00EE4453"/>
    <w:rsid w:val="00EE452C"/>
    <w:rsid w:val="00EE5FCE"/>
    <w:rsid w:val="00EE66D3"/>
    <w:rsid w:val="00EE6BBD"/>
    <w:rsid w:val="00EE6C90"/>
    <w:rsid w:val="00EE6E1E"/>
    <w:rsid w:val="00EE705F"/>
    <w:rsid w:val="00EE7439"/>
    <w:rsid w:val="00EE79CB"/>
    <w:rsid w:val="00EF088C"/>
    <w:rsid w:val="00EF130E"/>
    <w:rsid w:val="00EF1462"/>
    <w:rsid w:val="00EF3936"/>
    <w:rsid w:val="00EF4271"/>
    <w:rsid w:val="00EF434A"/>
    <w:rsid w:val="00EF4D12"/>
    <w:rsid w:val="00EF54FD"/>
    <w:rsid w:val="00EF5A60"/>
    <w:rsid w:val="00EF5C36"/>
    <w:rsid w:val="00EF628B"/>
    <w:rsid w:val="00EF658D"/>
    <w:rsid w:val="00F00E19"/>
    <w:rsid w:val="00F01071"/>
    <w:rsid w:val="00F0256F"/>
    <w:rsid w:val="00F03E6C"/>
    <w:rsid w:val="00F04200"/>
    <w:rsid w:val="00F04CB5"/>
    <w:rsid w:val="00F05D9C"/>
    <w:rsid w:val="00F065B4"/>
    <w:rsid w:val="00F10546"/>
    <w:rsid w:val="00F107B6"/>
    <w:rsid w:val="00F1129B"/>
    <w:rsid w:val="00F11652"/>
    <w:rsid w:val="00F13112"/>
    <w:rsid w:val="00F13F29"/>
    <w:rsid w:val="00F14BB0"/>
    <w:rsid w:val="00F156F8"/>
    <w:rsid w:val="00F16EB8"/>
    <w:rsid w:val="00F16FE6"/>
    <w:rsid w:val="00F22965"/>
    <w:rsid w:val="00F22B22"/>
    <w:rsid w:val="00F230DB"/>
    <w:rsid w:val="00F238BD"/>
    <w:rsid w:val="00F24992"/>
    <w:rsid w:val="00F25065"/>
    <w:rsid w:val="00F25506"/>
    <w:rsid w:val="00F25C31"/>
    <w:rsid w:val="00F25E47"/>
    <w:rsid w:val="00F31EE9"/>
    <w:rsid w:val="00F32F2F"/>
    <w:rsid w:val="00F33034"/>
    <w:rsid w:val="00F33F3F"/>
    <w:rsid w:val="00F35BDD"/>
    <w:rsid w:val="00F3796D"/>
    <w:rsid w:val="00F37F6E"/>
    <w:rsid w:val="00F4004E"/>
    <w:rsid w:val="00F403FD"/>
    <w:rsid w:val="00F40C7F"/>
    <w:rsid w:val="00F41B87"/>
    <w:rsid w:val="00F41E72"/>
    <w:rsid w:val="00F432D7"/>
    <w:rsid w:val="00F43E97"/>
    <w:rsid w:val="00F45BDF"/>
    <w:rsid w:val="00F46EE4"/>
    <w:rsid w:val="00F477B2"/>
    <w:rsid w:val="00F478B8"/>
    <w:rsid w:val="00F47FD1"/>
    <w:rsid w:val="00F50300"/>
    <w:rsid w:val="00F50F3B"/>
    <w:rsid w:val="00F53416"/>
    <w:rsid w:val="00F555DD"/>
    <w:rsid w:val="00F5640C"/>
    <w:rsid w:val="00F56E39"/>
    <w:rsid w:val="00F574A0"/>
    <w:rsid w:val="00F60646"/>
    <w:rsid w:val="00F607F5"/>
    <w:rsid w:val="00F611CF"/>
    <w:rsid w:val="00F61635"/>
    <w:rsid w:val="00F623E9"/>
    <w:rsid w:val="00F63157"/>
    <w:rsid w:val="00F63951"/>
    <w:rsid w:val="00F63C86"/>
    <w:rsid w:val="00F64B0C"/>
    <w:rsid w:val="00F65CB7"/>
    <w:rsid w:val="00F667ED"/>
    <w:rsid w:val="00F67AB2"/>
    <w:rsid w:val="00F7005A"/>
    <w:rsid w:val="00F700CA"/>
    <w:rsid w:val="00F7040D"/>
    <w:rsid w:val="00F71109"/>
    <w:rsid w:val="00F71BDA"/>
    <w:rsid w:val="00F71E00"/>
    <w:rsid w:val="00F7272F"/>
    <w:rsid w:val="00F75326"/>
    <w:rsid w:val="00F7582E"/>
    <w:rsid w:val="00F76056"/>
    <w:rsid w:val="00F766BE"/>
    <w:rsid w:val="00F7689D"/>
    <w:rsid w:val="00F77A74"/>
    <w:rsid w:val="00F77EB9"/>
    <w:rsid w:val="00F80635"/>
    <w:rsid w:val="00F80906"/>
    <w:rsid w:val="00F815D1"/>
    <w:rsid w:val="00F81E7E"/>
    <w:rsid w:val="00F81F0F"/>
    <w:rsid w:val="00F82575"/>
    <w:rsid w:val="00F825F4"/>
    <w:rsid w:val="00F83CDD"/>
    <w:rsid w:val="00F847DF"/>
    <w:rsid w:val="00F8560E"/>
    <w:rsid w:val="00F85913"/>
    <w:rsid w:val="00F87EF1"/>
    <w:rsid w:val="00F91573"/>
    <w:rsid w:val="00F916D5"/>
    <w:rsid w:val="00F91C22"/>
    <w:rsid w:val="00F92829"/>
    <w:rsid w:val="00F92AA1"/>
    <w:rsid w:val="00F9306F"/>
    <w:rsid w:val="00F932DE"/>
    <w:rsid w:val="00F939B5"/>
    <w:rsid w:val="00F963DD"/>
    <w:rsid w:val="00F9641A"/>
    <w:rsid w:val="00F967CF"/>
    <w:rsid w:val="00F97004"/>
    <w:rsid w:val="00FA062A"/>
    <w:rsid w:val="00FA2045"/>
    <w:rsid w:val="00FA243B"/>
    <w:rsid w:val="00FA2C0B"/>
    <w:rsid w:val="00FA3B91"/>
    <w:rsid w:val="00FA3EF7"/>
    <w:rsid w:val="00FA50FA"/>
    <w:rsid w:val="00FA607E"/>
    <w:rsid w:val="00FA6BF6"/>
    <w:rsid w:val="00FA7A66"/>
    <w:rsid w:val="00FA7D29"/>
    <w:rsid w:val="00FB153C"/>
    <w:rsid w:val="00FB1AA9"/>
    <w:rsid w:val="00FB1E5A"/>
    <w:rsid w:val="00FB47DB"/>
    <w:rsid w:val="00FB4B5A"/>
    <w:rsid w:val="00FB50A8"/>
    <w:rsid w:val="00FB50CB"/>
    <w:rsid w:val="00FB5900"/>
    <w:rsid w:val="00FB5963"/>
    <w:rsid w:val="00FB5DAA"/>
    <w:rsid w:val="00FB6B67"/>
    <w:rsid w:val="00FB72AE"/>
    <w:rsid w:val="00FB7A82"/>
    <w:rsid w:val="00FB7DBE"/>
    <w:rsid w:val="00FC04B9"/>
    <w:rsid w:val="00FC050C"/>
    <w:rsid w:val="00FC0B11"/>
    <w:rsid w:val="00FC1178"/>
    <w:rsid w:val="00FC161A"/>
    <w:rsid w:val="00FC16F1"/>
    <w:rsid w:val="00FC23D5"/>
    <w:rsid w:val="00FC329F"/>
    <w:rsid w:val="00FC3458"/>
    <w:rsid w:val="00FC39D8"/>
    <w:rsid w:val="00FC3CBC"/>
    <w:rsid w:val="00FC4C1A"/>
    <w:rsid w:val="00FC51EA"/>
    <w:rsid w:val="00FC6468"/>
    <w:rsid w:val="00FC6C4F"/>
    <w:rsid w:val="00FC6D49"/>
    <w:rsid w:val="00FC7010"/>
    <w:rsid w:val="00FD02DF"/>
    <w:rsid w:val="00FD145F"/>
    <w:rsid w:val="00FD1752"/>
    <w:rsid w:val="00FD42AB"/>
    <w:rsid w:val="00FD4922"/>
    <w:rsid w:val="00FD4A05"/>
    <w:rsid w:val="00FD630C"/>
    <w:rsid w:val="00FD6461"/>
    <w:rsid w:val="00FD6467"/>
    <w:rsid w:val="00FD66B3"/>
    <w:rsid w:val="00FD6B87"/>
    <w:rsid w:val="00FE0281"/>
    <w:rsid w:val="00FE081E"/>
    <w:rsid w:val="00FE0FD0"/>
    <w:rsid w:val="00FE1DF6"/>
    <w:rsid w:val="00FE2DC3"/>
    <w:rsid w:val="00FE2DF8"/>
    <w:rsid w:val="00FE2FEB"/>
    <w:rsid w:val="00FE35D1"/>
    <w:rsid w:val="00FE67FB"/>
    <w:rsid w:val="00FE7083"/>
    <w:rsid w:val="00FF019F"/>
    <w:rsid w:val="00FF054C"/>
    <w:rsid w:val="00FF097F"/>
    <w:rsid w:val="00FF0A04"/>
    <w:rsid w:val="00FF1B2A"/>
    <w:rsid w:val="00FF2052"/>
    <w:rsid w:val="00FF2827"/>
    <w:rsid w:val="00FF2960"/>
    <w:rsid w:val="00FF30DE"/>
    <w:rsid w:val="00FF38AD"/>
    <w:rsid w:val="00FF4100"/>
    <w:rsid w:val="00FF4FAE"/>
    <w:rsid w:val="00FF644B"/>
    <w:rsid w:val="00FF67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1277"/>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jovecontent">
    <w:name w:val="jove_content"/>
    <w:basedOn w:val="Normal"/>
    <w:rsid w:val="004C1AF7"/>
    <w:pPr>
      <w:widowControl/>
      <w:autoSpaceDE/>
      <w:autoSpaceDN/>
      <w:adjustRightInd/>
      <w:spacing w:before="100" w:beforeAutospacing="1" w:after="100" w:afterAutospacing="1"/>
      <w:jc w:val="left"/>
    </w:pPr>
    <w:rPr>
      <w:rFonts w:ascii="Times New Roman" w:hAnsi="Times New Roman" w:cs="Times New Roman"/>
      <w:color w:val="auto"/>
      <w:lang w:val="en-GB" w:eastAsia="zh-CN"/>
    </w:rPr>
  </w:style>
  <w:style w:type="paragraph" w:customStyle="1" w:styleId="subscriptionrequired">
    <w:name w:val="subscription_required"/>
    <w:basedOn w:val="Normal"/>
    <w:rsid w:val="004C1AF7"/>
    <w:pPr>
      <w:widowControl/>
      <w:autoSpaceDE/>
      <w:autoSpaceDN/>
      <w:adjustRightInd/>
      <w:spacing w:before="100" w:beforeAutospacing="1" w:after="100" w:afterAutospacing="1"/>
      <w:jc w:val="left"/>
    </w:pPr>
    <w:rPr>
      <w:rFonts w:ascii="Times New Roman" w:hAnsi="Times New Roman" w:cs="Times New Roman"/>
      <w:color w:val="auto"/>
      <w:lang w:val="en-GB" w:eastAsia="zh-CN"/>
    </w:rPr>
  </w:style>
  <w:style w:type="character" w:customStyle="1" w:styleId="linksubscribe">
    <w:name w:val="link_subscribe"/>
    <w:basedOn w:val="DefaultParagraphFont"/>
    <w:rsid w:val="004C1AF7"/>
  </w:style>
  <w:style w:type="character" w:customStyle="1" w:styleId="gt-baf-word-clickable">
    <w:name w:val="gt-baf-word-clickable"/>
    <w:basedOn w:val="DefaultParagraphFont"/>
    <w:rsid w:val="0047605D"/>
  </w:style>
  <w:style w:type="paragraph" w:styleId="HTMLPreformatted">
    <w:name w:val="HTML Preformatted"/>
    <w:basedOn w:val="Normal"/>
    <w:link w:val="HTMLPreformattedChar"/>
    <w:uiPriority w:val="99"/>
    <w:unhideWhenUsed/>
    <w:rsid w:val="00F2550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lang w:val="en-GB" w:eastAsia="zh-TW"/>
    </w:rPr>
  </w:style>
  <w:style w:type="character" w:customStyle="1" w:styleId="HTMLPreformattedChar">
    <w:name w:val="HTML Preformatted Char"/>
    <w:basedOn w:val="DefaultParagraphFont"/>
    <w:link w:val="HTMLPreformatted"/>
    <w:uiPriority w:val="99"/>
    <w:rsid w:val="00F25506"/>
    <w:rPr>
      <w:rFonts w:ascii="Courier New" w:hAnsi="Courier New" w:cs="Courier New"/>
      <w:lang w:val="en-GB" w:eastAsia="zh-TW"/>
    </w:rPr>
  </w:style>
  <w:style w:type="character" w:customStyle="1" w:styleId="src1">
    <w:name w:val="src1"/>
    <w:rsid w:val="008770B3"/>
    <w:rPr>
      <w:vanish w:val="0"/>
      <w:webHidden w:val="0"/>
      <w:specVanish w:val="0"/>
    </w:rPr>
  </w:style>
  <w:style w:type="character" w:customStyle="1" w:styleId="jrnl">
    <w:name w:val="jrnl"/>
    <w:basedOn w:val="DefaultParagraphFont"/>
    <w:rsid w:val="008770B3"/>
  </w:style>
  <w:style w:type="table" w:styleId="TableGrid">
    <w:name w:val="Table Grid"/>
    <w:basedOn w:val="TableNormal"/>
    <w:uiPriority w:val="59"/>
    <w:rsid w:val="00E763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B2143"/>
  </w:style>
  <w:style w:type="character" w:styleId="UnresolvedMention">
    <w:name w:val="Unresolved Mention"/>
    <w:basedOn w:val="DefaultParagraphFont"/>
    <w:uiPriority w:val="99"/>
    <w:semiHidden/>
    <w:unhideWhenUsed/>
    <w:rsid w:val="006B18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793526">
      <w:bodyDiv w:val="1"/>
      <w:marLeft w:val="0"/>
      <w:marRight w:val="0"/>
      <w:marTop w:val="0"/>
      <w:marBottom w:val="0"/>
      <w:divBdr>
        <w:top w:val="none" w:sz="0" w:space="0" w:color="auto"/>
        <w:left w:val="none" w:sz="0" w:space="0" w:color="auto"/>
        <w:bottom w:val="none" w:sz="0" w:space="0" w:color="auto"/>
        <w:right w:val="none" w:sz="0" w:space="0" w:color="auto"/>
      </w:divBdr>
      <w:divsChild>
        <w:div w:id="202599543">
          <w:marLeft w:val="0"/>
          <w:marRight w:val="0"/>
          <w:marTop w:val="0"/>
          <w:marBottom w:val="0"/>
          <w:divBdr>
            <w:top w:val="none" w:sz="0" w:space="0" w:color="auto"/>
            <w:left w:val="none" w:sz="0" w:space="0" w:color="auto"/>
            <w:bottom w:val="none" w:sz="0" w:space="0" w:color="auto"/>
            <w:right w:val="none" w:sz="0" w:space="0" w:color="auto"/>
          </w:divBdr>
        </w:div>
        <w:div w:id="1083062066">
          <w:marLeft w:val="0"/>
          <w:marRight w:val="0"/>
          <w:marTop w:val="0"/>
          <w:marBottom w:val="0"/>
          <w:divBdr>
            <w:top w:val="none" w:sz="0" w:space="0" w:color="auto"/>
            <w:left w:val="none" w:sz="0" w:space="0" w:color="auto"/>
            <w:bottom w:val="none" w:sz="0" w:space="0" w:color="auto"/>
            <w:right w:val="none" w:sz="0" w:space="0" w:color="auto"/>
          </w:divBdr>
        </w:div>
        <w:div w:id="192769068">
          <w:marLeft w:val="0"/>
          <w:marRight w:val="0"/>
          <w:marTop w:val="0"/>
          <w:marBottom w:val="0"/>
          <w:divBdr>
            <w:top w:val="none" w:sz="0" w:space="0" w:color="auto"/>
            <w:left w:val="none" w:sz="0" w:space="0" w:color="auto"/>
            <w:bottom w:val="none" w:sz="0" w:space="0" w:color="auto"/>
            <w:right w:val="none" w:sz="0" w:space="0" w:color="auto"/>
          </w:divBdr>
        </w:div>
      </w:divsChild>
    </w:div>
    <w:div w:id="141820946">
      <w:bodyDiv w:val="1"/>
      <w:marLeft w:val="0"/>
      <w:marRight w:val="0"/>
      <w:marTop w:val="0"/>
      <w:marBottom w:val="0"/>
      <w:divBdr>
        <w:top w:val="none" w:sz="0" w:space="0" w:color="auto"/>
        <w:left w:val="none" w:sz="0" w:space="0" w:color="auto"/>
        <w:bottom w:val="none" w:sz="0" w:space="0" w:color="auto"/>
        <w:right w:val="none" w:sz="0" w:space="0" w:color="auto"/>
      </w:divBdr>
    </w:div>
    <w:div w:id="165824334">
      <w:bodyDiv w:val="1"/>
      <w:marLeft w:val="0"/>
      <w:marRight w:val="0"/>
      <w:marTop w:val="0"/>
      <w:marBottom w:val="0"/>
      <w:divBdr>
        <w:top w:val="none" w:sz="0" w:space="0" w:color="auto"/>
        <w:left w:val="none" w:sz="0" w:space="0" w:color="auto"/>
        <w:bottom w:val="none" w:sz="0" w:space="0" w:color="auto"/>
        <w:right w:val="none" w:sz="0" w:space="0" w:color="auto"/>
      </w:divBdr>
    </w:div>
    <w:div w:id="353112834">
      <w:bodyDiv w:val="1"/>
      <w:marLeft w:val="0"/>
      <w:marRight w:val="0"/>
      <w:marTop w:val="0"/>
      <w:marBottom w:val="0"/>
      <w:divBdr>
        <w:top w:val="none" w:sz="0" w:space="0" w:color="auto"/>
        <w:left w:val="none" w:sz="0" w:space="0" w:color="auto"/>
        <w:bottom w:val="none" w:sz="0" w:space="0" w:color="auto"/>
        <w:right w:val="none" w:sz="0" w:space="0" w:color="auto"/>
      </w:divBdr>
    </w:div>
    <w:div w:id="377314099">
      <w:bodyDiv w:val="1"/>
      <w:marLeft w:val="0"/>
      <w:marRight w:val="0"/>
      <w:marTop w:val="0"/>
      <w:marBottom w:val="0"/>
      <w:divBdr>
        <w:top w:val="none" w:sz="0" w:space="0" w:color="auto"/>
        <w:left w:val="none" w:sz="0" w:space="0" w:color="auto"/>
        <w:bottom w:val="none" w:sz="0" w:space="0" w:color="auto"/>
        <w:right w:val="none" w:sz="0" w:space="0" w:color="auto"/>
      </w:divBdr>
    </w:div>
    <w:div w:id="524053294">
      <w:bodyDiv w:val="1"/>
      <w:marLeft w:val="0"/>
      <w:marRight w:val="0"/>
      <w:marTop w:val="0"/>
      <w:marBottom w:val="0"/>
      <w:divBdr>
        <w:top w:val="none" w:sz="0" w:space="0" w:color="auto"/>
        <w:left w:val="none" w:sz="0" w:space="0" w:color="auto"/>
        <w:bottom w:val="none" w:sz="0" w:space="0" w:color="auto"/>
        <w:right w:val="none" w:sz="0" w:space="0" w:color="auto"/>
      </w:divBdr>
    </w:div>
    <w:div w:id="591085673">
      <w:bodyDiv w:val="1"/>
      <w:marLeft w:val="0"/>
      <w:marRight w:val="0"/>
      <w:marTop w:val="0"/>
      <w:marBottom w:val="0"/>
      <w:divBdr>
        <w:top w:val="none" w:sz="0" w:space="0" w:color="auto"/>
        <w:left w:val="none" w:sz="0" w:space="0" w:color="auto"/>
        <w:bottom w:val="none" w:sz="0" w:space="0" w:color="auto"/>
        <w:right w:val="none" w:sz="0" w:space="0" w:color="auto"/>
      </w:divBdr>
      <w:divsChild>
        <w:div w:id="615406130">
          <w:marLeft w:val="0"/>
          <w:marRight w:val="0"/>
          <w:marTop w:val="0"/>
          <w:marBottom w:val="0"/>
          <w:divBdr>
            <w:top w:val="none" w:sz="0" w:space="0" w:color="auto"/>
            <w:left w:val="none" w:sz="0" w:space="0" w:color="auto"/>
            <w:bottom w:val="none" w:sz="0" w:space="0" w:color="auto"/>
            <w:right w:val="none" w:sz="0" w:space="0" w:color="auto"/>
          </w:divBdr>
        </w:div>
      </w:divsChild>
    </w:div>
    <w:div w:id="715549075">
      <w:bodyDiv w:val="1"/>
      <w:marLeft w:val="0"/>
      <w:marRight w:val="0"/>
      <w:marTop w:val="0"/>
      <w:marBottom w:val="0"/>
      <w:divBdr>
        <w:top w:val="none" w:sz="0" w:space="0" w:color="auto"/>
        <w:left w:val="none" w:sz="0" w:space="0" w:color="auto"/>
        <w:bottom w:val="none" w:sz="0" w:space="0" w:color="auto"/>
        <w:right w:val="none" w:sz="0" w:space="0" w:color="auto"/>
      </w:divBdr>
      <w:divsChild>
        <w:div w:id="1275791945">
          <w:marLeft w:val="0"/>
          <w:marRight w:val="0"/>
          <w:marTop w:val="0"/>
          <w:marBottom w:val="0"/>
          <w:divBdr>
            <w:top w:val="none" w:sz="0" w:space="0" w:color="auto"/>
            <w:left w:val="none" w:sz="0" w:space="0" w:color="auto"/>
            <w:bottom w:val="none" w:sz="0" w:space="0" w:color="auto"/>
            <w:right w:val="none" w:sz="0" w:space="0" w:color="auto"/>
          </w:divBdr>
          <w:divsChild>
            <w:div w:id="1327199606">
              <w:marLeft w:val="0"/>
              <w:marRight w:val="60"/>
              <w:marTop w:val="0"/>
              <w:marBottom w:val="0"/>
              <w:divBdr>
                <w:top w:val="none" w:sz="0" w:space="0" w:color="auto"/>
                <w:left w:val="none" w:sz="0" w:space="0" w:color="auto"/>
                <w:bottom w:val="none" w:sz="0" w:space="0" w:color="auto"/>
                <w:right w:val="none" w:sz="0" w:space="0" w:color="auto"/>
              </w:divBdr>
              <w:divsChild>
                <w:div w:id="1697538957">
                  <w:marLeft w:val="0"/>
                  <w:marRight w:val="0"/>
                  <w:marTop w:val="0"/>
                  <w:marBottom w:val="120"/>
                  <w:divBdr>
                    <w:top w:val="single" w:sz="6" w:space="0" w:color="C0C0C0"/>
                    <w:left w:val="single" w:sz="6" w:space="0" w:color="D9D9D9"/>
                    <w:bottom w:val="single" w:sz="6" w:space="0" w:color="D9D9D9"/>
                    <w:right w:val="single" w:sz="6" w:space="0" w:color="D9D9D9"/>
                  </w:divBdr>
                  <w:divsChild>
                    <w:div w:id="1514371703">
                      <w:marLeft w:val="0"/>
                      <w:marRight w:val="0"/>
                      <w:marTop w:val="0"/>
                      <w:marBottom w:val="0"/>
                      <w:divBdr>
                        <w:top w:val="none" w:sz="0" w:space="0" w:color="auto"/>
                        <w:left w:val="none" w:sz="0" w:space="0" w:color="auto"/>
                        <w:bottom w:val="none" w:sz="0" w:space="0" w:color="auto"/>
                        <w:right w:val="none" w:sz="0" w:space="0" w:color="auto"/>
                      </w:divBdr>
                      <w:divsChild>
                        <w:div w:id="1268853005">
                          <w:marLeft w:val="0"/>
                          <w:marRight w:val="0"/>
                          <w:marTop w:val="0"/>
                          <w:marBottom w:val="0"/>
                          <w:divBdr>
                            <w:top w:val="none" w:sz="0" w:space="0" w:color="auto"/>
                            <w:left w:val="none" w:sz="0" w:space="0" w:color="auto"/>
                            <w:bottom w:val="none" w:sz="0" w:space="0" w:color="auto"/>
                            <w:right w:val="none" w:sz="0" w:space="0" w:color="auto"/>
                          </w:divBdr>
                          <w:divsChild>
                            <w:div w:id="1948661002">
                              <w:marLeft w:val="0"/>
                              <w:marRight w:val="0"/>
                              <w:marTop w:val="0"/>
                              <w:marBottom w:val="0"/>
                              <w:divBdr>
                                <w:top w:val="none" w:sz="0" w:space="0" w:color="auto"/>
                                <w:left w:val="none" w:sz="0" w:space="0" w:color="auto"/>
                                <w:bottom w:val="none" w:sz="0" w:space="0" w:color="auto"/>
                                <w:right w:val="none" w:sz="0" w:space="0" w:color="auto"/>
                              </w:divBdr>
                              <w:divsChild>
                                <w:div w:id="39278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850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877827">
          <w:marLeft w:val="0"/>
          <w:marRight w:val="0"/>
          <w:marTop w:val="0"/>
          <w:marBottom w:val="0"/>
          <w:divBdr>
            <w:top w:val="none" w:sz="0" w:space="0" w:color="auto"/>
            <w:left w:val="none" w:sz="0" w:space="0" w:color="auto"/>
            <w:bottom w:val="none" w:sz="0" w:space="0" w:color="auto"/>
            <w:right w:val="none" w:sz="0" w:space="0" w:color="auto"/>
          </w:divBdr>
          <w:divsChild>
            <w:div w:id="120197557">
              <w:marLeft w:val="60"/>
              <w:marRight w:val="0"/>
              <w:marTop w:val="0"/>
              <w:marBottom w:val="0"/>
              <w:divBdr>
                <w:top w:val="none" w:sz="0" w:space="0" w:color="auto"/>
                <w:left w:val="none" w:sz="0" w:space="0" w:color="auto"/>
                <w:bottom w:val="none" w:sz="0" w:space="0" w:color="auto"/>
                <w:right w:val="none" w:sz="0" w:space="0" w:color="auto"/>
              </w:divBdr>
              <w:divsChild>
                <w:div w:id="1905947056">
                  <w:marLeft w:val="0"/>
                  <w:marRight w:val="0"/>
                  <w:marTop w:val="0"/>
                  <w:marBottom w:val="0"/>
                  <w:divBdr>
                    <w:top w:val="none" w:sz="0" w:space="0" w:color="auto"/>
                    <w:left w:val="none" w:sz="0" w:space="0" w:color="auto"/>
                    <w:bottom w:val="none" w:sz="0" w:space="0" w:color="auto"/>
                    <w:right w:val="none" w:sz="0" w:space="0" w:color="auto"/>
                  </w:divBdr>
                  <w:divsChild>
                    <w:div w:id="1521313645">
                      <w:marLeft w:val="0"/>
                      <w:marRight w:val="0"/>
                      <w:marTop w:val="0"/>
                      <w:marBottom w:val="120"/>
                      <w:divBdr>
                        <w:top w:val="single" w:sz="6" w:space="0" w:color="F5F5F5"/>
                        <w:left w:val="single" w:sz="6" w:space="0" w:color="F5F5F5"/>
                        <w:bottom w:val="single" w:sz="6" w:space="0" w:color="F5F5F5"/>
                        <w:right w:val="single" w:sz="6" w:space="0" w:color="F5F5F5"/>
                      </w:divBdr>
                      <w:divsChild>
                        <w:div w:id="395859296">
                          <w:marLeft w:val="0"/>
                          <w:marRight w:val="0"/>
                          <w:marTop w:val="0"/>
                          <w:marBottom w:val="0"/>
                          <w:divBdr>
                            <w:top w:val="none" w:sz="0" w:space="0" w:color="auto"/>
                            <w:left w:val="none" w:sz="0" w:space="0" w:color="auto"/>
                            <w:bottom w:val="none" w:sz="0" w:space="0" w:color="auto"/>
                            <w:right w:val="none" w:sz="0" w:space="0" w:color="auto"/>
                          </w:divBdr>
                          <w:divsChild>
                            <w:div w:id="51773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323995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398406">
      <w:bodyDiv w:val="1"/>
      <w:marLeft w:val="0"/>
      <w:marRight w:val="0"/>
      <w:marTop w:val="0"/>
      <w:marBottom w:val="0"/>
      <w:divBdr>
        <w:top w:val="none" w:sz="0" w:space="0" w:color="auto"/>
        <w:left w:val="none" w:sz="0" w:space="0" w:color="auto"/>
        <w:bottom w:val="none" w:sz="0" w:space="0" w:color="auto"/>
        <w:right w:val="none" w:sz="0" w:space="0" w:color="auto"/>
      </w:divBdr>
    </w:div>
    <w:div w:id="99125666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48659259">
      <w:bodyDiv w:val="1"/>
      <w:marLeft w:val="0"/>
      <w:marRight w:val="0"/>
      <w:marTop w:val="0"/>
      <w:marBottom w:val="0"/>
      <w:divBdr>
        <w:top w:val="none" w:sz="0" w:space="0" w:color="auto"/>
        <w:left w:val="none" w:sz="0" w:space="0" w:color="auto"/>
        <w:bottom w:val="none" w:sz="0" w:space="0" w:color="auto"/>
        <w:right w:val="none" w:sz="0" w:space="0" w:color="auto"/>
      </w:divBdr>
    </w:div>
    <w:div w:id="1287274243">
      <w:bodyDiv w:val="1"/>
      <w:marLeft w:val="0"/>
      <w:marRight w:val="0"/>
      <w:marTop w:val="0"/>
      <w:marBottom w:val="0"/>
      <w:divBdr>
        <w:top w:val="none" w:sz="0" w:space="0" w:color="auto"/>
        <w:left w:val="none" w:sz="0" w:space="0" w:color="auto"/>
        <w:bottom w:val="none" w:sz="0" w:space="0" w:color="auto"/>
        <w:right w:val="none" w:sz="0" w:space="0" w:color="auto"/>
      </w:divBdr>
    </w:div>
    <w:div w:id="1384913440">
      <w:bodyDiv w:val="1"/>
      <w:marLeft w:val="0"/>
      <w:marRight w:val="0"/>
      <w:marTop w:val="0"/>
      <w:marBottom w:val="0"/>
      <w:divBdr>
        <w:top w:val="none" w:sz="0" w:space="0" w:color="auto"/>
        <w:left w:val="none" w:sz="0" w:space="0" w:color="auto"/>
        <w:bottom w:val="none" w:sz="0" w:space="0" w:color="auto"/>
        <w:right w:val="none" w:sz="0" w:space="0" w:color="auto"/>
      </w:divBdr>
    </w:div>
    <w:div w:id="1447389391">
      <w:bodyDiv w:val="1"/>
      <w:marLeft w:val="0"/>
      <w:marRight w:val="0"/>
      <w:marTop w:val="0"/>
      <w:marBottom w:val="0"/>
      <w:divBdr>
        <w:top w:val="none" w:sz="0" w:space="0" w:color="auto"/>
        <w:left w:val="none" w:sz="0" w:space="0" w:color="auto"/>
        <w:bottom w:val="none" w:sz="0" w:space="0" w:color="auto"/>
        <w:right w:val="none" w:sz="0" w:space="0" w:color="auto"/>
      </w:divBdr>
      <w:divsChild>
        <w:div w:id="422725859">
          <w:marLeft w:val="0"/>
          <w:marRight w:val="0"/>
          <w:marTop w:val="0"/>
          <w:marBottom w:val="750"/>
          <w:divBdr>
            <w:top w:val="none" w:sz="0" w:space="0" w:color="auto"/>
            <w:left w:val="none" w:sz="0" w:space="0" w:color="auto"/>
            <w:bottom w:val="none" w:sz="0" w:space="0" w:color="auto"/>
            <w:right w:val="none" w:sz="0" w:space="0" w:color="auto"/>
          </w:divBdr>
        </w:div>
      </w:divsChild>
    </w:div>
    <w:div w:id="1462652702">
      <w:bodyDiv w:val="1"/>
      <w:marLeft w:val="0"/>
      <w:marRight w:val="0"/>
      <w:marTop w:val="0"/>
      <w:marBottom w:val="0"/>
      <w:divBdr>
        <w:top w:val="none" w:sz="0" w:space="0" w:color="auto"/>
        <w:left w:val="none" w:sz="0" w:space="0" w:color="auto"/>
        <w:bottom w:val="none" w:sz="0" w:space="0" w:color="auto"/>
        <w:right w:val="none" w:sz="0" w:space="0" w:color="auto"/>
      </w:divBdr>
      <w:divsChild>
        <w:div w:id="248540335">
          <w:marLeft w:val="0"/>
          <w:marRight w:val="0"/>
          <w:marTop w:val="0"/>
          <w:marBottom w:val="0"/>
          <w:divBdr>
            <w:top w:val="none" w:sz="0" w:space="0" w:color="auto"/>
            <w:left w:val="none" w:sz="0" w:space="0" w:color="auto"/>
            <w:bottom w:val="none" w:sz="0" w:space="0" w:color="auto"/>
            <w:right w:val="none" w:sz="0" w:space="0" w:color="auto"/>
          </w:divBdr>
          <w:divsChild>
            <w:div w:id="366566016">
              <w:marLeft w:val="0"/>
              <w:marRight w:val="60"/>
              <w:marTop w:val="0"/>
              <w:marBottom w:val="0"/>
              <w:divBdr>
                <w:top w:val="none" w:sz="0" w:space="0" w:color="auto"/>
                <w:left w:val="none" w:sz="0" w:space="0" w:color="auto"/>
                <w:bottom w:val="none" w:sz="0" w:space="0" w:color="auto"/>
                <w:right w:val="none" w:sz="0" w:space="0" w:color="auto"/>
              </w:divBdr>
              <w:divsChild>
                <w:div w:id="610433930">
                  <w:marLeft w:val="0"/>
                  <w:marRight w:val="0"/>
                  <w:marTop w:val="0"/>
                  <w:marBottom w:val="120"/>
                  <w:divBdr>
                    <w:top w:val="single" w:sz="6" w:space="0" w:color="C0C0C0"/>
                    <w:left w:val="single" w:sz="6" w:space="0" w:color="D9D9D9"/>
                    <w:bottom w:val="single" w:sz="6" w:space="0" w:color="D9D9D9"/>
                    <w:right w:val="single" w:sz="6" w:space="0" w:color="D9D9D9"/>
                  </w:divBdr>
                  <w:divsChild>
                    <w:div w:id="1507090539">
                      <w:marLeft w:val="0"/>
                      <w:marRight w:val="0"/>
                      <w:marTop w:val="0"/>
                      <w:marBottom w:val="0"/>
                      <w:divBdr>
                        <w:top w:val="none" w:sz="0" w:space="0" w:color="auto"/>
                        <w:left w:val="none" w:sz="0" w:space="0" w:color="auto"/>
                        <w:bottom w:val="none" w:sz="0" w:space="0" w:color="auto"/>
                        <w:right w:val="none" w:sz="0" w:space="0" w:color="auto"/>
                      </w:divBdr>
                      <w:divsChild>
                        <w:div w:id="1881937460">
                          <w:marLeft w:val="0"/>
                          <w:marRight w:val="0"/>
                          <w:marTop w:val="0"/>
                          <w:marBottom w:val="0"/>
                          <w:divBdr>
                            <w:top w:val="none" w:sz="0" w:space="0" w:color="auto"/>
                            <w:left w:val="none" w:sz="0" w:space="0" w:color="auto"/>
                            <w:bottom w:val="none" w:sz="0" w:space="0" w:color="auto"/>
                            <w:right w:val="none" w:sz="0" w:space="0" w:color="auto"/>
                          </w:divBdr>
                          <w:divsChild>
                            <w:div w:id="1605386187">
                              <w:marLeft w:val="0"/>
                              <w:marRight w:val="0"/>
                              <w:marTop w:val="0"/>
                              <w:marBottom w:val="0"/>
                              <w:divBdr>
                                <w:top w:val="none" w:sz="0" w:space="0" w:color="auto"/>
                                <w:left w:val="none" w:sz="0" w:space="0" w:color="auto"/>
                                <w:bottom w:val="none" w:sz="0" w:space="0" w:color="auto"/>
                                <w:right w:val="none" w:sz="0" w:space="0" w:color="auto"/>
                              </w:divBdr>
                              <w:divsChild>
                                <w:div w:id="190298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86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258087">
          <w:marLeft w:val="0"/>
          <w:marRight w:val="0"/>
          <w:marTop w:val="0"/>
          <w:marBottom w:val="0"/>
          <w:divBdr>
            <w:top w:val="none" w:sz="0" w:space="0" w:color="auto"/>
            <w:left w:val="none" w:sz="0" w:space="0" w:color="auto"/>
            <w:bottom w:val="none" w:sz="0" w:space="0" w:color="auto"/>
            <w:right w:val="none" w:sz="0" w:space="0" w:color="auto"/>
          </w:divBdr>
          <w:divsChild>
            <w:div w:id="772743795">
              <w:marLeft w:val="60"/>
              <w:marRight w:val="0"/>
              <w:marTop w:val="0"/>
              <w:marBottom w:val="0"/>
              <w:divBdr>
                <w:top w:val="none" w:sz="0" w:space="0" w:color="auto"/>
                <w:left w:val="none" w:sz="0" w:space="0" w:color="auto"/>
                <w:bottom w:val="none" w:sz="0" w:space="0" w:color="auto"/>
                <w:right w:val="none" w:sz="0" w:space="0" w:color="auto"/>
              </w:divBdr>
              <w:divsChild>
                <w:div w:id="1650478573">
                  <w:marLeft w:val="0"/>
                  <w:marRight w:val="0"/>
                  <w:marTop w:val="0"/>
                  <w:marBottom w:val="0"/>
                  <w:divBdr>
                    <w:top w:val="none" w:sz="0" w:space="0" w:color="auto"/>
                    <w:left w:val="none" w:sz="0" w:space="0" w:color="auto"/>
                    <w:bottom w:val="none" w:sz="0" w:space="0" w:color="auto"/>
                    <w:right w:val="none" w:sz="0" w:space="0" w:color="auto"/>
                  </w:divBdr>
                  <w:divsChild>
                    <w:div w:id="1174342376">
                      <w:marLeft w:val="0"/>
                      <w:marRight w:val="0"/>
                      <w:marTop w:val="0"/>
                      <w:marBottom w:val="120"/>
                      <w:divBdr>
                        <w:top w:val="single" w:sz="6" w:space="0" w:color="F5F5F5"/>
                        <w:left w:val="single" w:sz="6" w:space="0" w:color="F5F5F5"/>
                        <w:bottom w:val="single" w:sz="6" w:space="0" w:color="F5F5F5"/>
                        <w:right w:val="single" w:sz="6" w:space="0" w:color="F5F5F5"/>
                      </w:divBdr>
                      <w:divsChild>
                        <w:div w:id="226497506">
                          <w:marLeft w:val="0"/>
                          <w:marRight w:val="0"/>
                          <w:marTop w:val="0"/>
                          <w:marBottom w:val="0"/>
                          <w:divBdr>
                            <w:top w:val="none" w:sz="0" w:space="0" w:color="auto"/>
                            <w:left w:val="none" w:sz="0" w:space="0" w:color="auto"/>
                            <w:bottom w:val="none" w:sz="0" w:space="0" w:color="auto"/>
                            <w:right w:val="none" w:sz="0" w:space="0" w:color="auto"/>
                          </w:divBdr>
                          <w:divsChild>
                            <w:div w:id="52471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578057">
      <w:bodyDiv w:val="1"/>
      <w:marLeft w:val="0"/>
      <w:marRight w:val="0"/>
      <w:marTop w:val="0"/>
      <w:marBottom w:val="0"/>
      <w:divBdr>
        <w:top w:val="none" w:sz="0" w:space="0" w:color="auto"/>
        <w:left w:val="none" w:sz="0" w:space="0" w:color="auto"/>
        <w:bottom w:val="none" w:sz="0" w:space="0" w:color="auto"/>
        <w:right w:val="none" w:sz="0" w:space="0" w:color="auto"/>
      </w:divBdr>
    </w:div>
    <w:div w:id="1510439845">
      <w:bodyDiv w:val="1"/>
      <w:marLeft w:val="0"/>
      <w:marRight w:val="0"/>
      <w:marTop w:val="0"/>
      <w:marBottom w:val="0"/>
      <w:divBdr>
        <w:top w:val="none" w:sz="0" w:space="0" w:color="auto"/>
        <w:left w:val="none" w:sz="0" w:space="0" w:color="auto"/>
        <w:bottom w:val="none" w:sz="0" w:space="0" w:color="auto"/>
        <w:right w:val="none" w:sz="0" w:space="0" w:color="auto"/>
      </w:divBdr>
      <w:divsChild>
        <w:div w:id="488406284">
          <w:marLeft w:val="0"/>
          <w:marRight w:val="0"/>
          <w:marTop w:val="0"/>
          <w:marBottom w:val="270"/>
          <w:divBdr>
            <w:top w:val="none" w:sz="0" w:space="0" w:color="auto"/>
            <w:left w:val="none" w:sz="0" w:space="0" w:color="auto"/>
            <w:bottom w:val="none" w:sz="0" w:space="0" w:color="auto"/>
            <w:right w:val="none" w:sz="0" w:space="0" w:color="auto"/>
          </w:divBdr>
        </w:div>
      </w:divsChild>
    </w:div>
    <w:div w:id="185718588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6899983">
      <w:bodyDiv w:val="1"/>
      <w:marLeft w:val="0"/>
      <w:marRight w:val="0"/>
      <w:marTop w:val="0"/>
      <w:marBottom w:val="0"/>
      <w:divBdr>
        <w:top w:val="none" w:sz="0" w:space="0" w:color="auto"/>
        <w:left w:val="none" w:sz="0" w:space="0" w:color="auto"/>
        <w:bottom w:val="none" w:sz="0" w:space="0" w:color="auto"/>
        <w:right w:val="none" w:sz="0" w:space="0" w:color="auto"/>
      </w:divBdr>
    </w:div>
    <w:div w:id="2128038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teles1@campus.ul.p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AF110C-3A69-4E9E-945C-C3DCEA340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5272</Words>
  <Characters>144053</Characters>
  <Application>Microsoft Office Word</Application>
  <DocSecurity>0</DocSecurity>
  <Lines>1200</Lines>
  <Paragraphs>3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1689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08-01T11:08:00Z</cp:lastPrinted>
  <dcterms:created xsi:type="dcterms:W3CDTF">2018-11-10T16:42:00Z</dcterms:created>
  <dcterms:modified xsi:type="dcterms:W3CDTF">2018-12-05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national-library-of-medicine</vt:lpwstr>
  </property>
  <property fmtid="{D5CDD505-2E9C-101B-9397-08002B2CF9AE}" pid="27" name="Mendeley Recent Style Name 9_1">
    <vt:lpwstr>National Library of Medicine</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fd952e4e-6129-3c6b-8b1c-16e7f64385f3</vt:lpwstr>
  </property>
</Properties>
</file>